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EndPr/>
      <w:sdtContent>
        <w:p w14:paraId="2063C11F" w14:textId="776875C7" w:rsidR="00093068" w:rsidRPr="00093068" w:rsidRDefault="00026614" w:rsidP="00093068">
          <w:pPr>
            <w:rPr>
              <w:rFonts w:ascii="Arial Narrow" w:eastAsia="Calibri" w:hAnsi="Arial Narrow"/>
              <w:sz w:val="22"/>
            </w:rPr>
          </w:pPr>
          <w:r>
            <w:rPr>
              <w:noProof/>
            </w:rPr>
            <w:drawing>
              <wp:anchor distT="0" distB="0" distL="114300" distR="114300" simplePos="0" relativeHeight="251658240" behindDoc="0" locked="0" layoutInCell="1" allowOverlap="1" wp14:anchorId="7C4953EE" wp14:editId="0B9CE421">
                <wp:simplePos x="0" y="0"/>
                <wp:positionH relativeFrom="column">
                  <wp:posOffset>3780880</wp:posOffset>
                </wp:positionH>
                <wp:positionV relativeFrom="paragraph">
                  <wp:posOffset>-657348</wp:posOffset>
                </wp:positionV>
                <wp:extent cx="1839043" cy="678426"/>
                <wp:effectExtent l="0" t="0" r="8890" b="7620"/>
                <wp:wrapNone/>
                <wp:docPr id="12" name="Grafik 12" descr="Datei:Hochschule Furtwangen HFU logo.sv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tei:Hochschule Furtwangen HFU logo.svg – Wikipedi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1355" cy="68665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F47956" w14:textId="6E2056FD"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p>
        <w:p w14:paraId="16DF9F21" w14:textId="518B5AA2"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Vorgelegt am: </w:t>
          </w:r>
          <w:r w:rsidR="00610764">
            <w:rPr>
              <w:rFonts w:ascii="Arial Narrow" w:eastAsia="Calibri" w:hAnsi="Arial Narrow"/>
              <w:szCs w:val="24"/>
            </w:rPr>
            <w:t>21</w:t>
          </w:r>
          <w:r w:rsidRPr="00093068">
            <w:rPr>
              <w:rFonts w:ascii="Arial Narrow" w:eastAsia="Calibri" w:hAnsi="Arial Narrow"/>
              <w:szCs w:val="24"/>
            </w:rPr>
            <w:t>.</w:t>
          </w:r>
          <w:r w:rsidR="00610764">
            <w:rPr>
              <w:rFonts w:ascii="Arial Narrow" w:eastAsia="Calibri" w:hAnsi="Arial Narrow"/>
              <w:szCs w:val="24"/>
            </w:rPr>
            <w:t>08</w:t>
          </w:r>
          <w:r w:rsidRPr="00093068">
            <w:rPr>
              <w:rFonts w:ascii="Arial Narrow" w:eastAsia="Calibri" w:hAnsi="Arial Narrow"/>
              <w:szCs w:val="24"/>
            </w:rPr>
            <w:t>.</w:t>
          </w:r>
          <w:r w:rsidR="00610764">
            <w:rPr>
              <w:rFonts w:ascii="Arial Narrow" w:eastAsia="Calibri" w:hAnsi="Arial Narrow"/>
              <w:szCs w:val="24"/>
            </w:rPr>
            <w:t>2023</w:t>
          </w:r>
        </w:p>
        <w:p w14:paraId="1BE86206" w14:textId="511C439B"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1C97AC35"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3A7A0D99"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6A3C59D7" w14:textId="4EF2CD25" w:rsidR="00B5479F" w:rsidRDefault="00093068" w:rsidP="00744172">
          <w:pPr>
            <w:spacing w:after="200" w:line="276" w:lineRule="auto"/>
            <w:ind w:left="1134"/>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1B22CBB" w14:textId="77777777" w:rsidR="00B5479F" w:rsidRDefault="00B5479F">
          <w:pPr>
            <w:spacing w:line="259" w:lineRule="auto"/>
          </w:pPr>
          <w:r>
            <w:br w:type="page"/>
          </w:r>
        </w:p>
        <w:p w14:paraId="08ECE09F" w14:textId="77777777" w:rsidR="00463653" w:rsidRDefault="00463653">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2DD1861C" w14:textId="4C67E0B4" w:rsidR="00B5479F" w:rsidRDefault="00B5479F" w:rsidP="009865BE">
          <w:pPr>
            <w:pStyle w:val="berschrift1"/>
          </w:pPr>
          <w:bookmarkStart w:id="0" w:name="_Toc143039369"/>
          <w:r>
            <w:lastRenderedPageBreak/>
            <w:t>Abstract</w:t>
          </w:r>
          <w:bookmarkEnd w:id="0"/>
        </w:p>
        <w:p w14:paraId="482438D9" w14:textId="77777777" w:rsidR="009865BE" w:rsidRPr="009865BE" w:rsidRDefault="009865BE" w:rsidP="009865BE"/>
        <w:p w14:paraId="5A12BEF4" w14:textId="2BEA9F73" w:rsidR="00B5479F" w:rsidRDefault="00B5479F" w:rsidP="00B5479F">
          <w:pPr>
            <w:jc w:val="both"/>
          </w:pPr>
          <w:r>
            <w:t>Videospiele erfreuen sich seit Jahr</w:t>
          </w:r>
          <w:r w:rsidR="00AC366C">
            <w:t>en</w:t>
          </w:r>
          <w:r>
            <w:t xml:space="preserve"> immer weiter wachsende</w:t>
          </w:r>
          <w:r w:rsidR="00997C73">
            <w:t>r</w:t>
          </w:r>
          <w:r>
            <w:t xml:space="preserve"> Beliebtheit</w:t>
          </w:r>
          <w:r w:rsidR="00393D53">
            <w:t xml:space="preserve"> </w:t>
          </w:r>
          <w:sdt>
            <w:sdtPr>
              <w:alias w:val="To edit, see citavi.com/edit"/>
              <w:tag w:val="CitaviPlaceholder#4e1ed61f-73c9-489f-a116-1060e39651a8"/>
              <w:id w:val="-111216808"/>
              <w:placeholder>
                <w:docPart w:val="DefaultPlaceholder_-1854013440"/>
              </w:placeholder>
            </w:sdtPr>
            <w:sdtEndPr/>
            <w:sdtContent>
              <w:r w:rsidR="00393D53">
                <w:fldChar w:fldCharType="begin"/>
              </w:r>
              <w:r w:rsidR="00393D5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WE4OTMwLTRiNjEtNGZiYy1iYTMzLWMwZDRjN2JhY2UyMCIsIlJhbmdlTGVuZ3RoIjoyMiwiUmVmZXJlbmNlSWQiOiIzMGQ2ZjZkYi04YjdmLTRjZDAtOWM3NS1iMDBjYWY4YjYx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CaXRrb20gUmVzZWFyY2giLCJQcm90ZWN0ZWQiOmZhbHNlLCJTZXgiOjAsIkNyZWF0ZWRCeSI6ImI1YWN2azA0cDAxbGVzM2x5aGEyOXhqczI4dXJ4cTVpZzYyOHVhNWJlZTI3ZCIsIkNyZWF0ZWRPbiI6IjIwMjMtMDgtMTBUMTQ6MTQ6MTZaIiwiTW9kaWZpZWRCeSI6ImI1YWN2azA0cDAxbGVzM2x5aGEyOXhqczI4dXJ4cTVpZzYyOHVhNWJlZTI3ZCIsIklkIjoiMTVjZDc0OTgtMzcxOS00MWMxLTlhOWEtNGE3OGZjNzhjNmE3IiwiTW9kaWZpZWRPbiI6IjIwMjMtMDgtMTBUMTQ6MTQ6MTZaIiwiUHJvamVjdCI6eyIkaWQiOiI4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aXRrb20ub3JnL3NpdGVzL21haW4vZmlsZXMvMjAyMi0wOC8yMjA4MjNfQ1RfU3R1ZGllXzIwMjIucGRmIiwiVXJpU3RyaW5nIjoiaHR0cHM6Ly93d3cuYml0a29tLm9yZy9zaXRlcy9tYWluL2ZpbGVzLzIwMjItMDgvMjIwODIzX0NUX1N0dWRpZV8yMDI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}</w:instrText>
              </w:r>
              <w:r w:rsidR="00393D53">
                <w:fldChar w:fldCharType="separate"/>
              </w:r>
              <w:r w:rsidR="0030275B">
                <w:t>(Bitkom Research 2023)</w:t>
              </w:r>
              <w:r w:rsidR="00393D53">
                <w:fldChar w:fldCharType="end"/>
              </w:r>
            </w:sdtContent>
          </w:sdt>
          <w:r>
            <w:t>. Während Videospiele sich schon immer an den Menschen als Spieler richten, gab es in den letzten Jahren enorme Fortschritte im Bereich künstliche Intelligenz, was zur Folge hat, dass auch Videospiele mittlerweile von Programmen erlernt und gespielt werden können</w:t>
          </w:r>
          <w:r w:rsidR="00AC366C">
            <w:t xml:space="preserve"> </w:t>
          </w:r>
          <w:sdt>
            <w:sdtPr>
              <w:alias w:val="To edit, see citavi.com/edit"/>
              <w:tag w:val="CitaviPlaceholder#f73c4cb1-c189-45a7-ad96-6e7ec35f1d56"/>
              <w:id w:val="918676367"/>
              <w:placeholder>
                <w:docPart w:val="DefaultPlaceholder_-1854013440"/>
              </w:placeholder>
            </w:sdtPr>
            <w:sdtEndPr/>
            <w:sdtContent>
              <w:r w:rsidR="00AC366C">
                <w:fldChar w:fldCharType="begin"/>
              </w:r>
              <w:r w:rsidR="00AC36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jRiNTM5LTE3YjMtNDQwNy04NTFlLWM0NTI3ZjU1MWRiMSIsIlJhbmdlTGVuZ3RoIjoxOC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pIn1dfSwiVGFnIjoiQ2l0YXZpUGxhY2Vob2xkZXIjZjczYzRjYjEtYzE4OS00NWE3LWFkOTYtNmU3ZWMzNWYxZDU2IiwiVGV4dCI6IihNbmloIGV0IGFsLiAyMDEzKSIsIldBSVZlcnNpb24iOiI2LjE1LjIuMCJ9}</w:instrText>
              </w:r>
              <w:r w:rsidR="00AC366C">
                <w:fldChar w:fldCharType="separate"/>
              </w:r>
              <w:r w:rsidR="0030275B">
                <w:t>(Mnih et al. 2013)</w:t>
              </w:r>
              <w:r w:rsidR="00AC366C">
                <w:fldChar w:fldCharType="end"/>
              </w:r>
            </w:sdtContent>
          </w:sdt>
          <w:r>
            <w:t>.</w:t>
          </w:r>
          <w:r w:rsidR="00AC366C">
            <w:t xml:space="preserve"> </w:t>
          </w:r>
          <w:r>
            <w:t>In dieser Arbeit soll diesbezüglich ein Modell entwickelt werden, welches das Spiel „StepMania 5“ durch rein visuellen Input erlernt und spielt. Davor wird das Konzept und die Theorie hinter maschinellem Lernen erklärt, als auch Beispiele im Themenbereich „Künstliche Intelligenz und Videospiele“ aufgeführt. Abschließend wird ein Fazit aus den Erkenntnissen gezogen und ein Ausblick in die Zukunft von künstlicher Intelligenz in Medien, und insbesondere in Videospielen, gegeben.</w:t>
          </w:r>
        </w:p>
        <w:p w14:paraId="1C348E3B" w14:textId="77777777" w:rsidR="00B5479F" w:rsidRDefault="00B5479F" w:rsidP="00B5479F">
          <w:pPr>
            <w:jc w:val="both"/>
          </w:pPr>
        </w:p>
        <w:p w14:paraId="24B9F467" w14:textId="5E7C3734" w:rsidR="00B5479F" w:rsidRDefault="00B5479F" w:rsidP="00B243B8">
          <w:pPr>
            <w:jc w:val="both"/>
          </w:pPr>
          <w:r w:rsidRPr="00DC3040">
            <w:rPr>
              <w:lang w:val="en-US"/>
            </w:rPr>
            <w:t xml:space="preserve">The </w:t>
          </w:r>
          <w:r w:rsidR="00BE6F66">
            <w:rPr>
              <w:lang w:val="en-US"/>
            </w:rPr>
            <w:t>popularity</w:t>
          </w:r>
          <w:r w:rsidRPr="00DC3040">
            <w:rPr>
              <w:lang w:val="en-US"/>
            </w:rPr>
            <w:t xml:space="preserve"> of video games has increased for </w:t>
          </w:r>
          <w:r w:rsidR="00AC366C">
            <w:rPr>
              <w:lang w:val="en-US"/>
            </w:rPr>
            <w:t>years</w:t>
          </w:r>
          <w:r w:rsidR="00393D53">
            <w:rPr>
              <w:lang w:val="en-US"/>
            </w:rPr>
            <w:t xml:space="preserve"> </w:t>
          </w:r>
          <w:sdt>
            <w:sdtPr>
              <w:rPr>
                <w:lang w:val="en-US"/>
              </w:rPr>
              <w:alias w:val="To edit, see citavi.com/edit"/>
              <w:tag w:val="CitaviPlaceholder#89787a74-28c6-493d-a468-4dfeec181dc5"/>
              <w:id w:val="-1786880073"/>
              <w:placeholder>
                <w:docPart w:val="DefaultPlaceholder_-1854013440"/>
              </w:placeholder>
            </w:sdtPr>
            <w:sdtEndPr/>
            <w:sdtContent>
              <w:r w:rsidR="00393D53">
                <w:rPr>
                  <w:lang w:val="en-US"/>
                </w:rPr>
                <w:fldChar w:fldCharType="begin"/>
              </w:r>
              <w:r w:rsidR="00393D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DRlN2U0LTU2MTktNDA0Ni1iMTg1LWZhZGM1YWFiZjUwOCIsIlJhbmdlTGVuZ3RoIjoyMiwiUmVmZXJlbmNlSWQiOiIzMGQ2ZjZkYi04YjdmLTRjZDAtOWM3NS1iMDBjYWY4YjYx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CaXRrb20gUmVzZWFyY2giLCJQcm90ZWN0ZWQiOmZhbHNlLCJTZXgiOjAsIkNyZWF0ZWRCeSI6ImI1YWN2azA0cDAxbGVzM2x5aGEyOXhqczI4dXJ4cTVpZzYyOHVhNWJlZTI3ZCIsIkNyZWF0ZWRPbiI6IjIwMjMtMDgtMTBUMTQ6MTQ6MTZaIiwiTW9kaWZpZWRCeSI6ImI1YWN2azA0cDAxbGVzM2x5aGEyOXhqczI4dXJ4cTVpZzYyOHVhNWJlZTI3ZCIsIklkIjoiMTVjZDc0OTgtMzcxOS00MWMxLTlhOWEtNGE3OGZjNzhjNmE3IiwiTW9kaWZpZWRPbiI6IjIwMjMtMDgtMTBUMTQ6MTQ6MTZaIiwiUHJvamVjdCI6eyIkaWQiOiI4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aXRrb20ub3JnL3NpdGVzL21haW4vZmlsZXMvMjAyMi0wOC8yMjA4MjNfQ1RfU3R1ZGllXzIwMjIucGRmIiwiVXJpU3RyaW5nIjoiaHR0cHM6Ly93d3cuYml0a29tLm9yZy9zaXRlcy9tYWluL2ZpbGVzLzIwMjItMDgvMjIwODIzX0NUX1N0dWRpZV8yMDI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}</w:instrText>
              </w:r>
              <w:r w:rsidR="00393D53">
                <w:rPr>
                  <w:lang w:val="en-US"/>
                </w:rPr>
                <w:fldChar w:fldCharType="separate"/>
              </w:r>
              <w:r w:rsidR="0030275B">
                <w:rPr>
                  <w:lang w:val="en-US"/>
                </w:rPr>
                <w:t>(Bitkom Research 2023)</w:t>
              </w:r>
              <w:r w:rsidR="00393D53">
                <w:rPr>
                  <w:lang w:val="en-US"/>
                </w:rPr>
                <w:fldChar w:fldCharType="end"/>
              </w:r>
            </w:sdtContent>
          </w:sdt>
          <w:r w:rsidRPr="00DC3040">
            <w:rPr>
              <w:lang w:val="en-US"/>
            </w:rPr>
            <w:t xml:space="preserve">. While video games have always been aimed at humans as players, there has been enormous progress in the field of artificial intelligence in recent years, </w:t>
          </w:r>
          <w:r>
            <w:rPr>
              <w:lang w:val="en-US"/>
            </w:rPr>
            <w:t>resulting in the fact</w:t>
          </w:r>
          <w:r w:rsidRPr="00DC3040">
            <w:rPr>
              <w:lang w:val="en-US"/>
            </w:rPr>
            <w:t xml:space="preserve"> that video games can now also be learned and played by </w:t>
          </w:r>
          <w:r>
            <w:rPr>
              <w:lang w:val="en-US"/>
            </w:rPr>
            <w:t xml:space="preserve">computer </w:t>
          </w:r>
          <w:r w:rsidRPr="00DC3040">
            <w:rPr>
              <w:lang w:val="en-US"/>
            </w:rPr>
            <w:t>programs</w:t>
          </w:r>
          <w:r w:rsidR="00714166">
            <w:rPr>
              <w:lang w:val="en-US"/>
            </w:rPr>
            <w:t xml:space="preserve"> </w:t>
          </w:r>
          <w:sdt>
            <w:sdtPr>
              <w:rPr>
                <w:lang w:val="en-US"/>
              </w:rPr>
              <w:alias w:val="To edit, see citavi.com/edit"/>
              <w:tag w:val="CitaviPlaceholder#9bb00ed6-49c0-4785-ae62-ebcffe3acade"/>
              <w:id w:val="-292449542"/>
              <w:placeholder>
                <w:docPart w:val="DefaultPlaceholder_-1854013440"/>
              </w:placeholder>
            </w:sdtPr>
            <w:sdtEndPr/>
            <w:sdtContent>
              <w:r w:rsidR="00714166">
                <w:rPr>
                  <w:lang w:val="en-US"/>
                </w:rPr>
                <w:fldChar w:fldCharType="begin"/>
              </w:r>
              <w:r w:rsidR="007141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jc5ZGRiLTViNzgtNDg2NS1iNDIyLTZmYmEyYjZlZTRjOCIsIlJhbmdlTGVuZ3RoIjoxOC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pIn1dfSwiVGFnIjoiQ2l0YXZpUGxhY2Vob2xkZXIjOWJiMDBlZDYtNDljMC00Nzg1LWFlNjItZWJjZmZlM2FjYWRlIiwiVGV4dCI6IihNbmloIGV0IGFsLiAyMDEzKSIsIldBSVZlcnNpb24iOiI2LjE1LjIuMCJ9}</w:instrText>
              </w:r>
              <w:r w:rsidR="00714166">
                <w:rPr>
                  <w:lang w:val="en-US"/>
                </w:rPr>
                <w:fldChar w:fldCharType="separate"/>
              </w:r>
              <w:r w:rsidR="0030275B">
                <w:rPr>
                  <w:lang w:val="en-US"/>
                </w:rPr>
                <w:t>(Mnih et al. 2013)</w:t>
              </w:r>
              <w:r w:rsidR="00714166">
                <w:rPr>
                  <w:lang w:val="en-US"/>
                </w:rPr>
                <w:fldChar w:fldCharType="end"/>
              </w:r>
            </w:sdtContent>
          </w:sdt>
          <w:r w:rsidRPr="00DC3040">
            <w:rPr>
              <w:lang w:val="en-US"/>
            </w:rPr>
            <w:t xml:space="preserve">. In this thesis a model will be developed, which learns and plays the game „StepMania </w:t>
          </w:r>
          <w:proofErr w:type="gramStart"/>
          <w:r w:rsidRPr="00DC3040">
            <w:rPr>
              <w:lang w:val="en-US"/>
            </w:rPr>
            <w:t>5“ by</w:t>
          </w:r>
          <w:proofErr w:type="gramEnd"/>
          <w:r w:rsidRPr="00DC3040">
            <w:rPr>
              <w:lang w:val="en-US"/>
            </w:rPr>
            <w:t xml:space="preserve"> pure visual input. Before that, the concept and theory behind machine learning will be explained, </w:t>
          </w:r>
          <w:r>
            <w:rPr>
              <w:lang w:val="en-US"/>
            </w:rPr>
            <w:t>and</w:t>
          </w:r>
          <w:r w:rsidRPr="00DC3040">
            <w:rPr>
              <w:lang w:val="en-US"/>
            </w:rPr>
            <w:t xml:space="preserve"> examples in the topic area „Artificial Intelligence and Video </w:t>
          </w:r>
          <w:proofErr w:type="gramStart"/>
          <w:r w:rsidRPr="00DC3040">
            <w:rPr>
              <w:lang w:val="en-US"/>
            </w:rPr>
            <w:t>Games“</w:t>
          </w:r>
          <w:r>
            <w:rPr>
              <w:lang w:val="en-US"/>
            </w:rPr>
            <w:t xml:space="preserve"> are</w:t>
          </w:r>
          <w:proofErr w:type="gramEnd"/>
          <w:r>
            <w:rPr>
              <w:lang w:val="en-US"/>
            </w:rPr>
            <w:t xml:space="preserve"> shown</w:t>
          </w:r>
          <w:r w:rsidRPr="00DC3040">
            <w:rPr>
              <w:lang w:val="en-US"/>
            </w:rPr>
            <w:t>. Finally, a conclusion is drawn from the findings and an outlook on the future of artificial intelligence in media, and especially in video games, is given.</w:t>
          </w:r>
        </w:p>
        <w:p w14:paraId="43D37006" w14:textId="77777777" w:rsidR="00FC5283" w:rsidRDefault="00B5479F" w:rsidP="001131A6">
          <w:pPr>
            <w:spacing w:line="259" w:lineRule="auto"/>
          </w:pPr>
          <w:r>
            <w:br w:type="page"/>
          </w:r>
        </w:p>
        <w:p w14:paraId="1D5F2D32" w14:textId="77777777" w:rsidR="00463653" w:rsidRDefault="00463653">
          <w:pPr>
            <w:spacing w:line="259" w:lineRule="auto"/>
            <w:rPr>
              <w:rStyle w:val="berschrift1Zchn"/>
              <w:lang w:val="en-US"/>
            </w:rPr>
          </w:pPr>
          <w:r>
            <w:rPr>
              <w:rStyle w:val="berschrift1Zchn"/>
            </w:rPr>
            <w:lastRenderedPageBreak/>
            <w:br w:type="page"/>
          </w:r>
        </w:p>
        <w:p w14:paraId="365136B9" w14:textId="77777777" w:rsidR="009865BE" w:rsidRDefault="00FC5283" w:rsidP="009865BE">
          <w:pPr>
            <w:pStyle w:val="Inhaltsverzeichnisberschrift"/>
            <w:rPr>
              <w:rStyle w:val="berschrift1Zchn"/>
            </w:rPr>
          </w:pPr>
          <w:bookmarkStart w:id="1" w:name="_Toc143039370"/>
          <w:r w:rsidRPr="00FC5283">
            <w:rPr>
              <w:rStyle w:val="berschrift1Zchn"/>
            </w:rPr>
            <w:lastRenderedPageBreak/>
            <w:t>Inhaltsverzeichnis</w:t>
          </w:r>
          <w:bookmarkEnd w:id="1"/>
        </w:p>
        <w:p w14:paraId="7A3301E5" w14:textId="256BDEDB" w:rsidR="00925B4C" w:rsidRPr="009865BE" w:rsidRDefault="0075663F" w:rsidP="009865BE">
          <w:pPr>
            <w:rPr>
              <w:lang w:val="en-US"/>
            </w:rPr>
          </w:pPr>
        </w:p>
      </w:sdtContent>
    </w:sdt>
    <w:sdt>
      <w:sdtPr>
        <w:rPr>
          <w:rFonts w:asciiTheme="minorHAnsi" w:hAnsiTheme="minorHAnsi" w:cstheme="minorBidi"/>
          <w:sz w:val="22"/>
        </w:rPr>
        <w:id w:val="797651816"/>
        <w:docPartObj>
          <w:docPartGallery w:val="Table of Contents"/>
          <w:docPartUnique/>
        </w:docPartObj>
      </w:sdtPr>
      <w:sdtEndPr>
        <w:rPr>
          <w:rFonts w:ascii="Times New Roman" w:hAnsi="Times New Roman" w:cs="Times New Roman"/>
          <w:sz w:val="24"/>
        </w:rPr>
      </w:sdtEndPr>
      <w:sdtContent>
        <w:p w14:paraId="6ED419F3" w14:textId="13E0824F" w:rsidR="00AF562D"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3039369" w:history="1">
            <w:r w:rsidR="00AF562D" w:rsidRPr="00A83B89">
              <w:rPr>
                <w:rStyle w:val="Hyperlink"/>
                <w:noProof/>
              </w:rPr>
              <w:t>Abstract</w:t>
            </w:r>
            <w:r w:rsidR="00AF562D">
              <w:rPr>
                <w:noProof/>
                <w:webHidden/>
              </w:rPr>
              <w:tab/>
            </w:r>
            <w:r w:rsidR="00AF562D">
              <w:rPr>
                <w:noProof/>
                <w:webHidden/>
              </w:rPr>
              <w:fldChar w:fldCharType="begin"/>
            </w:r>
            <w:r w:rsidR="00AF562D">
              <w:rPr>
                <w:noProof/>
                <w:webHidden/>
              </w:rPr>
              <w:instrText xml:space="preserve"> PAGEREF _Toc143039369 \h </w:instrText>
            </w:r>
            <w:r w:rsidR="00AF562D">
              <w:rPr>
                <w:noProof/>
                <w:webHidden/>
              </w:rPr>
            </w:r>
            <w:r w:rsidR="00AF562D">
              <w:rPr>
                <w:noProof/>
                <w:webHidden/>
              </w:rPr>
              <w:fldChar w:fldCharType="separate"/>
            </w:r>
            <w:r w:rsidR="00955E3D">
              <w:rPr>
                <w:noProof/>
                <w:webHidden/>
              </w:rPr>
              <w:t>III</w:t>
            </w:r>
            <w:r w:rsidR="00AF562D">
              <w:rPr>
                <w:noProof/>
                <w:webHidden/>
              </w:rPr>
              <w:fldChar w:fldCharType="end"/>
            </w:r>
          </w:hyperlink>
        </w:p>
        <w:p w14:paraId="59F47836" w14:textId="760C6518"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370" w:history="1">
            <w:r w:rsidR="00AF562D" w:rsidRPr="00A83B89">
              <w:rPr>
                <w:rStyle w:val="Hyperlink"/>
                <w:noProof/>
                <w:lang w:val="en-US"/>
              </w:rPr>
              <w:t>Inhaltsverzeichnis</w:t>
            </w:r>
            <w:r w:rsidR="00AF562D">
              <w:rPr>
                <w:noProof/>
                <w:webHidden/>
              </w:rPr>
              <w:tab/>
            </w:r>
            <w:r w:rsidR="00AF562D">
              <w:rPr>
                <w:noProof/>
                <w:webHidden/>
              </w:rPr>
              <w:fldChar w:fldCharType="begin"/>
            </w:r>
            <w:r w:rsidR="00AF562D">
              <w:rPr>
                <w:noProof/>
                <w:webHidden/>
              </w:rPr>
              <w:instrText xml:space="preserve"> PAGEREF _Toc143039370 \h </w:instrText>
            </w:r>
            <w:r w:rsidR="00AF562D">
              <w:rPr>
                <w:noProof/>
                <w:webHidden/>
              </w:rPr>
            </w:r>
            <w:r w:rsidR="00AF562D">
              <w:rPr>
                <w:noProof/>
                <w:webHidden/>
              </w:rPr>
              <w:fldChar w:fldCharType="separate"/>
            </w:r>
            <w:r w:rsidR="00955E3D">
              <w:rPr>
                <w:noProof/>
                <w:webHidden/>
              </w:rPr>
              <w:t>V</w:t>
            </w:r>
            <w:r w:rsidR="00AF562D">
              <w:rPr>
                <w:noProof/>
                <w:webHidden/>
              </w:rPr>
              <w:fldChar w:fldCharType="end"/>
            </w:r>
          </w:hyperlink>
        </w:p>
        <w:p w14:paraId="12B4900E" w14:textId="14567FA0"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371" w:history="1">
            <w:r w:rsidR="00AF562D" w:rsidRPr="00A83B89">
              <w:rPr>
                <w:rStyle w:val="Hyperlink"/>
                <w:noProof/>
              </w:rPr>
              <w:t>Abbildungsverzeichnis</w:t>
            </w:r>
            <w:r w:rsidR="00AF562D">
              <w:rPr>
                <w:noProof/>
                <w:webHidden/>
              </w:rPr>
              <w:tab/>
            </w:r>
            <w:r w:rsidR="00AF562D">
              <w:rPr>
                <w:noProof/>
                <w:webHidden/>
              </w:rPr>
              <w:fldChar w:fldCharType="begin"/>
            </w:r>
            <w:r w:rsidR="00AF562D">
              <w:rPr>
                <w:noProof/>
                <w:webHidden/>
              </w:rPr>
              <w:instrText xml:space="preserve"> PAGEREF _Toc143039371 \h </w:instrText>
            </w:r>
            <w:r w:rsidR="00AF562D">
              <w:rPr>
                <w:noProof/>
                <w:webHidden/>
              </w:rPr>
            </w:r>
            <w:r w:rsidR="00AF562D">
              <w:rPr>
                <w:noProof/>
                <w:webHidden/>
              </w:rPr>
              <w:fldChar w:fldCharType="separate"/>
            </w:r>
            <w:r w:rsidR="00955E3D">
              <w:rPr>
                <w:noProof/>
                <w:webHidden/>
              </w:rPr>
              <w:t>VII</w:t>
            </w:r>
            <w:r w:rsidR="00AF562D">
              <w:rPr>
                <w:noProof/>
                <w:webHidden/>
              </w:rPr>
              <w:fldChar w:fldCharType="end"/>
            </w:r>
          </w:hyperlink>
        </w:p>
        <w:p w14:paraId="340713CC" w14:textId="7E868D77"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372" w:history="1">
            <w:r w:rsidR="00AF562D" w:rsidRPr="00A83B89">
              <w:rPr>
                <w:rStyle w:val="Hyperlink"/>
                <w:noProof/>
              </w:rPr>
              <w:t>Tabellenverzeichnis</w:t>
            </w:r>
            <w:r w:rsidR="00AF562D">
              <w:rPr>
                <w:noProof/>
                <w:webHidden/>
              </w:rPr>
              <w:tab/>
            </w:r>
            <w:r w:rsidR="00AF562D">
              <w:rPr>
                <w:noProof/>
                <w:webHidden/>
              </w:rPr>
              <w:fldChar w:fldCharType="begin"/>
            </w:r>
            <w:r w:rsidR="00AF562D">
              <w:rPr>
                <w:noProof/>
                <w:webHidden/>
              </w:rPr>
              <w:instrText xml:space="preserve"> PAGEREF _Toc143039372 \h </w:instrText>
            </w:r>
            <w:r w:rsidR="00AF562D">
              <w:rPr>
                <w:noProof/>
                <w:webHidden/>
              </w:rPr>
            </w:r>
            <w:r w:rsidR="00AF562D">
              <w:rPr>
                <w:noProof/>
                <w:webHidden/>
              </w:rPr>
              <w:fldChar w:fldCharType="separate"/>
            </w:r>
            <w:r w:rsidR="00955E3D">
              <w:rPr>
                <w:noProof/>
                <w:webHidden/>
              </w:rPr>
              <w:t>VIII</w:t>
            </w:r>
            <w:r w:rsidR="00AF562D">
              <w:rPr>
                <w:noProof/>
                <w:webHidden/>
              </w:rPr>
              <w:fldChar w:fldCharType="end"/>
            </w:r>
          </w:hyperlink>
        </w:p>
        <w:p w14:paraId="0E8F411E" w14:textId="6AF15B61"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373" w:history="1">
            <w:r w:rsidR="00AF562D" w:rsidRPr="00A83B89">
              <w:rPr>
                <w:rStyle w:val="Hyperlink"/>
                <w:noProof/>
              </w:rPr>
              <w:t>Listingverzeichnis</w:t>
            </w:r>
            <w:r w:rsidR="00AF562D">
              <w:rPr>
                <w:noProof/>
                <w:webHidden/>
              </w:rPr>
              <w:tab/>
            </w:r>
            <w:r w:rsidR="00AF562D">
              <w:rPr>
                <w:noProof/>
                <w:webHidden/>
              </w:rPr>
              <w:fldChar w:fldCharType="begin"/>
            </w:r>
            <w:r w:rsidR="00AF562D">
              <w:rPr>
                <w:noProof/>
                <w:webHidden/>
              </w:rPr>
              <w:instrText xml:space="preserve"> PAGEREF _Toc143039373 \h </w:instrText>
            </w:r>
            <w:r w:rsidR="00AF562D">
              <w:rPr>
                <w:noProof/>
                <w:webHidden/>
              </w:rPr>
            </w:r>
            <w:r w:rsidR="00AF562D">
              <w:rPr>
                <w:noProof/>
                <w:webHidden/>
              </w:rPr>
              <w:fldChar w:fldCharType="separate"/>
            </w:r>
            <w:r w:rsidR="00955E3D">
              <w:rPr>
                <w:noProof/>
                <w:webHidden/>
              </w:rPr>
              <w:t>IX</w:t>
            </w:r>
            <w:r w:rsidR="00AF562D">
              <w:rPr>
                <w:noProof/>
                <w:webHidden/>
              </w:rPr>
              <w:fldChar w:fldCharType="end"/>
            </w:r>
          </w:hyperlink>
        </w:p>
        <w:p w14:paraId="28C1E4BB" w14:textId="1646A2D5"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374" w:history="1">
            <w:r w:rsidR="00AF562D" w:rsidRPr="00A83B89">
              <w:rPr>
                <w:rStyle w:val="Hyperlink"/>
                <w:noProof/>
              </w:rPr>
              <w:t>Abkürzungsverzeichnis</w:t>
            </w:r>
            <w:r w:rsidR="00AF562D">
              <w:rPr>
                <w:noProof/>
                <w:webHidden/>
              </w:rPr>
              <w:tab/>
            </w:r>
            <w:r w:rsidR="00AF562D">
              <w:rPr>
                <w:noProof/>
                <w:webHidden/>
              </w:rPr>
              <w:fldChar w:fldCharType="begin"/>
            </w:r>
            <w:r w:rsidR="00AF562D">
              <w:rPr>
                <w:noProof/>
                <w:webHidden/>
              </w:rPr>
              <w:instrText xml:space="preserve"> PAGEREF _Toc143039374 \h </w:instrText>
            </w:r>
            <w:r w:rsidR="00AF562D">
              <w:rPr>
                <w:noProof/>
                <w:webHidden/>
              </w:rPr>
            </w:r>
            <w:r w:rsidR="00AF562D">
              <w:rPr>
                <w:noProof/>
                <w:webHidden/>
              </w:rPr>
              <w:fldChar w:fldCharType="separate"/>
            </w:r>
            <w:r w:rsidR="00955E3D">
              <w:rPr>
                <w:noProof/>
                <w:webHidden/>
              </w:rPr>
              <w:t>XI</w:t>
            </w:r>
            <w:r w:rsidR="00AF562D">
              <w:rPr>
                <w:noProof/>
                <w:webHidden/>
              </w:rPr>
              <w:fldChar w:fldCharType="end"/>
            </w:r>
          </w:hyperlink>
        </w:p>
        <w:p w14:paraId="3170A2B1" w14:textId="1E7B31FA" w:rsidR="00AF562D" w:rsidRDefault="0075663F">
          <w:pPr>
            <w:pStyle w:val="Verzeichnis1"/>
            <w:tabs>
              <w:tab w:val="left" w:pos="440"/>
              <w:tab w:val="right" w:leader="dot" w:pos="8209"/>
            </w:tabs>
            <w:rPr>
              <w:rFonts w:asciiTheme="minorHAnsi" w:eastAsiaTheme="minorEastAsia" w:hAnsiTheme="minorHAnsi" w:cstheme="minorBidi"/>
              <w:noProof/>
              <w:sz w:val="22"/>
              <w:lang w:val="en-US"/>
            </w:rPr>
          </w:pPr>
          <w:hyperlink w:anchor="_Toc143039375" w:history="1">
            <w:r w:rsidR="00AF562D" w:rsidRPr="00A83B89">
              <w:rPr>
                <w:rStyle w:val="Hyperlink"/>
                <w:noProof/>
              </w:rPr>
              <w:t>1.</w:t>
            </w:r>
            <w:r w:rsidR="00AF562D">
              <w:rPr>
                <w:rFonts w:asciiTheme="minorHAnsi" w:eastAsiaTheme="minorEastAsia" w:hAnsiTheme="minorHAnsi" w:cstheme="minorBidi"/>
                <w:noProof/>
                <w:sz w:val="22"/>
                <w:lang w:val="en-US"/>
              </w:rPr>
              <w:tab/>
            </w:r>
            <w:r w:rsidR="00AF562D" w:rsidRPr="00A83B89">
              <w:rPr>
                <w:rStyle w:val="Hyperlink"/>
                <w:noProof/>
              </w:rPr>
              <w:t>Einführung</w:t>
            </w:r>
            <w:r w:rsidR="00AF562D">
              <w:rPr>
                <w:noProof/>
                <w:webHidden/>
              </w:rPr>
              <w:tab/>
            </w:r>
            <w:r w:rsidR="00AF562D">
              <w:rPr>
                <w:noProof/>
                <w:webHidden/>
              </w:rPr>
              <w:fldChar w:fldCharType="begin"/>
            </w:r>
            <w:r w:rsidR="00AF562D">
              <w:rPr>
                <w:noProof/>
                <w:webHidden/>
              </w:rPr>
              <w:instrText xml:space="preserve"> PAGEREF _Toc143039375 \h </w:instrText>
            </w:r>
            <w:r w:rsidR="00AF562D">
              <w:rPr>
                <w:noProof/>
                <w:webHidden/>
              </w:rPr>
            </w:r>
            <w:r w:rsidR="00AF562D">
              <w:rPr>
                <w:noProof/>
                <w:webHidden/>
              </w:rPr>
              <w:fldChar w:fldCharType="separate"/>
            </w:r>
            <w:r w:rsidR="00955E3D">
              <w:rPr>
                <w:noProof/>
                <w:webHidden/>
              </w:rPr>
              <w:t>1</w:t>
            </w:r>
            <w:r w:rsidR="00AF562D">
              <w:rPr>
                <w:noProof/>
                <w:webHidden/>
              </w:rPr>
              <w:fldChar w:fldCharType="end"/>
            </w:r>
          </w:hyperlink>
        </w:p>
        <w:p w14:paraId="491E2216" w14:textId="6398A08F"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76" w:history="1">
            <w:r w:rsidR="00AF562D" w:rsidRPr="00A83B89">
              <w:rPr>
                <w:rStyle w:val="Hyperlink"/>
                <w:noProof/>
              </w:rPr>
              <w:t>1.1.</w:t>
            </w:r>
            <w:r w:rsidR="00AF562D">
              <w:rPr>
                <w:rFonts w:asciiTheme="minorHAnsi" w:eastAsiaTheme="minorEastAsia" w:hAnsiTheme="minorHAnsi" w:cstheme="minorBidi"/>
                <w:noProof/>
                <w:sz w:val="22"/>
                <w:lang w:val="en-US"/>
              </w:rPr>
              <w:tab/>
            </w:r>
            <w:r w:rsidR="00AF562D" w:rsidRPr="00A83B89">
              <w:rPr>
                <w:rStyle w:val="Hyperlink"/>
                <w:noProof/>
              </w:rPr>
              <w:t>Motivation und Ziel der Arbeit</w:t>
            </w:r>
            <w:r w:rsidR="00AF562D">
              <w:rPr>
                <w:noProof/>
                <w:webHidden/>
              </w:rPr>
              <w:tab/>
            </w:r>
            <w:r w:rsidR="00AF562D">
              <w:rPr>
                <w:noProof/>
                <w:webHidden/>
              </w:rPr>
              <w:fldChar w:fldCharType="begin"/>
            </w:r>
            <w:r w:rsidR="00AF562D">
              <w:rPr>
                <w:noProof/>
                <w:webHidden/>
              </w:rPr>
              <w:instrText xml:space="preserve"> PAGEREF _Toc143039376 \h </w:instrText>
            </w:r>
            <w:r w:rsidR="00AF562D">
              <w:rPr>
                <w:noProof/>
                <w:webHidden/>
              </w:rPr>
            </w:r>
            <w:r w:rsidR="00AF562D">
              <w:rPr>
                <w:noProof/>
                <w:webHidden/>
              </w:rPr>
              <w:fldChar w:fldCharType="separate"/>
            </w:r>
            <w:r w:rsidR="00955E3D">
              <w:rPr>
                <w:noProof/>
                <w:webHidden/>
              </w:rPr>
              <w:t>1</w:t>
            </w:r>
            <w:r w:rsidR="00AF562D">
              <w:rPr>
                <w:noProof/>
                <w:webHidden/>
              </w:rPr>
              <w:fldChar w:fldCharType="end"/>
            </w:r>
          </w:hyperlink>
        </w:p>
        <w:p w14:paraId="240E9244" w14:textId="5023EAC6"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77" w:history="1">
            <w:r w:rsidR="00AF562D" w:rsidRPr="00A83B89">
              <w:rPr>
                <w:rStyle w:val="Hyperlink"/>
                <w:noProof/>
              </w:rPr>
              <w:t>1.2.</w:t>
            </w:r>
            <w:r w:rsidR="00AF562D">
              <w:rPr>
                <w:rFonts w:asciiTheme="minorHAnsi" w:eastAsiaTheme="minorEastAsia" w:hAnsiTheme="minorHAnsi" w:cstheme="minorBidi"/>
                <w:noProof/>
                <w:sz w:val="22"/>
                <w:lang w:val="en-US"/>
              </w:rPr>
              <w:tab/>
            </w:r>
            <w:r w:rsidR="00AF562D" w:rsidRPr="00A83B89">
              <w:rPr>
                <w:rStyle w:val="Hyperlink"/>
                <w:noProof/>
              </w:rPr>
              <w:t>Aufbau der Thesis</w:t>
            </w:r>
            <w:r w:rsidR="00AF562D">
              <w:rPr>
                <w:noProof/>
                <w:webHidden/>
              </w:rPr>
              <w:tab/>
            </w:r>
            <w:r w:rsidR="00AF562D">
              <w:rPr>
                <w:noProof/>
                <w:webHidden/>
              </w:rPr>
              <w:fldChar w:fldCharType="begin"/>
            </w:r>
            <w:r w:rsidR="00AF562D">
              <w:rPr>
                <w:noProof/>
                <w:webHidden/>
              </w:rPr>
              <w:instrText xml:space="preserve"> PAGEREF _Toc143039377 \h </w:instrText>
            </w:r>
            <w:r w:rsidR="00AF562D">
              <w:rPr>
                <w:noProof/>
                <w:webHidden/>
              </w:rPr>
            </w:r>
            <w:r w:rsidR="00AF562D">
              <w:rPr>
                <w:noProof/>
                <w:webHidden/>
              </w:rPr>
              <w:fldChar w:fldCharType="separate"/>
            </w:r>
            <w:r w:rsidR="00955E3D">
              <w:rPr>
                <w:noProof/>
                <w:webHidden/>
              </w:rPr>
              <w:t>2</w:t>
            </w:r>
            <w:r w:rsidR="00AF562D">
              <w:rPr>
                <w:noProof/>
                <w:webHidden/>
              </w:rPr>
              <w:fldChar w:fldCharType="end"/>
            </w:r>
          </w:hyperlink>
        </w:p>
        <w:p w14:paraId="5E0E003C" w14:textId="531536C9" w:rsidR="00AF562D" w:rsidRDefault="0075663F">
          <w:pPr>
            <w:pStyle w:val="Verzeichnis1"/>
            <w:tabs>
              <w:tab w:val="left" w:pos="440"/>
              <w:tab w:val="right" w:leader="dot" w:pos="8209"/>
            </w:tabs>
            <w:rPr>
              <w:rFonts w:asciiTheme="minorHAnsi" w:eastAsiaTheme="minorEastAsia" w:hAnsiTheme="minorHAnsi" w:cstheme="minorBidi"/>
              <w:noProof/>
              <w:sz w:val="22"/>
              <w:lang w:val="en-US"/>
            </w:rPr>
          </w:pPr>
          <w:hyperlink w:anchor="_Toc143039378" w:history="1">
            <w:r w:rsidR="00AF562D" w:rsidRPr="00A83B89">
              <w:rPr>
                <w:rStyle w:val="Hyperlink"/>
                <w:noProof/>
              </w:rPr>
              <w:t>2.</w:t>
            </w:r>
            <w:r w:rsidR="00AF562D">
              <w:rPr>
                <w:rFonts w:asciiTheme="minorHAnsi" w:eastAsiaTheme="minorEastAsia" w:hAnsiTheme="minorHAnsi" w:cstheme="minorBidi"/>
                <w:noProof/>
                <w:sz w:val="22"/>
                <w:lang w:val="en-US"/>
              </w:rPr>
              <w:tab/>
            </w:r>
            <w:r w:rsidR="00AF562D" w:rsidRPr="00A83B89">
              <w:rPr>
                <w:rStyle w:val="Hyperlink"/>
                <w:noProof/>
              </w:rPr>
              <w:t>Grundlagen</w:t>
            </w:r>
            <w:r w:rsidR="00AF562D">
              <w:rPr>
                <w:noProof/>
                <w:webHidden/>
              </w:rPr>
              <w:tab/>
            </w:r>
            <w:r w:rsidR="00AF562D">
              <w:rPr>
                <w:noProof/>
                <w:webHidden/>
              </w:rPr>
              <w:fldChar w:fldCharType="begin"/>
            </w:r>
            <w:r w:rsidR="00AF562D">
              <w:rPr>
                <w:noProof/>
                <w:webHidden/>
              </w:rPr>
              <w:instrText xml:space="preserve"> PAGEREF _Toc143039378 \h </w:instrText>
            </w:r>
            <w:r w:rsidR="00AF562D">
              <w:rPr>
                <w:noProof/>
                <w:webHidden/>
              </w:rPr>
            </w:r>
            <w:r w:rsidR="00AF562D">
              <w:rPr>
                <w:noProof/>
                <w:webHidden/>
              </w:rPr>
              <w:fldChar w:fldCharType="separate"/>
            </w:r>
            <w:r w:rsidR="00955E3D">
              <w:rPr>
                <w:noProof/>
                <w:webHidden/>
              </w:rPr>
              <w:t>3</w:t>
            </w:r>
            <w:r w:rsidR="00AF562D">
              <w:rPr>
                <w:noProof/>
                <w:webHidden/>
              </w:rPr>
              <w:fldChar w:fldCharType="end"/>
            </w:r>
          </w:hyperlink>
        </w:p>
        <w:p w14:paraId="5A2BED37" w14:textId="08840E95"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79" w:history="1">
            <w:r w:rsidR="00AF562D" w:rsidRPr="00A83B89">
              <w:rPr>
                <w:rStyle w:val="Hyperlink"/>
                <w:noProof/>
              </w:rPr>
              <w:t>2.1.</w:t>
            </w:r>
            <w:r w:rsidR="00AF562D">
              <w:rPr>
                <w:rFonts w:asciiTheme="minorHAnsi" w:eastAsiaTheme="minorEastAsia" w:hAnsiTheme="minorHAnsi" w:cstheme="minorBidi"/>
                <w:noProof/>
                <w:sz w:val="22"/>
                <w:lang w:val="en-US"/>
              </w:rPr>
              <w:tab/>
            </w:r>
            <w:r w:rsidR="00AF562D" w:rsidRPr="00A83B89">
              <w:rPr>
                <w:rStyle w:val="Hyperlink"/>
                <w:noProof/>
              </w:rPr>
              <w:t>Was ist KI?</w:t>
            </w:r>
            <w:r w:rsidR="00AF562D">
              <w:rPr>
                <w:noProof/>
                <w:webHidden/>
              </w:rPr>
              <w:tab/>
            </w:r>
            <w:r w:rsidR="00AF562D">
              <w:rPr>
                <w:noProof/>
                <w:webHidden/>
              </w:rPr>
              <w:fldChar w:fldCharType="begin"/>
            </w:r>
            <w:r w:rsidR="00AF562D">
              <w:rPr>
                <w:noProof/>
                <w:webHidden/>
              </w:rPr>
              <w:instrText xml:space="preserve"> PAGEREF _Toc143039379 \h </w:instrText>
            </w:r>
            <w:r w:rsidR="00AF562D">
              <w:rPr>
                <w:noProof/>
                <w:webHidden/>
              </w:rPr>
            </w:r>
            <w:r w:rsidR="00AF562D">
              <w:rPr>
                <w:noProof/>
                <w:webHidden/>
              </w:rPr>
              <w:fldChar w:fldCharType="separate"/>
            </w:r>
            <w:r w:rsidR="00955E3D">
              <w:rPr>
                <w:noProof/>
                <w:webHidden/>
              </w:rPr>
              <w:t>3</w:t>
            </w:r>
            <w:r w:rsidR="00AF562D">
              <w:rPr>
                <w:noProof/>
                <w:webHidden/>
              </w:rPr>
              <w:fldChar w:fldCharType="end"/>
            </w:r>
          </w:hyperlink>
        </w:p>
        <w:p w14:paraId="623834A4" w14:textId="48B622F3"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80" w:history="1">
            <w:r w:rsidR="00AF562D" w:rsidRPr="00A83B89">
              <w:rPr>
                <w:rStyle w:val="Hyperlink"/>
                <w:noProof/>
              </w:rPr>
              <w:t>2.2.</w:t>
            </w:r>
            <w:r w:rsidR="00AF562D">
              <w:rPr>
                <w:rFonts w:asciiTheme="minorHAnsi" w:eastAsiaTheme="minorEastAsia" w:hAnsiTheme="minorHAnsi" w:cstheme="minorBidi"/>
                <w:noProof/>
                <w:sz w:val="22"/>
                <w:lang w:val="en-US"/>
              </w:rPr>
              <w:tab/>
            </w:r>
            <w:r w:rsidR="00AF562D" w:rsidRPr="00A83B89">
              <w:rPr>
                <w:rStyle w:val="Hyperlink"/>
                <w:noProof/>
              </w:rPr>
              <w:t>Was ist StepMania 5?</w:t>
            </w:r>
            <w:r w:rsidR="00AF562D">
              <w:rPr>
                <w:noProof/>
                <w:webHidden/>
              </w:rPr>
              <w:tab/>
            </w:r>
            <w:r w:rsidR="00AF562D">
              <w:rPr>
                <w:noProof/>
                <w:webHidden/>
              </w:rPr>
              <w:fldChar w:fldCharType="begin"/>
            </w:r>
            <w:r w:rsidR="00AF562D">
              <w:rPr>
                <w:noProof/>
                <w:webHidden/>
              </w:rPr>
              <w:instrText xml:space="preserve"> PAGEREF _Toc143039380 \h </w:instrText>
            </w:r>
            <w:r w:rsidR="00AF562D">
              <w:rPr>
                <w:noProof/>
                <w:webHidden/>
              </w:rPr>
            </w:r>
            <w:r w:rsidR="00AF562D">
              <w:rPr>
                <w:noProof/>
                <w:webHidden/>
              </w:rPr>
              <w:fldChar w:fldCharType="separate"/>
            </w:r>
            <w:r w:rsidR="00955E3D">
              <w:rPr>
                <w:noProof/>
                <w:webHidden/>
              </w:rPr>
              <w:t>4</w:t>
            </w:r>
            <w:r w:rsidR="00AF562D">
              <w:rPr>
                <w:noProof/>
                <w:webHidden/>
              </w:rPr>
              <w:fldChar w:fldCharType="end"/>
            </w:r>
          </w:hyperlink>
        </w:p>
        <w:p w14:paraId="2148535E" w14:textId="35CE11BB"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81" w:history="1">
            <w:r w:rsidR="00AF562D" w:rsidRPr="00A83B89">
              <w:rPr>
                <w:rStyle w:val="Hyperlink"/>
                <w:noProof/>
              </w:rPr>
              <w:t>2.3.</w:t>
            </w:r>
            <w:r w:rsidR="00AF562D">
              <w:rPr>
                <w:rFonts w:asciiTheme="minorHAnsi" w:eastAsiaTheme="minorEastAsia" w:hAnsiTheme="minorHAnsi" w:cstheme="minorBidi"/>
                <w:noProof/>
                <w:sz w:val="22"/>
                <w:lang w:val="en-US"/>
              </w:rPr>
              <w:tab/>
            </w:r>
            <w:r w:rsidR="00AF562D" w:rsidRPr="00A83B89">
              <w:rPr>
                <w:rStyle w:val="Hyperlink"/>
                <w:noProof/>
              </w:rPr>
              <w:t>Machine Learning</w:t>
            </w:r>
            <w:r w:rsidR="00AF562D">
              <w:rPr>
                <w:noProof/>
                <w:webHidden/>
              </w:rPr>
              <w:tab/>
            </w:r>
            <w:r w:rsidR="00AF562D">
              <w:rPr>
                <w:noProof/>
                <w:webHidden/>
              </w:rPr>
              <w:fldChar w:fldCharType="begin"/>
            </w:r>
            <w:r w:rsidR="00AF562D">
              <w:rPr>
                <w:noProof/>
                <w:webHidden/>
              </w:rPr>
              <w:instrText xml:space="preserve"> PAGEREF _Toc143039381 \h </w:instrText>
            </w:r>
            <w:r w:rsidR="00AF562D">
              <w:rPr>
                <w:noProof/>
                <w:webHidden/>
              </w:rPr>
            </w:r>
            <w:r w:rsidR="00AF562D">
              <w:rPr>
                <w:noProof/>
                <w:webHidden/>
              </w:rPr>
              <w:fldChar w:fldCharType="separate"/>
            </w:r>
            <w:r w:rsidR="00955E3D">
              <w:rPr>
                <w:noProof/>
                <w:webHidden/>
              </w:rPr>
              <w:t>6</w:t>
            </w:r>
            <w:r w:rsidR="00AF562D">
              <w:rPr>
                <w:noProof/>
                <w:webHidden/>
              </w:rPr>
              <w:fldChar w:fldCharType="end"/>
            </w:r>
          </w:hyperlink>
        </w:p>
        <w:p w14:paraId="6EB3042E" w14:textId="17DAF79C" w:rsidR="00AF562D" w:rsidRDefault="0075663F" w:rsidP="00B243B8">
          <w:pPr>
            <w:pStyle w:val="Verzeichnis3"/>
            <w:rPr>
              <w:rFonts w:asciiTheme="minorHAnsi" w:eastAsiaTheme="minorEastAsia" w:hAnsiTheme="minorHAnsi" w:cstheme="minorBidi"/>
              <w:noProof/>
              <w:sz w:val="22"/>
              <w:lang w:val="en-US"/>
            </w:rPr>
          </w:pPr>
          <w:hyperlink w:anchor="_Toc143039382" w:history="1">
            <w:r w:rsidR="00AF562D" w:rsidRPr="00A83B89">
              <w:rPr>
                <w:rStyle w:val="Hyperlink"/>
                <w:noProof/>
              </w:rPr>
              <w:t>2.3.1.</w:t>
            </w:r>
            <w:r w:rsidR="00AF562D">
              <w:rPr>
                <w:rFonts w:asciiTheme="minorHAnsi" w:eastAsiaTheme="minorEastAsia" w:hAnsiTheme="minorHAnsi" w:cstheme="minorBidi"/>
                <w:noProof/>
                <w:sz w:val="22"/>
                <w:lang w:val="en-US"/>
              </w:rPr>
              <w:tab/>
            </w:r>
            <w:r w:rsidR="00AF562D" w:rsidRPr="00A83B89">
              <w:rPr>
                <w:rStyle w:val="Hyperlink"/>
                <w:noProof/>
              </w:rPr>
              <w:t>Reinforcement Learning</w:t>
            </w:r>
            <w:r w:rsidR="00AF562D">
              <w:rPr>
                <w:noProof/>
                <w:webHidden/>
              </w:rPr>
              <w:tab/>
            </w:r>
            <w:r w:rsidR="00AF562D">
              <w:rPr>
                <w:noProof/>
                <w:webHidden/>
              </w:rPr>
              <w:fldChar w:fldCharType="begin"/>
            </w:r>
            <w:r w:rsidR="00AF562D">
              <w:rPr>
                <w:noProof/>
                <w:webHidden/>
              </w:rPr>
              <w:instrText xml:space="preserve"> PAGEREF _Toc143039382 \h </w:instrText>
            </w:r>
            <w:r w:rsidR="00AF562D">
              <w:rPr>
                <w:noProof/>
                <w:webHidden/>
              </w:rPr>
            </w:r>
            <w:r w:rsidR="00AF562D">
              <w:rPr>
                <w:noProof/>
                <w:webHidden/>
              </w:rPr>
              <w:fldChar w:fldCharType="separate"/>
            </w:r>
            <w:r w:rsidR="00955E3D">
              <w:rPr>
                <w:noProof/>
                <w:webHidden/>
              </w:rPr>
              <w:t>8</w:t>
            </w:r>
            <w:r w:rsidR="00AF562D">
              <w:rPr>
                <w:noProof/>
                <w:webHidden/>
              </w:rPr>
              <w:fldChar w:fldCharType="end"/>
            </w:r>
          </w:hyperlink>
        </w:p>
        <w:p w14:paraId="64B43A0A" w14:textId="7DE87C6C" w:rsidR="00AF562D" w:rsidRDefault="0075663F" w:rsidP="00B243B8">
          <w:pPr>
            <w:pStyle w:val="Verzeichnis3"/>
            <w:rPr>
              <w:rFonts w:asciiTheme="minorHAnsi" w:eastAsiaTheme="minorEastAsia" w:hAnsiTheme="minorHAnsi" w:cstheme="minorBidi"/>
              <w:noProof/>
              <w:sz w:val="22"/>
              <w:lang w:val="en-US"/>
            </w:rPr>
          </w:pPr>
          <w:hyperlink w:anchor="_Toc143039383" w:history="1">
            <w:r w:rsidR="00AF562D" w:rsidRPr="00A83B89">
              <w:rPr>
                <w:rStyle w:val="Hyperlink"/>
                <w:noProof/>
              </w:rPr>
              <w:t>2.3.2.</w:t>
            </w:r>
            <w:r w:rsidR="00AF562D">
              <w:rPr>
                <w:rFonts w:asciiTheme="minorHAnsi" w:eastAsiaTheme="minorEastAsia" w:hAnsiTheme="minorHAnsi" w:cstheme="minorBidi"/>
                <w:noProof/>
                <w:sz w:val="22"/>
                <w:lang w:val="en-US"/>
              </w:rPr>
              <w:tab/>
            </w:r>
            <w:r w:rsidR="00AF562D" w:rsidRPr="00A83B89">
              <w:rPr>
                <w:rStyle w:val="Hyperlink"/>
                <w:noProof/>
              </w:rPr>
              <w:t>Deep Learning</w:t>
            </w:r>
            <w:r w:rsidR="00AF562D">
              <w:rPr>
                <w:noProof/>
                <w:webHidden/>
              </w:rPr>
              <w:tab/>
            </w:r>
            <w:r w:rsidR="00AF562D">
              <w:rPr>
                <w:noProof/>
                <w:webHidden/>
              </w:rPr>
              <w:fldChar w:fldCharType="begin"/>
            </w:r>
            <w:r w:rsidR="00AF562D">
              <w:rPr>
                <w:noProof/>
                <w:webHidden/>
              </w:rPr>
              <w:instrText xml:space="preserve"> PAGEREF _Toc143039383 \h </w:instrText>
            </w:r>
            <w:r w:rsidR="00AF562D">
              <w:rPr>
                <w:noProof/>
                <w:webHidden/>
              </w:rPr>
            </w:r>
            <w:r w:rsidR="00AF562D">
              <w:rPr>
                <w:noProof/>
                <w:webHidden/>
              </w:rPr>
              <w:fldChar w:fldCharType="separate"/>
            </w:r>
            <w:r w:rsidR="00955E3D">
              <w:rPr>
                <w:noProof/>
                <w:webHidden/>
              </w:rPr>
              <w:t>10</w:t>
            </w:r>
            <w:r w:rsidR="00AF562D">
              <w:rPr>
                <w:noProof/>
                <w:webHidden/>
              </w:rPr>
              <w:fldChar w:fldCharType="end"/>
            </w:r>
          </w:hyperlink>
        </w:p>
        <w:p w14:paraId="71239009" w14:textId="4C5F8E17" w:rsidR="00AF562D" w:rsidRDefault="0075663F" w:rsidP="00B243B8">
          <w:pPr>
            <w:pStyle w:val="Verzeichnis3"/>
            <w:rPr>
              <w:rFonts w:asciiTheme="minorHAnsi" w:eastAsiaTheme="minorEastAsia" w:hAnsiTheme="minorHAnsi" w:cstheme="minorBidi"/>
              <w:noProof/>
              <w:sz w:val="22"/>
              <w:lang w:val="en-US"/>
            </w:rPr>
          </w:pPr>
          <w:hyperlink w:anchor="_Toc143039384" w:history="1">
            <w:r w:rsidR="00AF562D" w:rsidRPr="00A83B89">
              <w:rPr>
                <w:rStyle w:val="Hyperlink"/>
                <w:noProof/>
              </w:rPr>
              <w:t>2.3.3.</w:t>
            </w:r>
            <w:r w:rsidR="00AF562D">
              <w:rPr>
                <w:rFonts w:asciiTheme="minorHAnsi" w:eastAsiaTheme="minorEastAsia" w:hAnsiTheme="minorHAnsi" w:cstheme="minorBidi"/>
                <w:noProof/>
                <w:sz w:val="22"/>
                <w:lang w:val="en-US"/>
              </w:rPr>
              <w:tab/>
            </w:r>
            <w:r w:rsidR="00AF562D" w:rsidRPr="00A83B89">
              <w:rPr>
                <w:rStyle w:val="Hyperlink"/>
                <w:noProof/>
              </w:rPr>
              <w:t>Evolutionary Algorithms</w:t>
            </w:r>
            <w:r w:rsidR="00AF562D">
              <w:rPr>
                <w:noProof/>
                <w:webHidden/>
              </w:rPr>
              <w:tab/>
            </w:r>
            <w:r w:rsidR="00AF562D">
              <w:rPr>
                <w:noProof/>
                <w:webHidden/>
              </w:rPr>
              <w:fldChar w:fldCharType="begin"/>
            </w:r>
            <w:r w:rsidR="00AF562D">
              <w:rPr>
                <w:noProof/>
                <w:webHidden/>
              </w:rPr>
              <w:instrText xml:space="preserve"> PAGEREF _Toc143039384 \h </w:instrText>
            </w:r>
            <w:r w:rsidR="00AF562D">
              <w:rPr>
                <w:noProof/>
                <w:webHidden/>
              </w:rPr>
            </w:r>
            <w:r w:rsidR="00AF562D">
              <w:rPr>
                <w:noProof/>
                <w:webHidden/>
              </w:rPr>
              <w:fldChar w:fldCharType="separate"/>
            </w:r>
            <w:r w:rsidR="00955E3D">
              <w:rPr>
                <w:noProof/>
                <w:webHidden/>
              </w:rPr>
              <w:t>13</w:t>
            </w:r>
            <w:r w:rsidR="00AF562D">
              <w:rPr>
                <w:noProof/>
                <w:webHidden/>
              </w:rPr>
              <w:fldChar w:fldCharType="end"/>
            </w:r>
          </w:hyperlink>
        </w:p>
        <w:p w14:paraId="7C599384" w14:textId="505B0761" w:rsidR="00AF562D" w:rsidRDefault="0075663F">
          <w:pPr>
            <w:pStyle w:val="Verzeichnis1"/>
            <w:tabs>
              <w:tab w:val="left" w:pos="440"/>
              <w:tab w:val="right" w:leader="dot" w:pos="8209"/>
            </w:tabs>
            <w:rPr>
              <w:rFonts w:asciiTheme="minorHAnsi" w:eastAsiaTheme="minorEastAsia" w:hAnsiTheme="minorHAnsi" w:cstheme="minorBidi"/>
              <w:noProof/>
              <w:sz w:val="22"/>
              <w:lang w:val="en-US"/>
            </w:rPr>
          </w:pPr>
          <w:hyperlink w:anchor="_Toc143039385" w:history="1">
            <w:r w:rsidR="00AF562D" w:rsidRPr="00A83B89">
              <w:rPr>
                <w:rStyle w:val="Hyperlink"/>
                <w:noProof/>
              </w:rPr>
              <w:t>3.</w:t>
            </w:r>
            <w:r w:rsidR="00AF562D">
              <w:rPr>
                <w:rFonts w:asciiTheme="minorHAnsi" w:eastAsiaTheme="minorEastAsia" w:hAnsiTheme="minorHAnsi" w:cstheme="minorBidi"/>
                <w:noProof/>
                <w:sz w:val="22"/>
                <w:lang w:val="en-US"/>
              </w:rPr>
              <w:tab/>
            </w:r>
            <w:r w:rsidR="00AF562D" w:rsidRPr="00A83B89">
              <w:rPr>
                <w:rStyle w:val="Hyperlink"/>
                <w:noProof/>
              </w:rPr>
              <w:t>KIs im Bereich Unterhaltung</w:t>
            </w:r>
            <w:r w:rsidR="00AF562D">
              <w:rPr>
                <w:noProof/>
                <w:webHidden/>
              </w:rPr>
              <w:tab/>
            </w:r>
            <w:r w:rsidR="00AF562D">
              <w:rPr>
                <w:noProof/>
                <w:webHidden/>
              </w:rPr>
              <w:fldChar w:fldCharType="begin"/>
            </w:r>
            <w:r w:rsidR="00AF562D">
              <w:rPr>
                <w:noProof/>
                <w:webHidden/>
              </w:rPr>
              <w:instrText xml:space="preserve"> PAGEREF _Toc143039385 \h </w:instrText>
            </w:r>
            <w:r w:rsidR="00AF562D">
              <w:rPr>
                <w:noProof/>
                <w:webHidden/>
              </w:rPr>
            </w:r>
            <w:r w:rsidR="00AF562D">
              <w:rPr>
                <w:noProof/>
                <w:webHidden/>
              </w:rPr>
              <w:fldChar w:fldCharType="separate"/>
            </w:r>
            <w:r w:rsidR="00955E3D">
              <w:rPr>
                <w:noProof/>
                <w:webHidden/>
              </w:rPr>
              <w:t>17</w:t>
            </w:r>
            <w:r w:rsidR="00AF562D">
              <w:rPr>
                <w:noProof/>
                <w:webHidden/>
              </w:rPr>
              <w:fldChar w:fldCharType="end"/>
            </w:r>
          </w:hyperlink>
        </w:p>
        <w:p w14:paraId="137D1EAD" w14:textId="090AAA6F"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86" w:history="1">
            <w:r w:rsidR="00AF562D" w:rsidRPr="00A83B89">
              <w:rPr>
                <w:rStyle w:val="Hyperlink"/>
                <w:noProof/>
              </w:rPr>
              <w:t>3.1.</w:t>
            </w:r>
            <w:r w:rsidR="00AF562D">
              <w:rPr>
                <w:rFonts w:asciiTheme="minorHAnsi" w:eastAsiaTheme="minorEastAsia" w:hAnsiTheme="minorHAnsi" w:cstheme="minorBidi"/>
                <w:noProof/>
                <w:sz w:val="22"/>
                <w:lang w:val="en-US"/>
              </w:rPr>
              <w:tab/>
            </w:r>
            <w:r w:rsidR="00AF562D" w:rsidRPr="00A83B89">
              <w:rPr>
                <w:rStyle w:val="Hyperlink"/>
                <w:noProof/>
              </w:rPr>
              <w:t>Künstliche Intelligenz in Videospielen</w:t>
            </w:r>
            <w:r w:rsidR="00AF562D">
              <w:rPr>
                <w:noProof/>
                <w:webHidden/>
              </w:rPr>
              <w:tab/>
            </w:r>
            <w:r w:rsidR="00AF562D">
              <w:rPr>
                <w:noProof/>
                <w:webHidden/>
              </w:rPr>
              <w:fldChar w:fldCharType="begin"/>
            </w:r>
            <w:r w:rsidR="00AF562D">
              <w:rPr>
                <w:noProof/>
                <w:webHidden/>
              </w:rPr>
              <w:instrText xml:space="preserve"> PAGEREF _Toc143039386 \h </w:instrText>
            </w:r>
            <w:r w:rsidR="00AF562D">
              <w:rPr>
                <w:noProof/>
                <w:webHidden/>
              </w:rPr>
            </w:r>
            <w:r w:rsidR="00AF562D">
              <w:rPr>
                <w:noProof/>
                <w:webHidden/>
              </w:rPr>
              <w:fldChar w:fldCharType="separate"/>
            </w:r>
            <w:r w:rsidR="00955E3D">
              <w:rPr>
                <w:noProof/>
                <w:webHidden/>
              </w:rPr>
              <w:t>17</w:t>
            </w:r>
            <w:r w:rsidR="00AF562D">
              <w:rPr>
                <w:noProof/>
                <w:webHidden/>
              </w:rPr>
              <w:fldChar w:fldCharType="end"/>
            </w:r>
          </w:hyperlink>
        </w:p>
        <w:p w14:paraId="420E7FBB" w14:textId="1DAF0C85"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87" w:history="1">
            <w:r w:rsidR="00AF562D" w:rsidRPr="00A83B89">
              <w:rPr>
                <w:rStyle w:val="Hyperlink"/>
                <w:noProof/>
              </w:rPr>
              <w:t>3.2.</w:t>
            </w:r>
            <w:r w:rsidR="00AF562D">
              <w:rPr>
                <w:rFonts w:asciiTheme="minorHAnsi" w:eastAsiaTheme="minorEastAsia" w:hAnsiTheme="minorHAnsi" w:cstheme="minorBidi"/>
                <w:noProof/>
                <w:sz w:val="22"/>
                <w:lang w:val="en-US"/>
              </w:rPr>
              <w:tab/>
            </w:r>
            <w:r w:rsidR="00AF562D" w:rsidRPr="00A83B89">
              <w:rPr>
                <w:rStyle w:val="Hyperlink"/>
                <w:noProof/>
              </w:rPr>
              <w:t>Künstliche Intelligenz in Unterhaltungsmedien</w:t>
            </w:r>
            <w:r w:rsidR="00AF562D">
              <w:rPr>
                <w:noProof/>
                <w:webHidden/>
              </w:rPr>
              <w:tab/>
            </w:r>
            <w:r w:rsidR="00AF562D">
              <w:rPr>
                <w:noProof/>
                <w:webHidden/>
              </w:rPr>
              <w:fldChar w:fldCharType="begin"/>
            </w:r>
            <w:r w:rsidR="00AF562D">
              <w:rPr>
                <w:noProof/>
                <w:webHidden/>
              </w:rPr>
              <w:instrText xml:space="preserve"> PAGEREF _Toc143039387 \h </w:instrText>
            </w:r>
            <w:r w:rsidR="00AF562D">
              <w:rPr>
                <w:noProof/>
                <w:webHidden/>
              </w:rPr>
            </w:r>
            <w:r w:rsidR="00AF562D">
              <w:rPr>
                <w:noProof/>
                <w:webHidden/>
              </w:rPr>
              <w:fldChar w:fldCharType="separate"/>
            </w:r>
            <w:r w:rsidR="00955E3D">
              <w:rPr>
                <w:noProof/>
                <w:webHidden/>
              </w:rPr>
              <w:t>20</w:t>
            </w:r>
            <w:r w:rsidR="00AF562D">
              <w:rPr>
                <w:noProof/>
                <w:webHidden/>
              </w:rPr>
              <w:fldChar w:fldCharType="end"/>
            </w:r>
          </w:hyperlink>
        </w:p>
        <w:p w14:paraId="4146FB35" w14:textId="4CDEDEEB" w:rsidR="00AF562D" w:rsidRDefault="0075663F">
          <w:pPr>
            <w:pStyle w:val="Verzeichnis1"/>
            <w:tabs>
              <w:tab w:val="left" w:pos="440"/>
              <w:tab w:val="right" w:leader="dot" w:pos="8209"/>
            </w:tabs>
            <w:rPr>
              <w:rFonts w:asciiTheme="minorHAnsi" w:eastAsiaTheme="minorEastAsia" w:hAnsiTheme="minorHAnsi" w:cstheme="minorBidi"/>
              <w:noProof/>
              <w:sz w:val="22"/>
              <w:lang w:val="en-US"/>
            </w:rPr>
          </w:pPr>
          <w:hyperlink w:anchor="_Toc143039388" w:history="1">
            <w:r w:rsidR="00AF562D" w:rsidRPr="00A83B89">
              <w:rPr>
                <w:rStyle w:val="Hyperlink"/>
                <w:noProof/>
              </w:rPr>
              <w:t>4.</w:t>
            </w:r>
            <w:r w:rsidR="00AF562D">
              <w:rPr>
                <w:rFonts w:asciiTheme="minorHAnsi" w:eastAsiaTheme="minorEastAsia" w:hAnsiTheme="minorHAnsi" w:cstheme="minorBidi"/>
                <w:noProof/>
                <w:sz w:val="22"/>
                <w:lang w:val="en-US"/>
              </w:rPr>
              <w:tab/>
            </w:r>
            <w:r w:rsidR="00AF562D" w:rsidRPr="00A83B89">
              <w:rPr>
                <w:rStyle w:val="Hyperlink"/>
                <w:noProof/>
              </w:rPr>
              <w:t>Entwicklung</w:t>
            </w:r>
            <w:r w:rsidR="00AF562D">
              <w:rPr>
                <w:noProof/>
                <w:webHidden/>
              </w:rPr>
              <w:tab/>
            </w:r>
            <w:r w:rsidR="00AF562D">
              <w:rPr>
                <w:noProof/>
                <w:webHidden/>
              </w:rPr>
              <w:fldChar w:fldCharType="begin"/>
            </w:r>
            <w:r w:rsidR="00AF562D">
              <w:rPr>
                <w:noProof/>
                <w:webHidden/>
              </w:rPr>
              <w:instrText xml:space="preserve"> PAGEREF _Toc143039388 \h </w:instrText>
            </w:r>
            <w:r w:rsidR="00AF562D">
              <w:rPr>
                <w:noProof/>
                <w:webHidden/>
              </w:rPr>
            </w:r>
            <w:r w:rsidR="00AF562D">
              <w:rPr>
                <w:noProof/>
                <w:webHidden/>
              </w:rPr>
              <w:fldChar w:fldCharType="separate"/>
            </w:r>
            <w:r w:rsidR="00955E3D">
              <w:rPr>
                <w:noProof/>
                <w:webHidden/>
              </w:rPr>
              <w:t>23</w:t>
            </w:r>
            <w:r w:rsidR="00AF562D">
              <w:rPr>
                <w:noProof/>
                <w:webHidden/>
              </w:rPr>
              <w:fldChar w:fldCharType="end"/>
            </w:r>
          </w:hyperlink>
        </w:p>
        <w:p w14:paraId="5B1FE4AA" w14:textId="238EF454"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89" w:history="1">
            <w:r w:rsidR="00AF562D" w:rsidRPr="00A83B89">
              <w:rPr>
                <w:rStyle w:val="Hyperlink"/>
                <w:noProof/>
              </w:rPr>
              <w:t>4.1.</w:t>
            </w:r>
            <w:r w:rsidR="00AF562D">
              <w:rPr>
                <w:rFonts w:asciiTheme="minorHAnsi" w:eastAsiaTheme="minorEastAsia" w:hAnsiTheme="minorHAnsi" w:cstheme="minorBidi"/>
                <w:noProof/>
                <w:sz w:val="22"/>
                <w:lang w:val="en-US"/>
              </w:rPr>
              <w:tab/>
            </w:r>
            <w:r w:rsidR="00AF562D" w:rsidRPr="00A83B89">
              <w:rPr>
                <w:rStyle w:val="Hyperlink"/>
                <w:noProof/>
              </w:rPr>
              <w:t>Zielsetzung und Anforderungen</w:t>
            </w:r>
            <w:r w:rsidR="00AF562D">
              <w:rPr>
                <w:noProof/>
                <w:webHidden/>
              </w:rPr>
              <w:tab/>
            </w:r>
            <w:r w:rsidR="00AF562D">
              <w:rPr>
                <w:noProof/>
                <w:webHidden/>
              </w:rPr>
              <w:fldChar w:fldCharType="begin"/>
            </w:r>
            <w:r w:rsidR="00AF562D">
              <w:rPr>
                <w:noProof/>
                <w:webHidden/>
              </w:rPr>
              <w:instrText xml:space="preserve"> PAGEREF _Toc143039389 \h </w:instrText>
            </w:r>
            <w:r w:rsidR="00AF562D">
              <w:rPr>
                <w:noProof/>
                <w:webHidden/>
              </w:rPr>
            </w:r>
            <w:r w:rsidR="00AF562D">
              <w:rPr>
                <w:noProof/>
                <w:webHidden/>
              </w:rPr>
              <w:fldChar w:fldCharType="separate"/>
            </w:r>
            <w:r w:rsidR="00955E3D">
              <w:rPr>
                <w:noProof/>
                <w:webHidden/>
              </w:rPr>
              <w:t>23</w:t>
            </w:r>
            <w:r w:rsidR="00AF562D">
              <w:rPr>
                <w:noProof/>
                <w:webHidden/>
              </w:rPr>
              <w:fldChar w:fldCharType="end"/>
            </w:r>
          </w:hyperlink>
        </w:p>
        <w:p w14:paraId="71942160" w14:textId="37602683"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90" w:history="1">
            <w:r w:rsidR="00AF562D" w:rsidRPr="00A83B89">
              <w:rPr>
                <w:rStyle w:val="Hyperlink"/>
                <w:noProof/>
              </w:rPr>
              <w:t>4.2.</w:t>
            </w:r>
            <w:r w:rsidR="00AF562D">
              <w:rPr>
                <w:rFonts w:asciiTheme="minorHAnsi" w:eastAsiaTheme="minorEastAsia" w:hAnsiTheme="minorHAnsi" w:cstheme="minorBidi"/>
                <w:noProof/>
                <w:sz w:val="22"/>
                <w:lang w:val="en-US"/>
              </w:rPr>
              <w:tab/>
            </w:r>
            <w:r w:rsidR="00AF562D" w:rsidRPr="00A83B89">
              <w:rPr>
                <w:rStyle w:val="Hyperlink"/>
                <w:noProof/>
              </w:rPr>
              <w:t>Umsetzung der verschiedenen Bestandteile</w:t>
            </w:r>
            <w:r w:rsidR="00AF562D">
              <w:rPr>
                <w:noProof/>
                <w:webHidden/>
              </w:rPr>
              <w:tab/>
            </w:r>
            <w:r w:rsidR="00AF562D">
              <w:rPr>
                <w:noProof/>
                <w:webHidden/>
              </w:rPr>
              <w:fldChar w:fldCharType="begin"/>
            </w:r>
            <w:r w:rsidR="00AF562D">
              <w:rPr>
                <w:noProof/>
                <w:webHidden/>
              </w:rPr>
              <w:instrText xml:space="preserve"> PAGEREF _Toc143039390 \h </w:instrText>
            </w:r>
            <w:r w:rsidR="00AF562D">
              <w:rPr>
                <w:noProof/>
                <w:webHidden/>
              </w:rPr>
            </w:r>
            <w:r w:rsidR="00AF562D">
              <w:rPr>
                <w:noProof/>
                <w:webHidden/>
              </w:rPr>
              <w:fldChar w:fldCharType="separate"/>
            </w:r>
            <w:r w:rsidR="00955E3D">
              <w:rPr>
                <w:noProof/>
                <w:webHidden/>
              </w:rPr>
              <w:t>23</w:t>
            </w:r>
            <w:r w:rsidR="00AF562D">
              <w:rPr>
                <w:noProof/>
                <w:webHidden/>
              </w:rPr>
              <w:fldChar w:fldCharType="end"/>
            </w:r>
          </w:hyperlink>
        </w:p>
        <w:p w14:paraId="5AD154FD" w14:textId="18CED19A" w:rsidR="00AF562D" w:rsidRDefault="0075663F" w:rsidP="00B243B8">
          <w:pPr>
            <w:pStyle w:val="Verzeichnis3"/>
            <w:rPr>
              <w:rFonts w:asciiTheme="minorHAnsi" w:eastAsiaTheme="minorEastAsia" w:hAnsiTheme="minorHAnsi" w:cstheme="minorBidi"/>
              <w:noProof/>
              <w:sz w:val="22"/>
              <w:lang w:val="en-US"/>
            </w:rPr>
          </w:pPr>
          <w:hyperlink w:anchor="_Toc143039391" w:history="1">
            <w:r w:rsidR="00AF562D" w:rsidRPr="00A83B89">
              <w:rPr>
                <w:rStyle w:val="Hyperlink"/>
                <w:noProof/>
              </w:rPr>
              <w:t>4.2.1.</w:t>
            </w:r>
            <w:r w:rsidR="00AF562D">
              <w:rPr>
                <w:rFonts w:asciiTheme="minorHAnsi" w:eastAsiaTheme="minorEastAsia" w:hAnsiTheme="minorHAnsi" w:cstheme="minorBidi"/>
                <w:noProof/>
                <w:sz w:val="22"/>
                <w:lang w:val="en-US"/>
              </w:rPr>
              <w:tab/>
            </w:r>
            <w:r w:rsidR="00AF562D" w:rsidRPr="00A83B89">
              <w:rPr>
                <w:rStyle w:val="Hyperlink"/>
                <w:noProof/>
              </w:rPr>
              <w:t>Aufsetzen eines Environments</w:t>
            </w:r>
            <w:r w:rsidR="00AF562D">
              <w:rPr>
                <w:noProof/>
                <w:webHidden/>
              </w:rPr>
              <w:tab/>
            </w:r>
            <w:r w:rsidR="00AF562D">
              <w:rPr>
                <w:noProof/>
                <w:webHidden/>
              </w:rPr>
              <w:fldChar w:fldCharType="begin"/>
            </w:r>
            <w:r w:rsidR="00AF562D">
              <w:rPr>
                <w:noProof/>
                <w:webHidden/>
              </w:rPr>
              <w:instrText xml:space="preserve"> PAGEREF _Toc143039391 \h </w:instrText>
            </w:r>
            <w:r w:rsidR="00AF562D">
              <w:rPr>
                <w:noProof/>
                <w:webHidden/>
              </w:rPr>
            </w:r>
            <w:r w:rsidR="00AF562D">
              <w:rPr>
                <w:noProof/>
                <w:webHidden/>
              </w:rPr>
              <w:fldChar w:fldCharType="separate"/>
            </w:r>
            <w:r w:rsidR="00955E3D">
              <w:rPr>
                <w:noProof/>
                <w:webHidden/>
              </w:rPr>
              <w:t>23</w:t>
            </w:r>
            <w:r w:rsidR="00AF562D">
              <w:rPr>
                <w:noProof/>
                <w:webHidden/>
              </w:rPr>
              <w:fldChar w:fldCharType="end"/>
            </w:r>
          </w:hyperlink>
        </w:p>
        <w:p w14:paraId="2BB64427" w14:textId="6118DC1C" w:rsidR="00AF562D" w:rsidRDefault="0075663F" w:rsidP="00B243B8">
          <w:pPr>
            <w:pStyle w:val="Verzeichnis3"/>
            <w:rPr>
              <w:rFonts w:asciiTheme="minorHAnsi" w:eastAsiaTheme="minorEastAsia" w:hAnsiTheme="minorHAnsi" w:cstheme="minorBidi"/>
              <w:noProof/>
              <w:sz w:val="22"/>
              <w:lang w:val="en-US"/>
            </w:rPr>
          </w:pPr>
          <w:hyperlink w:anchor="_Toc143039392" w:history="1">
            <w:r w:rsidR="00AF562D" w:rsidRPr="00A83B89">
              <w:rPr>
                <w:rStyle w:val="Hyperlink"/>
                <w:noProof/>
              </w:rPr>
              <w:t>4.2.2.</w:t>
            </w:r>
            <w:r w:rsidR="00AF562D">
              <w:rPr>
                <w:rFonts w:asciiTheme="minorHAnsi" w:eastAsiaTheme="minorEastAsia" w:hAnsiTheme="minorHAnsi" w:cstheme="minorBidi"/>
                <w:noProof/>
                <w:sz w:val="22"/>
                <w:lang w:val="en-US"/>
              </w:rPr>
              <w:tab/>
            </w:r>
            <w:r w:rsidR="00AF562D" w:rsidRPr="00A83B89">
              <w:rPr>
                <w:rStyle w:val="Hyperlink"/>
                <w:noProof/>
              </w:rPr>
              <w:t>Jupyter Notebook</w:t>
            </w:r>
            <w:r w:rsidR="00AF562D">
              <w:rPr>
                <w:noProof/>
                <w:webHidden/>
              </w:rPr>
              <w:tab/>
            </w:r>
            <w:r w:rsidR="00AF562D">
              <w:rPr>
                <w:noProof/>
                <w:webHidden/>
              </w:rPr>
              <w:fldChar w:fldCharType="begin"/>
            </w:r>
            <w:r w:rsidR="00AF562D">
              <w:rPr>
                <w:noProof/>
                <w:webHidden/>
              </w:rPr>
              <w:instrText xml:space="preserve"> PAGEREF _Toc143039392 \h </w:instrText>
            </w:r>
            <w:r w:rsidR="00AF562D">
              <w:rPr>
                <w:noProof/>
                <w:webHidden/>
              </w:rPr>
            </w:r>
            <w:r w:rsidR="00AF562D">
              <w:rPr>
                <w:noProof/>
                <w:webHidden/>
              </w:rPr>
              <w:fldChar w:fldCharType="separate"/>
            </w:r>
            <w:r w:rsidR="00955E3D">
              <w:rPr>
                <w:noProof/>
                <w:webHidden/>
              </w:rPr>
              <w:t>32</w:t>
            </w:r>
            <w:r w:rsidR="00AF562D">
              <w:rPr>
                <w:noProof/>
                <w:webHidden/>
              </w:rPr>
              <w:fldChar w:fldCharType="end"/>
            </w:r>
          </w:hyperlink>
        </w:p>
        <w:p w14:paraId="0A6168A2" w14:textId="36E56F80" w:rsidR="00AF562D" w:rsidRDefault="0075663F" w:rsidP="00B243B8">
          <w:pPr>
            <w:pStyle w:val="Verzeichnis3"/>
            <w:rPr>
              <w:rFonts w:asciiTheme="minorHAnsi" w:eastAsiaTheme="minorEastAsia" w:hAnsiTheme="minorHAnsi" w:cstheme="minorBidi"/>
              <w:noProof/>
              <w:sz w:val="22"/>
              <w:lang w:val="en-US"/>
            </w:rPr>
          </w:pPr>
          <w:hyperlink w:anchor="_Toc143039393" w:history="1">
            <w:r w:rsidR="00AF562D" w:rsidRPr="00A83B89">
              <w:rPr>
                <w:rStyle w:val="Hyperlink"/>
                <w:noProof/>
              </w:rPr>
              <w:t>4.2.3.</w:t>
            </w:r>
            <w:r w:rsidR="00AF562D">
              <w:rPr>
                <w:rFonts w:asciiTheme="minorHAnsi" w:eastAsiaTheme="minorEastAsia" w:hAnsiTheme="minorHAnsi" w:cstheme="minorBidi"/>
                <w:noProof/>
                <w:sz w:val="22"/>
                <w:lang w:val="en-US"/>
              </w:rPr>
              <w:tab/>
            </w:r>
            <w:r w:rsidR="00AF562D" w:rsidRPr="00A83B89">
              <w:rPr>
                <w:rStyle w:val="Hyperlink"/>
                <w:noProof/>
              </w:rPr>
              <w:t>Custom Theming</w:t>
            </w:r>
            <w:r w:rsidR="00AF562D">
              <w:rPr>
                <w:noProof/>
                <w:webHidden/>
              </w:rPr>
              <w:tab/>
            </w:r>
            <w:r w:rsidR="00AF562D">
              <w:rPr>
                <w:noProof/>
                <w:webHidden/>
              </w:rPr>
              <w:fldChar w:fldCharType="begin"/>
            </w:r>
            <w:r w:rsidR="00AF562D">
              <w:rPr>
                <w:noProof/>
                <w:webHidden/>
              </w:rPr>
              <w:instrText xml:space="preserve"> PAGEREF _Toc143039393 \h </w:instrText>
            </w:r>
            <w:r w:rsidR="00AF562D">
              <w:rPr>
                <w:noProof/>
                <w:webHidden/>
              </w:rPr>
            </w:r>
            <w:r w:rsidR="00AF562D">
              <w:rPr>
                <w:noProof/>
                <w:webHidden/>
              </w:rPr>
              <w:fldChar w:fldCharType="separate"/>
            </w:r>
            <w:r w:rsidR="00955E3D">
              <w:rPr>
                <w:noProof/>
                <w:webHidden/>
              </w:rPr>
              <w:t>34</w:t>
            </w:r>
            <w:r w:rsidR="00AF562D">
              <w:rPr>
                <w:noProof/>
                <w:webHidden/>
              </w:rPr>
              <w:fldChar w:fldCharType="end"/>
            </w:r>
          </w:hyperlink>
        </w:p>
        <w:p w14:paraId="55F7C7DF" w14:textId="018312A2" w:rsidR="00AF562D" w:rsidRDefault="0075663F" w:rsidP="00B243B8">
          <w:pPr>
            <w:pStyle w:val="Verzeichnis3"/>
            <w:rPr>
              <w:rFonts w:asciiTheme="minorHAnsi" w:eastAsiaTheme="minorEastAsia" w:hAnsiTheme="minorHAnsi" w:cstheme="minorBidi"/>
              <w:noProof/>
              <w:sz w:val="22"/>
              <w:lang w:val="en-US"/>
            </w:rPr>
          </w:pPr>
          <w:hyperlink w:anchor="_Toc143039394" w:history="1">
            <w:r w:rsidR="00AF562D" w:rsidRPr="00A83B89">
              <w:rPr>
                <w:rStyle w:val="Hyperlink"/>
                <w:noProof/>
              </w:rPr>
              <w:t>4.2.4.</w:t>
            </w:r>
            <w:r w:rsidR="00AF562D">
              <w:rPr>
                <w:rFonts w:asciiTheme="minorHAnsi" w:eastAsiaTheme="minorEastAsia" w:hAnsiTheme="minorHAnsi" w:cstheme="minorBidi"/>
                <w:noProof/>
                <w:sz w:val="22"/>
                <w:lang w:val="en-US"/>
              </w:rPr>
              <w:tab/>
            </w:r>
            <w:r w:rsidR="00AF562D" w:rsidRPr="00A83B89">
              <w:rPr>
                <w:rStyle w:val="Hyperlink"/>
                <w:noProof/>
              </w:rPr>
              <w:t>Tesseract und Template Matching</w:t>
            </w:r>
            <w:r w:rsidR="00AF562D">
              <w:rPr>
                <w:noProof/>
                <w:webHidden/>
              </w:rPr>
              <w:tab/>
            </w:r>
            <w:r w:rsidR="00AF562D">
              <w:rPr>
                <w:noProof/>
                <w:webHidden/>
              </w:rPr>
              <w:fldChar w:fldCharType="begin"/>
            </w:r>
            <w:r w:rsidR="00AF562D">
              <w:rPr>
                <w:noProof/>
                <w:webHidden/>
              </w:rPr>
              <w:instrText xml:space="preserve"> PAGEREF _Toc143039394 \h </w:instrText>
            </w:r>
            <w:r w:rsidR="00AF562D">
              <w:rPr>
                <w:noProof/>
                <w:webHidden/>
              </w:rPr>
            </w:r>
            <w:r w:rsidR="00AF562D">
              <w:rPr>
                <w:noProof/>
                <w:webHidden/>
              </w:rPr>
              <w:fldChar w:fldCharType="separate"/>
            </w:r>
            <w:r w:rsidR="00955E3D">
              <w:rPr>
                <w:noProof/>
                <w:webHidden/>
              </w:rPr>
              <w:t>37</w:t>
            </w:r>
            <w:r w:rsidR="00AF562D">
              <w:rPr>
                <w:noProof/>
                <w:webHidden/>
              </w:rPr>
              <w:fldChar w:fldCharType="end"/>
            </w:r>
          </w:hyperlink>
        </w:p>
        <w:p w14:paraId="1DBB989F" w14:textId="53FD3D09" w:rsidR="00AF562D" w:rsidRDefault="0075663F" w:rsidP="00B243B8">
          <w:pPr>
            <w:pStyle w:val="Verzeichnis3"/>
            <w:rPr>
              <w:rFonts w:asciiTheme="minorHAnsi" w:eastAsiaTheme="minorEastAsia" w:hAnsiTheme="minorHAnsi" w:cstheme="minorBidi"/>
              <w:noProof/>
              <w:sz w:val="22"/>
              <w:lang w:val="en-US"/>
            </w:rPr>
          </w:pPr>
          <w:hyperlink w:anchor="_Toc143039395" w:history="1">
            <w:r w:rsidR="00AF562D" w:rsidRPr="00A83B89">
              <w:rPr>
                <w:rStyle w:val="Hyperlink"/>
                <w:noProof/>
              </w:rPr>
              <w:t>4.2.5.</w:t>
            </w:r>
            <w:r w:rsidR="00AF562D">
              <w:rPr>
                <w:rFonts w:asciiTheme="minorHAnsi" w:eastAsiaTheme="minorEastAsia" w:hAnsiTheme="minorHAnsi" w:cstheme="minorBidi"/>
                <w:noProof/>
                <w:sz w:val="22"/>
                <w:lang w:val="en-US"/>
              </w:rPr>
              <w:tab/>
            </w:r>
            <w:r w:rsidR="00AF562D" w:rsidRPr="00A83B89">
              <w:rPr>
                <w:rStyle w:val="Hyperlink"/>
                <w:noProof/>
              </w:rPr>
              <w:t>Erster Lernversuch</w:t>
            </w:r>
            <w:r w:rsidR="00AF562D">
              <w:rPr>
                <w:noProof/>
                <w:webHidden/>
              </w:rPr>
              <w:tab/>
            </w:r>
            <w:r w:rsidR="00AF562D">
              <w:rPr>
                <w:noProof/>
                <w:webHidden/>
              </w:rPr>
              <w:fldChar w:fldCharType="begin"/>
            </w:r>
            <w:r w:rsidR="00AF562D">
              <w:rPr>
                <w:noProof/>
                <w:webHidden/>
              </w:rPr>
              <w:instrText xml:space="preserve"> PAGEREF _Toc143039395 \h </w:instrText>
            </w:r>
            <w:r w:rsidR="00AF562D">
              <w:rPr>
                <w:noProof/>
                <w:webHidden/>
              </w:rPr>
            </w:r>
            <w:r w:rsidR="00AF562D">
              <w:rPr>
                <w:noProof/>
                <w:webHidden/>
              </w:rPr>
              <w:fldChar w:fldCharType="separate"/>
            </w:r>
            <w:r w:rsidR="00955E3D">
              <w:rPr>
                <w:noProof/>
                <w:webHidden/>
              </w:rPr>
              <w:t>42</w:t>
            </w:r>
            <w:r w:rsidR="00AF562D">
              <w:rPr>
                <w:noProof/>
                <w:webHidden/>
              </w:rPr>
              <w:fldChar w:fldCharType="end"/>
            </w:r>
          </w:hyperlink>
        </w:p>
        <w:p w14:paraId="40DAC0BC" w14:textId="78F519EC" w:rsidR="00AF562D" w:rsidRDefault="0075663F" w:rsidP="00B243B8">
          <w:pPr>
            <w:pStyle w:val="Verzeichnis3"/>
            <w:rPr>
              <w:rFonts w:asciiTheme="minorHAnsi" w:eastAsiaTheme="minorEastAsia" w:hAnsiTheme="minorHAnsi" w:cstheme="minorBidi"/>
              <w:noProof/>
              <w:sz w:val="22"/>
              <w:lang w:val="en-US"/>
            </w:rPr>
          </w:pPr>
          <w:hyperlink w:anchor="_Toc143039396" w:history="1">
            <w:r w:rsidR="00AF562D" w:rsidRPr="00A83B89">
              <w:rPr>
                <w:rStyle w:val="Hyperlink"/>
                <w:noProof/>
              </w:rPr>
              <w:t>4.2.6.</w:t>
            </w:r>
            <w:r w:rsidR="00AF562D">
              <w:rPr>
                <w:rFonts w:asciiTheme="minorHAnsi" w:eastAsiaTheme="minorEastAsia" w:hAnsiTheme="minorHAnsi" w:cstheme="minorBidi"/>
                <w:noProof/>
                <w:sz w:val="22"/>
                <w:lang w:val="en-US"/>
              </w:rPr>
              <w:tab/>
            </w:r>
            <w:r w:rsidR="00AF562D" w:rsidRPr="00A83B89">
              <w:rPr>
                <w:rStyle w:val="Hyperlink"/>
                <w:noProof/>
              </w:rPr>
              <w:t>Neues Reward-System</w:t>
            </w:r>
            <w:r w:rsidR="00AF562D">
              <w:rPr>
                <w:noProof/>
                <w:webHidden/>
              </w:rPr>
              <w:tab/>
            </w:r>
            <w:r w:rsidR="00AF562D">
              <w:rPr>
                <w:noProof/>
                <w:webHidden/>
              </w:rPr>
              <w:fldChar w:fldCharType="begin"/>
            </w:r>
            <w:r w:rsidR="00AF562D">
              <w:rPr>
                <w:noProof/>
                <w:webHidden/>
              </w:rPr>
              <w:instrText xml:space="preserve"> PAGEREF _Toc143039396 \h </w:instrText>
            </w:r>
            <w:r w:rsidR="00AF562D">
              <w:rPr>
                <w:noProof/>
                <w:webHidden/>
              </w:rPr>
            </w:r>
            <w:r w:rsidR="00AF562D">
              <w:rPr>
                <w:noProof/>
                <w:webHidden/>
              </w:rPr>
              <w:fldChar w:fldCharType="separate"/>
            </w:r>
            <w:r w:rsidR="00955E3D">
              <w:rPr>
                <w:noProof/>
                <w:webHidden/>
              </w:rPr>
              <w:t>44</w:t>
            </w:r>
            <w:r w:rsidR="00AF562D">
              <w:rPr>
                <w:noProof/>
                <w:webHidden/>
              </w:rPr>
              <w:fldChar w:fldCharType="end"/>
            </w:r>
          </w:hyperlink>
        </w:p>
        <w:p w14:paraId="2320D63F" w14:textId="39E110AE" w:rsidR="00AF562D" w:rsidRDefault="0075663F" w:rsidP="00B243B8">
          <w:pPr>
            <w:pStyle w:val="Verzeichnis3"/>
            <w:rPr>
              <w:rFonts w:asciiTheme="minorHAnsi" w:eastAsiaTheme="minorEastAsia" w:hAnsiTheme="minorHAnsi" w:cstheme="minorBidi"/>
              <w:noProof/>
              <w:sz w:val="22"/>
              <w:lang w:val="en-US"/>
            </w:rPr>
          </w:pPr>
          <w:hyperlink w:anchor="_Toc143039397" w:history="1">
            <w:r w:rsidR="00AF562D" w:rsidRPr="00A83B89">
              <w:rPr>
                <w:rStyle w:val="Hyperlink"/>
                <w:noProof/>
              </w:rPr>
              <w:t>4.2.7.</w:t>
            </w:r>
            <w:r w:rsidR="00AF562D">
              <w:rPr>
                <w:rFonts w:asciiTheme="minorHAnsi" w:eastAsiaTheme="minorEastAsia" w:hAnsiTheme="minorHAnsi" w:cstheme="minorBidi"/>
                <w:noProof/>
                <w:sz w:val="22"/>
                <w:lang w:val="en-US"/>
              </w:rPr>
              <w:tab/>
            </w:r>
            <w:r w:rsidR="00AF562D" w:rsidRPr="00A83B89">
              <w:rPr>
                <w:rStyle w:val="Hyperlink"/>
                <w:noProof/>
              </w:rPr>
              <w:t>Datenkomprimierung</w:t>
            </w:r>
            <w:r w:rsidR="00AF562D">
              <w:rPr>
                <w:noProof/>
                <w:webHidden/>
              </w:rPr>
              <w:tab/>
            </w:r>
            <w:r w:rsidR="00AF562D">
              <w:rPr>
                <w:noProof/>
                <w:webHidden/>
              </w:rPr>
              <w:fldChar w:fldCharType="begin"/>
            </w:r>
            <w:r w:rsidR="00AF562D">
              <w:rPr>
                <w:noProof/>
                <w:webHidden/>
              </w:rPr>
              <w:instrText xml:space="preserve"> PAGEREF _Toc143039397 \h </w:instrText>
            </w:r>
            <w:r w:rsidR="00AF562D">
              <w:rPr>
                <w:noProof/>
                <w:webHidden/>
              </w:rPr>
            </w:r>
            <w:r w:rsidR="00AF562D">
              <w:rPr>
                <w:noProof/>
                <w:webHidden/>
              </w:rPr>
              <w:fldChar w:fldCharType="separate"/>
            </w:r>
            <w:r w:rsidR="00955E3D">
              <w:rPr>
                <w:noProof/>
                <w:webHidden/>
              </w:rPr>
              <w:t>51</w:t>
            </w:r>
            <w:r w:rsidR="00AF562D">
              <w:rPr>
                <w:noProof/>
                <w:webHidden/>
              </w:rPr>
              <w:fldChar w:fldCharType="end"/>
            </w:r>
          </w:hyperlink>
        </w:p>
        <w:p w14:paraId="3DC80295" w14:textId="4934356A" w:rsidR="00AF562D" w:rsidRDefault="0075663F" w:rsidP="00B243B8">
          <w:pPr>
            <w:pStyle w:val="Verzeichnis3"/>
            <w:rPr>
              <w:rFonts w:asciiTheme="minorHAnsi" w:eastAsiaTheme="minorEastAsia" w:hAnsiTheme="minorHAnsi" w:cstheme="minorBidi"/>
              <w:noProof/>
              <w:sz w:val="22"/>
              <w:lang w:val="en-US"/>
            </w:rPr>
          </w:pPr>
          <w:hyperlink w:anchor="_Toc143039398" w:history="1">
            <w:r w:rsidR="00AF562D" w:rsidRPr="00A83B89">
              <w:rPr>
                <w:rStyle w:val="Hyperlink"/>
                <w:noProof/>
              </w:rPr>
              <w:t>4.2.8.</w:t>
            </w:r>
            <w:r w:rsidR="00AF562D">
              <w:rPr>
                <w:rFonts w:asciiTheme="minorHAnsi" w:eastAsiaTheme="minorEastAsia" w:hAnsiTheme="minorHAnsi" w:cstheme="minorBidi"/>
                <w:noProof/>
                <w:sz w:val="22"/>
                <w:lang w:val="en-US"/>
              </w:rPr>
              <w:tab/>
            </w:r>
            <w:r w:rsidR="00AF562D" w:rsidRPr="00A83B89">
              <w:rPr>
                <w:rStyle w:val="Hyperlink"/>
                <w:noProof/>
              </w:rPr>
              <w:t>Abschließender Trainingslauf</w:t>
            </w:r>
            <w:r w:rsidR="00AF562D">
              <w:rPr>
                <w:noProof/>
                <w:webHidden/>
              </w:rPr>
              <w:tab/>
            </w:r>
            <w:r w:rsidR="00AF562D">
              <w:rPr>
                <w:noProof/>
                <w:webHidden/>
              </w:rPr>
              <w:fldChar w:fldCharType="begin"/>
            </w:r>
            <w:r w:rsidR="00AF562D">
              <w:rPr>
                <w:noProof/>
                <w:webHidden/>
              </w:rPr>
              <w:instrText xml:space="preserve"> PAGEREF _Toc143039398 \h </w:instrText>
            </w:r>
            <w:r w:rsidR="00AF562D">
              <w:rPr>
                <w:noProof/>
                <w:webHidden/>
              </w:rPr>
            </w:r>
            <w:r w:rsidR="00AF562D">
              <w:rPr>
                <w:noProof/>
                <w:webHidden/>
              </w:rPr>
              <w:fldChar w:fldCharType="separate"/>
            </w:r>
            <w:r w:rsidR="00955E3D">
              <w:rPr>
                <w:noProof/>
                <w:webHidden/>
              </w:rPr>
              <w:t>55</w:t>
            </w:r>
            <w:r w:rsidR="00AF562D">
              <w:rPr>
                <w:noProof/>
                <w:webHidden/>
              </w:rPr>
              <w:fldChar w:fldCharType="end"/>
            </w:r>
          </w:hyperlink>
        </w:p>
        <w:p w14:paraId="3D17E3D9" w14:textId="468BA848" w:rsidR="00AF562D" w:rsidRDefault="0075663F">
          <w:pPr>
            <w:pStyle w:val="Verzeichnis2"/>
            <w:tabs>
              <w:tab w:val="left" w:pos="880"/>
              <w:tab w:val="right" w:leader="dot" w:pos="8209"/>
            </w:tabs>
            <w:rPr>
              <w:rFonts w:asciiTheme="minorHAnsi" w:eastAsiaTheme="minorEastAsia" w:hAnsiTheme="minorHAnsi" w:cstheme="minorBidi"/>
              <w:noProof/>
              <w:sz w:val="22"/>
              <w:lang w:val="en-US"/>
            </w:rPr>
          </w:pPr>
          <w:hyperlink w:anchor="_Toc143039399" w:history="1">
            <w:r w:rsidR="00AF562D" w:rsidRPr="00A83B89">
              <w:rPr>
                <w:rStyle w:val="Hyperlink"/>
                <w:noProof/>
              </w:rPr>
              <w:t>4.3.</w:t>
            </w:r>
            <w:r w:rsidR="00AF562D">
              <w:rPr>
                <w:rFonts w:asciiTheme="minorHAnsi" w:eastAsiaTheme="minorEastAsia" w:hAnsiTheme="minorHAnsi" w:cstheme="minorBidi"/>
                <w:noProof/>
                <w:sz w:val="22"/>
                <w:lang w:val="en-US"/>
              </w:rPr>
              <w:tab/>
            </w:r>
            <w:r w:rsidR="00AF562D" w:rsidRPr="00A83B89">
              <w:rPr>
                <w:rStyle w:val="Hyperlink"/>
                <w:noProof/>
              </w:rPr>
              <w:t>Bewertung und Einordnung</w:t>
            </w:r>
            <w:r w:rsidR="00AF562D">
              <w:rPr>
                <w:noProof/>
                <w:webHidden/>
              </w:rPr>
              <w:tab/>
            </w:r>
            <w:r w:rsidR="00AF562D">
              <w:rPr>
                <w:noProof/>
                <w:webHidden/>
              </w:rPr>
              <w:fldChar w:fldCharType="begin"/>
            </w:r>
            <w:r w:rsidR="00AF562D">
              <w:rPr>
                <w:noProof/>
                <w:webHidden/>
              </w:rPr>
              <w:instrText xml:space="preserve"> PAGEREF _Toc143039399 \h </w:instrText>
            </w:r>
            <w:r w:rsidR="00AF562D">
              <w:rPr>
                <w:noProof/>
                <w:webHidden/>
              </w:rPr>
            </w:r>
            <w:r w:rsidR="00AF562D">
              <w:rPr>
                <w:noProof/>
                <w:webHidden/>
              </w:rPr>
              <w:fldChar w:fldCharType="separate"/>
            </w:r>
            <w:r w:rsidR="00955E3D">
              <w:rPr>
                <w:noProof/>
                <w:webHidden/>
              </w:rPr>
              <w:t>57</w:t>
            </w:r>
            <w:r w:rsidR="00AF562D">
              <w:rPr>
                <w:noProof/>
                <w:webHidden/>
              </w:rPr>
              <w:fldChar w:fldCharType="end"/>
            </w:r>
          </w:hyperlink>
        </w:p>
        <w:p w14:paraId="588CCDE1" w14:textId="4D8D1195" w:rsidR="00AF562D" w:rsidRDefault="0075663F">
          <w:pPr>
            <w:pStyle w:val="Verzeichnis1"/>
            <w:tabs>
              <w:tab w:val="left" w:pos="440"/>
              <w:tab w:val="right" w:leader="dot" w:pos="8209"/>
            </w:tabs>
            <w:rPr>
              <w:rFonts w:asciiTheme="minorHAnsi" w:eastAsiaTheme="minorEastAsia" w:hAnsiTheme="minorHAnsi" w:cstheme="minorBidi"/>
              <w:noProof/>
              <w:sz w:val="22"/>
              <w:lang w:val="en-US"/>
            </w:rPr>
          </w:pPr>
          <w:hyperlink w:anchor="_Toc143039400" w:history="1">
            <w:r w:rsidR="00AF562D" w:rsidRPr="00A83B89">
              <w:rPr>
                <w:rStyle w:val="Hyperlink"/>
                <w:noProof/>
              </w:rPr>
              <w:t>5.</w:t>
            </w:r>
            <w:r w:rsidR="00AF562D">
              <w:rPr>
                <w:rFonts w:asciiTheme="minorHAnsi" w:eastAsiaTheme="minorEastAsia" w:hAnsiTheme="minorHAnsi" w:cstheme="minorBidi"/>
                <w:noProof/>
                <w:sz w:val="22"/>
                <w:lang w:val="en-US"/>
              </w:rPr>
              <w:tab/>
            </w:r>
            <w:r w:rsidR="00AF562D" w:rsidRPr="00A83B89">
              <w:rPr>
                <w:rStyle w:val="Hyperlink"/>
                <w:noProof/>
              </w:rPr>
              <w:t>Fazit und Ausblick</w:t>
            </w:r>
            <w:r w:rsidR="00AF562D">
              <w:rPr>
                <w:noProof/>
                <w:webHidden/>
              </w:rPr>
              <w:tab/>
            </w:r>
            <w:r w:rsidR="00AF562D">
              <w:rPr>
                <w:noProof/>
                <w:webHidden/>
              </w:rPr>
              <w:fldChar w:fldCharType="begin"/>
            </w:r>
            <w:r w:rsidR="00AF562D">
              <w:rPr>
                <w:noProof/>
                <w:webHidden/>
              </w:rPr>
              <w:instrText xml:space="preserve"> PAGEREF _Toc143039400 \h </w:instrText>
            </w:r>
            <w:r w:rsidR="00AF562D">
              <w:rPr>
                <w:noProof/>
                <w:webHidden/>
              </w:rPr>
            </w:r>
            <w:r w:rsidR="00AF562D">
              <w:rPr>
                <w:noProof/>
                <w:webHidden/>
              </w:rPr>
              <w:fldChar w:fldCharType="separate"/>
            </w:r>
            <w:r w:rsidR="00955E3D">
              <w:rPr>
                <w:noProof/>
                <w:webHidden/>
              </w:rPr>
              <w:t>59</w:t>
            </w:r>
            <w:r w:rsidR="00AF562D">
              <w:rPr>
                <w:noProof/>
                <w:webHidden/>
              </w:rPr>
              <w:fldChar w:fldCharType="end"/>
            </w:r>
          </w:hyperlink>
        </w:p>
        <w:p w14:paraId="2CC3069C" w14:textId="67A63162"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401" w:history="1">
            <w:r w:rsidR="00AF562D" w:rsidRPr="00A83B89">
              <w:rPr>
                <w:rStyle w:val="Hyperlink"/>
                <w:noProof/>
              </w:rPr>
              <w:t>Literaturverzeichnis</w:t>
            </w:r>
            <w:r w:rsidR="00AF562D">
              <w:rPr>
                <w:noProof/>
                <w:webHidden/>
              </w:rPr>
              <w:tab/>
            </w:r>
            <w:r w:rsidR="00AF562D">
              <w:rPr>
                <w:noProof/>
                <w:webHidden/>
              </w:rPr>
              <w:fldChar w:fldCharType="begin"/>
            </w:r>
            <w:r w:rsidR="00AF562D">
              <w:rPr>
                <w:noProof/>
                <w:webHidden/>
              </w:rPr>
              <w:instrText xml:space="preserve"> PAGEREF _Toc143039401 \h </w:instrText>
            </w:r>
            <w:r w:rsidR="00AF562D">
              <w:rPr>
                <w:noProof/>
                <w:webHidden/>
              </w:rPr>
            </w:r>
            <w:r w:rsidR="00AF562D">
              <w:rPr>
                <w:noProof/>
                <w:webHidden/>
              </w:rPr>
              <w:fldChar w:fldCharType="separate"/>
            </w:r>
            <w:r w:rsidR="00955E3D">
              <w:rPr>
                <w:noProof/>
                <w:webHidden/>
              </w:rPr>
              <w:t>63</w:t>
            </w:r>
            <w:r w:rsidR="00AF562D">
              <w:rPr>
                <w:noProof/>
                <w:webHidden/>
              </w:rPr>
              <w:fldChar w:fldCharType="end"/>
            </w:r>
          </w:hyperlink>
        </w:p>
        <w:p w14:paraId="50E1484B" w14:textId="32D7FCC4" w:rsidR="00AF562D" w:rsidRDefault="0075663F">
          <w:pPr>
            <w:pStyle w:val="Verzeichnis1"/>
            <w:tabs>
              <w:tab w:val="right" w:leader="dot" w:pos="8209"/>
            </w:tabs>
            <w:rPr>
              <w:rFonts w:asciiTheme="minorHAnsi" w:eastAsiaTheme="minorEastAsia" w:hAnsiTheme="minorHAnsi" w:cstheme="minorBidi"/>
              <w:noProof/>
              <w:sz w:val="22"/>
              <w:lang w:val="en-US"/>
            </w:rPr>
          </w:pPr>
          <w:hyperlink w:anchor="_Toc143039402" w:history="1">
            <w:r w:rsidR="00AF562D" w:rsidRPr="00A83B89">
              <w:rPr>
                <w:rStyle w:val="Hyperlink"/>
                <w:noProof/>
              </w:rPr>
              <w:t>Eidesstattliche Erklärung</w:t>
            </w:r>
            <w:r w:rsidR="00AF562D">
              <w:rPr>
                <w:noProof/>
                <w:webHidden/>
              </w:rPr>
              <w:tab/>
            </w:r>
            <w:r w:rsidR="00AF562D">
              <w:rPr>
                <w:noProof/>
                <w:webHidden/>
              </w:rPr>
              <w:fldChar w:fldCharType="begin"/>
            </w:r>
            <w:r w:rsidR="00AF562D">
              <w:rPr>
                <w:noProof/>
                <w:webHidden/>
              </w:rPr>
              <w:instrText xml:space="preserve"> PAGEREF _Toc143039402 \h </w:instrText>
            </w:r>
            <w:r w:rsidR="00AF562D">
              <w:rPr>
                <w:noProof/>
                <w:webHidden/>
              </w:rPr>
            </w:r>
            <w:r w:rsidR="00AF562D">
              <w:rPr>
                <w:noProof/>
                <w:webHidden/>
              </w:rPr>
              <w:fldChar w:fldCharType="separate"/>
            </w:r>
            <w:r w:rsidR="00955E3D">
              <w:rPr>
                <w:noProof/>
                <w:webHidden/>
              </w:rPr>
              <w:t>71</w:t>
            </w:r>
            <w:r w:rsidR="00AF562D">
              <w:rPr>
                <w:noProof/>
                <w:webHidden/>
              </w:rPr>
              <w:fldChar w:fldCharType="end"/>
            </w:r>
          </w:hyperlink>
        </w:p>
        <w:p w14:paraId="1BD023A1" w14:textId="167DAFF5" w:rsidR="00E96DAC" w:rsidRDefault="00E96DAC" w:rsidP="00165176">
          <w:pPr>
            <w:jc w:val="both"/>
          </w:pPr>
          <w:r>
            <w:fldChar w:fldCharType="end"/>
          </w:r>
        </w:p>
      </w:sdtContent>
    </w:sdt>
    <w:p w14:paraId="11DCAC99" w14:textId="18CEA274" w:rsidR="00EC5E31" w:rsidRDefault="00EC5E31" w:rsidP="00490D95"/>
    <w:p w14:paraId="6A8E337B" w14:textId="77777777" w:rsidR="009865BE" w:rsidRDefault="00EC5E31" w:rsidP="00B514D7">
      <w:pPr>
        <w:spacing w:line="259" w:lineRule="auto"/>
      </w:pPr>
      <w:r>
        <w:br w:type="page"/>
      </w:r>
    </w:p>
    <w:p w14:paraId="47FB90EB" w14:textId="41891D90" w:rsidR="00AF562D" w:rsidRDefault="009865BE" w:rsidP="009865BE">
      <w:pPr>
        <w:pStyle w:val="berschrift1"/>
      </w:pPr>
      <w:bookmarkStart w:id="2" w:name="_Toc143039371"/>
      <w:r>
        <w:lastRenderedPageBreak/>
        <w:t>Abbildungsverzeichnis</w:t>
      </w:r>
      <w:bookmarkEnd w:id="2"/>
      <w:r w:rsidR="00AF562D">
        <w:br/>
      </w:r>
      <w:r w:rsidR="00B514D7">
        <w:rPr>
          <w:rFonts w:ascii="Times New Roman" w:eastAsiaTheme="minorHAnsi" w:hAnsi="Times New Roman" w:cs="Times New Roman"/>
          <w:noProof/>
          <w:color w:val="auto"/>
          <w:sz w:val="24"/>
          <w:szCs w:val="22"/>
        </w:rPr>
        <w:fldChar w:fldCharType="begin"/>
      </w:r>
      <w:r w:rsidR="00B514D7" w:rsidRPr="009865BE">
        <w:rPr>
          <w:rFonts w:ascii="Times New Roman" w:eastAsiaTheme="minorHAnsi" w:hAnsi="Times New Roman" w:cs="Times New Roman"/>
          <w:noProof/>
          <w:color w:val="auto"/>
          <w:sz w:val="24"/>
          <w:szCs w:val="22"/>
        </w:rPr>
        <w:instrText xml:space="preserve"> TOC \c "Abb." </w:instrText>
      </w:r>
      <w:r w:rsidR="00B514D7">
        <w:rPr>
          <w:rFonts w:ascii="Times New Roman" w:eastAsiaTheme="minorHAnsi" w:hAnsi="Times New Roman" w:cs="Times New Roman"/>
          <w:noProof/>
          <w:color w:val="auto"/>
          <w:sz w:val="24"/>
          <w:szCs w:val="22"/>
        </w:rPr>
        <w:fldChar w:fldCharType="separate"/>
      </w:r>
    </w:p>
    <w:p w14:paraId="18F354C6" w14:textId="5F33A275"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 - Screenshot vom Gameplay von StepMania 5</w:t>
      </w:r>
      <w:r>
        <w:rPr>
          <w:noProof/>
        </w:rPr>
        <w:tab/>
      </w:r>
      <w:r>
        <w:rPr>
          <w:noProof/>
        </w:rPr>
        <w:fldChar w:fldCharType="begin"/>
      </w:r>
      <w:r>
        <w:rPr>
          <w:noProof/>
        </w:rPr>
        <w:instrText xml:space="preserve"> PAGEREF _Toc143039308 \h </w:instrText>
      </w:r>
      <w:r>
        <w:rPr>
          <w:noProof/>
        </w:rPr>
      </w:r>
      <w:r>
        <w:rPr>
          <w:noProof/>
        </w:rPr>
        <w:fldChar w:fldCharType="separate"/>
      </w:r>
      <w:r w:rsidR="00955E3D">
        <w:rPr>
          <w:noProof/>
        </w:rPr>
        <w:t>5</w:t>
      </w:r>
      <w:r>
        <w:rPr>
          <w:noProof/>
        </w:rPr>
        <w:fldChar w:fldCharType="end"/>
      </w:r>
    </w:p>
    <w:p w14:paraId="4A07FBC2" w14:textId="3554FC50"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 - Screenshot des Resultscreens nach Abschluss eines Charts</w:t>
      </w:r>
      <w:r>
        <w:rPr>
          <w:noProof/>
        </w:rPr>
        <w:tab/>
      </w:r>
      <w:r>
        <w:rPr>
          <w:noProof/>
        </w:rPr>
        <w:fldChar w:fldCharType="begin"/>
      </w:r>
      <w:r>
        <w:rPr>
          <w:noProof/>
        </w:rPr>
        <w:instrText xml:space="preserve"> PAGEREF _Toc143039309 \h </w:instrText>
      </w:r>
      <w:r>
        <w:rPr>
          <w:noProof/>
        </w:rPr>
      </w:r>
      <w:r>
        <w:rPr>
          <w:noProof/>
        </w:rPr>
        <w:fldChar w:fldCharType="separate"/>
      </w:r>
      <w:r w:rsidR="00955E3D">
        <w:rPr>
          <w:noProof/>
        </w:rPr>
        <w:t>6</w:t>
      </w:r>
      <w:r>
        <w:rPr>
          <w:noProof/>
        </w:rPr>
        <w:fldChar w:fldCharType="end"/>
      </w:r>
    </w:p>
    <w:p w14:paraId="2F52146C" w14:textId="4269247D"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3 - Interaktion zwischen Agent und Environment (aus: Russell und Norvig, 2016, S.35, Figure 2.1)</w:t>
      </w:r>
      <w:r>
        <w:rPr>
          <w:noProof/>
        </w:rPr>
        <w:tab/>
      </w:r>
      <w:r>
        <w:rPr>
          <w:noProof/>
        </w:rPr>
        <w:fldChar w:fldCharType="begin"/>
      </w:r>
      <w:r>
        <w:rPr>
          <w:noProof/>
        </w:rPr>
        <w:instrText xml:space="preserve"> PAGEREF _Toc143039310 \h </w:instrText>
      </w:r>
      <w:r>
        <w:rPr>
          <w:noProof/>
        </w:rPr>
      </w:r>
      <w:r>
        <w:rPr>
          <w:noProof/>
        </w:rPr>
        <w:fldChar w:fldCharType="separate"/>
      </w:r>
      <w:r w:rsidR="00955E3D">
        <w:rPr>
          <w:noProof/>
        </w:rPr>
        <w:t>7</w:t>
      </w:r>
      <w:r>
        <w:rPr>
          <w:noProof/>
        </w:rPr>
        <w:fldChar w:fldCharType="end"/>
      </w:r>
    </w:p>
    <w:p w14:paraId="7AE64FFE" w14:textId="47B777F0"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4 - Prozess der Evolution (Sloss und Gustafson 2020, S.314, Fig. 16.3)</w:t>
      </w:r>
      <w:r>
        <w:rPr>
          <w:noProof/>
        </w:rPr>
        <w:tab/>
      </w:r>
      <w:r>
        <w:rPr>
          <w:noProof/>
        </w:rPr>
        <w:fldChar w:fldCharType="begin"/>
      </w:r>
      <w:r>
        <w:rPr>
          <w:noProof/>
        </w:rPr>
        <w:instrText xml:space="preserve"> PAGEREF _Toc143039311 \h </w:instrText>
      </w:r>
      <w:r>
        <w:rPr>
          <w:noProof/>
        </w:rPr>
      </w:r>
      <w:r>
        <w:rPr>
          <w:noProof/>
        </w:rPr>
        <w:fldChar w:fldCharType="separate"/>
      </w:r>
      <w:r w:rsidR="00955E3D">
        <w:rPr>
          <w:noProof/>
        </w:rPr>
        <w:t>14</w:t>
      </w:r>
      <w:r>
        <w:rPr>
          <w:noProof/>
        </w:rPr>
        <w:fldChar w:fldCharType="end"/>
      </w:r>
    </w:p>
    <w:p w14:paraId="7097BE87" w14:textId="4424CC52"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5 - Ablaufdiagramm des Lernprozesses, Teile im Environment und Teile im Modell sind farblich unterteilt (Eigene Darstellung)</w:t>
      </w:r>
      <w:r>
        <w:rPr>
          <w:noProof/>
        </w:rPr>
        <w:tab/>
      </w:r>
      <w:r>
        <w:rPr>
          <w:noProof/>
        </w:rPr>
        <w:fldChar w:fldCharType="begin"/>
      </w:r>
      <w:r>
        <w:rPr>
          <w:noProof/>
        </w:rPr>
        <w:instrText xml:space="preserve"> PAGEREF _Toc143039312 \h </w:instrText>
      </w:r>
      <w:r>
        <w:rPr>
          <w:noProof/>
        </w:rPr>
      </w:r>
      <w:r>
        <w:rPr>
          <w:noProof/>
        </w:rPr>
        <w:fldChar w:fldCharType="separate"/>
      </w:r>
      <w:r w:rsidR="00955E3D">
        <w:rPr>
          <w:noProof/>
        </w:rPr>
        <w:t>28</w:t>
      </w:r>
      <w:r>
        <w:rPr>
          <w:noProof/>
        </w:rPr>
        <w:fldChar w:fldCharType="end"/>
      </w:r>
    </w:p>
    <w:p w14:paraId="0875399B" w14:textId="0E21135A"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6 - Zwei Code-Cells eines Jupyter Notebooks innerhalb der Entwicklungsumgebung Visual Studio Code</w:t>
      </w:r>
      <w:r>
        <w:rPr>
          <w:noProof/>
        </w:rPr>
        <w:tab/>
      </w:r>
      <w:r>
        <w:rPr>
          <w:noProof/>
        </w:rPr>
        <w:fldChar w:fldCharType="begin"/>
      </w:r>
      <w:r>
        <w:rPr>
          <w:noProof/>
        </w:rPr>
        <w:instrText xml:space="preserve"> PAGEREF _Toc143039313 \h </w:instrText>
      </w:r>
      <w:r>
        <w:rPr>
          <w:noProof/>
        </w:rPr>
      </w:r>
      <w:r>
        <w:rPr>
          <w:noProof/>
        </w:rPr>
        <w:fldChar w:fldCharType="separate"/>
      </w:r>
      <w:r w:rsidR="00955E3D">
        <w:rPr>
          <w:noProof/>
        </w:rPr>
        <w:t>33</w:t>
      </w:r>
      <w:r>
        <w:rPr>
          <w:noProof/>
        </w:rPr>
        <w:fldChar w:fldCharType="end"/>
      </w:r>
    </w:p>
    <w:p w14:paraId="142FACD4" w14:textId="097EA496"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7 - Screenshots des Gameplays, bei welchem die durch den Template Matching Algorithmus erkannten Elemente markiert wurden</w:t>
      </w:r>
      <w:r>
        <w:rPr>
          <w:noProof/>
        </w:rPr>
        <w:tab/>
      </w:r>
      <w:r>
        <w:rPr>
          <w:noProof/>
        </w:rPr>
        <w:fldChar w:fldCharType="begin"/>
      </w:r>
      <w:r>
        <w:rPr>
          <w:noProof/>
        </w:rPr>
        <w:instrText xml:space="preserve"> PAGEREF _Toc143039314 \h </w:instrText>
      </w:r>
      <w:r>
        <w:rPr>
          <w:noProof/>
        </w:rPr>
      </w:r>
      <w:r>
        <w:rPr>
          <w:noProof/>
        </w:rPr>
        <w:fldChar w:fldCharType="separate"/>
      </w:r>
      <w:r w:rsidR="00955E3D">
        <w:rPr>
          <w:noProof/>
        </w:rPr>
        <w:t>34</w:t>
      </w:r>
      <w:r>
        <w:rPr>
          <w:noProof/>
        </w:rPr>
        <w:fldChar w:fldCharType="end"/>
      </w:r>
    </w:p>
    <w:p w14:paraId="0405F95E" w14:textId="0129C1C0"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8 – Auszug der metrics.ini-Datei im StepMania 5 Ordner</w:t>
      </w:r>
      <w:r>
        <w:rPr>
          <w:noProof/>
        </w:rPr>
        <w:tab/>
      </w:r>
      <w:r>
        <w:rPr>
          <w:noProof/>
        </w:rPr>
        <w:fldChar w:fldCharType="begin"/>
      </w:r>
      <w:r>
        <w:rPr>
          <w:noProof/>
        </w:rPr>
        <w:instrText xml:space="preserve"> PAGEREF _Toc143039315 \h </w:instrText>
      </w:r>
      <w:r>
        <w:rPr>
          <w:noProof/>
        </w:rPr>
      </w:r>
      <w:r>
        <w:rPr>
          <w:noProof/>
        </w:rPr>
        <w:fldChar w:fldCharType="separate"/>
      </w:r>
      <w:r w:rsidR="00955E3D">
        <w:rPr>
          <w:noProof/>
        </w:rPr>
        <w:t>35</w:t>
      </w:r>
      <w:r>
        <w:rPr>
          <w:noProof/>
        </w:rPr>
        <w:fldChar w:fldCharType="end"/>
      </w:r>
    </w:p>
    <w:p w14:paraId="743C2F09" w14:textId="5C9E8989"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9 – Auszug der Other.lua-Datei im StepMania 5 Ordner</w:t>
      </w:r>
      <w:r>
        <w:rPr>
          <w:noProof/>
        </w:rPr>
        <w:tab/>
      </w:r>
      <w:r>
        <w:rPr>
          <w:noProof/>
        </w:rPr>
        <w:fldChar w:fldCharType="begin"/>
      </w:r>
      <w:r>
        <w:rPr>
          <w:noProof/>
        </w:rPr>
        <w:instrText xml:space="preserve"> PAGEREF _Toc143039316 \h </w:instrText>
      </w:r>
      <w:r>
        <w:rPr>
          <w:noProof/>
        </w:rPr>
      </w:r>
      <w:r>
        <w:rPr>
          <w:noProof/>
        </w:rPr>
        <w:fldChar w:fldCharType="separate"/>
      </w:r>
      <w:r w:rsidR="00955E3D">
        <w:rPr>
          <w:noProof/>
        </w:rPr>
        <w:t>36</w:t>
      </w:r>
      <w:r>
        <w:rPr>
          <w:noProof/>
        </w:rPr>
        <w:fldChar w:fldCharType="end"/>
      </w:r>
    </w:p>
    <w:p w14:paraId="43E56CB2" w14:textId="68AFF92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0 - User Interface nach den Änderungen am Theme</w:t>
      </w:r>
      <w:r>
        <w:rPr>
          <w:noProof/>
        </w:rPr>
        <w:tab/>
      </w:r>
      <w:r>
        <w:rPr>
          <w:noProof/>
        </w:rPr>
        <w:fldChar w:fldCharType="begin"/>
      </w:r>
      <w:r>
        <w:rPr>
          <w:noProof/>
        </w:rPr>
        <w:instrText xml:space="preserve"> PAGEREF _Toc143039317 \h </w:instrText>
      </w:r>
      <w:r>
        <w:rPr>
          <w:noProof/>
        </w:rPr>
      </w:r>
      <w:r>
        <w:rPr>
          <w:noProof/>
        </w:rPr>
        <w:fldChar w:fldCharType="separate"/>
      </w:r>
      <w:r w:rsidR="00955E3D">
        <w:rPr>
          <w:noProof/>
        </w:rPr>
        <w:t>36</w:t>
      </w:r>
      <w:r>
        <w:rPr>
          <w:noProof/>
        </w:rPr>
        <w:fldChar w:fldCharType="end"/>
      </w:r>
    </w:p>
    <w:p w14:paraId="5387CF64" w14:textId="2389CA16"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1 - Erkannte Zahl als Output (oben) mit dem Screenshot der Zahl als Input (unten)</w:t>
      </w:r>
      <w:r>
        <w:rPr>
          <w:noProof/>
        </w:rPr>
        <w:tab/>
      </w:r>
      <w:r>
        <w:rPr>
          <w:noProof/>
        </w:rPr>
        <w:fldChar w:fldCharType="begin"/>
      </w:r>
      <w:r>
        <w:rPr>
          <w:noProof/>
        </w:rPr>
        <w:instrText xml:space="preserve"> PAGEREF _Toc143039318 \h </w:instrText>
      </w:r>
      <w:r>
        <w:rPr>
          <w:noProof/>
        </w:rPr>
      </w:r>
      <w:r>
        <w:rPr>
          <w:noProof/>
        </w:rPr>
        <w:fldChar w:fldCharType="separate"/>
      </w:r>
      <w:r w:rsidR="00955E3D">
        <w:rPr>
          <w:noProof/>
        </w:rPr>
        <w:t>37</w:t>
      </w:r>
      <w:r>
        <w:rPr>
          <w:noProof/>
        </w:rPr>
        <w:fldChar w:fldCharType="end"/>
      </w:r>
    </w:p>
    <w:p w14:paraId="1C2C0A4B" w14:textId="2BCE7414"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2 - Ergebnisscreen eines Charts</w:t>
      </w:r>
      <w:r>
        <w:rPr>
          <w:noProof/>
        </w:rPr>
        <w:tab/>
      </w:r>
      <w:r>
        <w:rPr>
          <w:noProof/>
        </w:rPr>
        <w:fldChar w:fldCharType="begin"/>
      </w:r>
      <w:r>
        <w:rPr>
          <w:noProof/>
        </w:rPr>
        <w:instrText xml:space="preserve"> PAGEREF _Toc143039319 \h </w:instrText>
      </w:r>
      <w:r>
        <w:rPr>
          <w:noProof/>
        </w:rPr>
      </w:r>
      <w:r>
        <w:rPr>
          <w:noProof/>
        </w:rPr>
        <w:fldChar w:fldCharType="separate"/>
      </w:r>
      <w:r w:rsidR="00955E3D">
        <w:rPr>
          <w:noProof/>
        </w:rPr>
        <w:t>38</w:t>
      </w:r>
      <w:r>
        <w:rPr>
          <w:noProof/>
        </w:rPr>
        <w:fldChar w:fldCharType="end"/>
      </w:r>
    </w:p>
    <w:p w14:paraId="6093A65A" w14:textId="26A907C7"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3 - Ergebnis des genannten Funktionsaufrufs (oben) und die dazu gehörende Observation (unten)</w:t>
      </w:r>
      <w:r>
        <w:rPr>
          <w:noProof/>
        </w:rPr>
        <w:tab/>
      </w:r>
      <w:r>
        <w:rPr>
          <w:noProof/>
        </w:rPr>
        <w:fldChar w:fldCharType="begin"/>
      </w:r>
      <w:r>
        <w:rPr>
          <w:noProof/>
        </w:rPr>
        <w:instrText xml:space="preserve"> PAGEREF _Toc143039320 \h </w:instrText>
      </w:r>
      <w:r>
        <w:rPr>
          <w:noProof/>
        </w:rPr>
      </w:r>
      <w:r>
        <w:rPr>
          <w:noProof/>
        </w:rPr>
        <w:fldChar w:fldCharType="separate"/>
      </w:r>
      <w:r w:rsidR="00955E3D">
        <w:rPr>
          <w:noProof/>
        </w:rPr>
        <w:t>39</w:t>
      </w:r>
      <w:r>
        <w:rPr>
          <w:noProof/>
        </w:rPr>
        <w:fldChar w:fldCharType="end"/>
      </w:r>
    </w:p>
    <w:p w14:paraId="1B61B300" w14:textId="2798231A"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4 - Ergebnis des Benchmarktests mit Tesseract</w:t>
      </w:r>
      <w:r>
        <w:rPr>
          <w:noProof/>
        </w:rPr>
        <w:tab/>
      </w:r>
      <w:r>
        <w:rPr>
          <w:noProof/>
        </w:rPr>
        <w:fldChar w:fldCharType="begin"/>
      </w:r>
      <w:r>
        <w:rPr>
          <w:noProof/>
        </w:rPr>
        <w:instrText xml:space="preserve"> PAGEREF _Toc143039321 \h </w:instrText>
      </w:r>
      <w:r>
        <w:rPr>
          <w:noProof/>
        </w:rPr>
      </w:r>
      <w:r>
        <w:rPr>
          <w:noProof/>
        </w:rPr>
        <w:fldChar w:fldCharType="separate"/>
      </w:r>
      <w:r w:rsidR="00955E3D">
        <w:rPr>
          <w:noProof/>
        </w:rPr>
        <w:t>41</w:t>
      </w:r>
      <w:r>
        <w:rPr>
          <w:noProof/>
        </w:rPr>
        <w:fldChar w:fldCharType="end"/>
      </w:r>
    </w:p>
    <w:p w14:paraId="0E1CB47C" w14:textId="6F3C7DEF"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5 - Ergebnis des Benchmarktests nach beiden Änderungen</w:t>
      </w:r>
      <w:r>
        <w:rPr>
          <w:noProof/>
        </w:rPr>
        <w:tab/>
      </w:r>
      <w:r>
        <w:rPr>
          <w:noProof/>
        </w:rPr>
        <w:fldChar w:fldCharType="begin"/>
      </w:r>
      <w:r>
        <w:rPr>
          <w:noProof/>
        </w:rPr>
        <w:instrText xml:space="preserve"> PAGEREF _Toc143039322 \h </w:instrText>
      </w:r>
      <w:r>
        <w:rPr>
          <w:noProof/>
        </w:rPr>
      </w:r>
      <w:r>
        <w:rPr>
          <w:noProof/>
        </w:rPr>
        <w:fldChar w:fldCharType="separate"/>
      </w:r>
      <w:r w:rsidR="00955E3D">
        <w:rPr>
          <w:noProof/>
        </w:rPr>
        <w:t>42</w:t>
      </w:r>
      <w:r>
        <w:rPr>
          <w:noProof/>
        </w:rPr>
        <w:fldChar w:fldCharType="end"/>
      </w:r>
    </w:p>
    <w:p w14:paraId="7E44B656" w14:textId="7AD68476"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6 - Screenshot von Tensorboard - Darstellung der Mittelwerte der Episodenlänge, des Rewards, sowie der Wert der Exploration Rate des ersten Lernversuchs über die Lerndauer</w:t>
      </w:r>
      <w:r>
        <w:rPr>
          <w:noProof/>
        </w:rPr>
        <w:tab/>
      </w:r>
      <w:r>
        <w:rPr>
          <w:noProof/>
        </w:rPr>
        <w:fldChar w:fldCharType="begin"/>
      </w:r>
      <w:r>
        <w:rPr>
          <w:noProof/>
        </w:rPr>
        <w:instrText xml:space="preserve"> PAGEREF _Toc143039323 \h </w:instrText>
      </w:r>
      <w:r>
        <w:rPr>
          <w:noProof/>
        </w:rPr>
      </w:r>
      <w:r>
        <w:rPr>
          <w:noProof/>
        </w:rPr>
        <w:fldChar w:fldCharType="separate"/>
      </w:r>
      <w:r w:rsidR="00955E3D">
        <w:rPr>
          <w:noProof/>
        </w:rPr>
        <w:t>42</w:t>
      </w:r>
      <w:r>
        <w:rPr>
          <w:noProof/>
        </w:rPr>
        <w:fldChar w:fldCharType="end"/>
      </w:r>
    </w:p>
    <w:p w14:paraId="2D13F169" w14:textId="50A93FF1"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7 - Screenshot von Tensorboard - Darstellung der Learning Rate und der Loss Rate des ersten Lernversuchs über die Lerndauer</w:t>
      </w:r>
      <w:r>
        <w:rPr>
          <w:noProof/>
        </w:rPr>
        <w:tab/>
      </w:r>
      <w:r>
        <w:rPr>
          <w:noProof/>
        </w:rPr>
        <w:fldChar w:fldCharType="begin"/>
      </w:r>
      <w:r>
        <w:rPr>
          <w:noProof/>
        </w:rPr>
        <w:instrText xml:space="preserve"> PAGEREF _Toc143039324 \h </w:instrText>
      </w:r>
      <w:r>
        <w:rPr>
          <w:noProof/>
        </w:rPr>
      </w:r>
      <w:r>
        <w:rPr>
          <w:noProof/>
        </w:rPr>
        <w:fldChar w:fldCharType="separate"/>
      </w:r>
      <w:r w:rsidR="00955E3D">
        <w:rPr>
          <w:noProof/>
        </w:rPr>
        <w:t>43</w:t>
      </w:r>
      <w:r>
        <w:rPr>
          <w:noProof/>
        </w:rPr>
        <w:fldChar w:fldCharType="end"/>
      </w:r>
    </w:p>
    <w:p w14:paraId="71211FD5" w14:textId="0A2B9D8C"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8 - Screenshot von Tensorboard - Darstellung der Mittelwerte der Episodenlänge, des Rewards, sowie der Wert der Exploration Rate nachdem das Reward-System überarbeitet wurde</w:t>
      </w:r>
      <w:r>
        <w:rPr>
          <w:noProof/>
        </w:rPr>
        <w:tab/>
      </w:r>
      <w:r>
        <w:rPr>
          <w:noProof/>
        </w:rPr>
        <w:fldChar w:fldCharType="begin"/>
      </w:r>
      <w:r>
        <w:rPr>
          <w:noProof/>
        </w:rPr>
        <w:instrText xml:space="preserve"> PAGEREF _Toc143039325 \h </w:instrText>
      </w:r>
      <w:r>
        <w:rPr>
          <w:noProof/>
        </w:rPr>
      </w:r>
      <w:r>
        <w:rPr>
          <w:noProof/>
        </w:rPr>
        <w:fldChar w:fldCharType="separate"/>
      </w:r>
      <w:r w:rsidR="00955E3D">
        <w:rPr>
          <w:noProof/>
        </w:rPr>
        <w:t>49</w:t>
      </w:r>
      <w:r>
        <w:rPr>
          <w:noProof/>
        </w:rPr>
        <w:fldChar w:fldCharType="end"/>
      </w:r>
    </w:p>
    <w:p w14:paraId="1ECF34A7" w14:textId="4803936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9 - Screenshot von zwei "Holds"</w:t>
      </w:r>
      <w:r>
        <w:rPr>
          <w:noProof/>
        </w:rPr>
        <w:tab/>
      </w:r>
      <w:r>
        <w:rPr>
          <w:noProof/>
        </w:rPr>
        <w:fldChar w:fldCharType="begin"/>
      </w:r>
      <w:r>
        <w:rPr>
          <w:noProof/>
        </w:rPr>
        <w:instrText xml:space="preserve"> PAGEREF _Toc143039326 \h </w:instrText>
      </w:r>
      <w:r>
        <w:rPr>
          <w:noProof/>
        </w:rPr>
      </w:r>
      <w:r>
        <w:rPr>
          <w:noProof/>
        </w:rPr>
        <w:fldChar w:fldCharType="separate"/>
      </w:r>
      <w:r w:rsidR="00955E3D">
        <w:rPr>
          <w:noProof/>
        </w:rPr>
        <w:t>50</w:t>
      </w:r>
      <w:r>
        <w:rPr>
          <w:noProof/>
        </w:rPr>
        <w:fldChar w:fldCharType="end"/>
      </w:r>
    </w:p>
    <w:p w14:paraId="0E23B154" w14:textId="07A48ACF"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0 - Bildschirmaufnahmen des Gameplays, in Graustufen</w:t>
      </w:r>
      <w:r>
        <w:rPr>
          <w:noProof/>
        </w:rPr>
        <w:tab/>
      </w:r>
      <w:r>
        <w:rPr>
          <w:noProof/>
        </w:rPr>
        <w:fldChar w:fldCharType="begin"/>
      </w:r>
      <w:r>
        <w:rPr>
          <w:noProof/>
        </w:rPr>
        <w:instrText xml:space="preserve"> PAGEREF _Toc143039327 \h </w:instrText>
      </w:r>
      <w:r>
        <w:rPr>
          <w:noProof/>
        </w:rPr>
      </w:r>
      <w:r>
        <w:rPr>
          <w:noProof/>
        </w:rPr>
        <w:fldChar w:fldCharType="separate"/>
      </w:r>
      <w:r w:rsidR="00955E3D">
        <w:rPr>
          <w:noProof/>
        </w:rPr>
        <w:t>51</w:t>
      </w:r>
      <w:r>
        <w:rPr>
          <w:noProof/>
        </w:rPr>
        <w:fldChar w:fldCharType="end"/>
      </w:r>
    </w:p>
    <w:p w14:paraId="0A56A202" w14:textId="680EC925"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lastRenderedPageBreak/>
        <w:t>Abb. 21 - Bildschirmaufnahmen des Gameplays, als Binärbild</w:t>
      </w:r>
      <w:r>
        <w:rPr>
          <w:noProof/>
        </w:rPr>
        <w:tab/>
      </w:r>
      <w:r>
        <w:rPr>
          <w:noProof/>
        </w:rPr>
        <w:fldChar w:fldCharType="begin"/>
      </w:r>
      <w:r>
        <w:rPr>
          <w:noProof/>
        </w:rPr>
        <w:instrText xml:space="preserve"> PAGEREF _Toc143039328 \h </w:instrText>
      </w:r>
      <w:r>
        <w:rPr>
          <w:noProof/>
        </w:rPr>
      </w:r>
      <w:r>
        <w:rPr>
          <w:noProof/>
        </w:rPr>
        <w:fldChar w:fldCharType="separate"/>
      </w:r>
      <w:r w:rsidR="00955E3D">
        <w:rPr>
          <w:noProof/>
        </w:rPr>
        <w:t>52</w:t>
      </w:r>
      <w:r>
        <w:rPr>
          <w:noProof/>
        </w:rPr>
        <w:fldChar w:fldCharType="end"/>
      </w:r>
    </w:p>
    <w:p w14:paraId="3891ECEF" w14:textId="45BE8489"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2 - Bildschirmaufnahme des Gameplays, als Vergleichsbild</w:t>
      </w:r>
      <w:r>
        <w:rPr>
          <w:noProof/>
        </w:rPr>
        <w:tab/>
      </w:r>
      <w:r>
        <w:rPr>
          <w:noProof/>
        </w:rPr>
        <w:fldChar w:fldCharType="begin"/>
      </w:r>
      <w:r>
        <w:rPr>
          <w:noProof/>
        </w:rPr>
        <w:instrText xml:space="preserve"> PAGEREF _Toc143039329 \h </w:instrText>
      </w:r>
      <w:r>
        <w:rPr>
          <w:noProof/>
        </w:rPr>
      </w:r>
      <w:r>
        <w:rPr>
          <w:noProof/>
        </w:rPr>
        <w:fldChar w:fldCharType="separate"/>
      </w:r>
      <w:r w:rsidR="00955E3D">
        <w:rPr>
          <w:noProof/>
        </w:rPr>
        <w:t>52</w:t>
      </w:r>
      <w:r>
        <w:rPr>
          <w:noProof/>
        </w:rPr>
        <w:fldChar w:fldCharType="end"/>
      </w:r>
    </w:p>
    <w:p w14:paraId="513B6E3B" w14:textId="530158D5"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3 - Bildschirmaufnahme des Gameplays, auf welchem u.a. zwei „Hold“-Pfeile zu sehen sind, als Binärbild</w:t>
      </w:r>
      <w:r>
        <w:rPr>
          <w:noProof/>
        </w:rPr>
        <w:tab/>
      </w:r>
      <w:r>
        <w:rPr>
          <w:noProof/>
        </w:rPr>
        <w:fldChar w:fldCharType="begin"/>
      </w:r>
      <w:r>
        <w:rPr>
          <w:noProof/>
        </w:rPr>
        <w:instrText xml:space="preserve"> PAGEREF _Toc143039330 \h </w:instrText>
      </w:r>
      <w:r>
        <w:rPr>
          <w:noProof/>
        </w:rPr>
      </w:r>
      <w:r>
        <w:rPr>
          <w:noProof/>
        </w:rPr>
        <w:fldChar w:fldCharType="separate"/>
      </w:r>
      <w:r w:rsidR="00955E3D">
        <w:rPr>
          <w:noProof/>
        </w:rPr>
        <w:t>53</w:t>
      </w:r>
      <w:r>
        <w:rPr>
          <w:noProof/>
        </w:rPr>
        <w:fldChar w:fldCharType="end"/>
      </w:r>
    </w:p>
    <w:p w14:paraId="7000AC5D" w14:textId="716C0136"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4 - Bildschirmaufnahme des Gameplays, Vergleichsbild von Abb. 21</w:t>
      </w:r>
      <w:r>
        <w:rPr>
          <w:noProof/>
        </w:rPr>
        <w:tab/>
      </w:r>
      <w:r>
        <w:rPr>
          <w:noProof/>
        </w:rPr>
        <w:fldChar w:fldCharType="begin"/>
      </w:r>
      <w:r>
        <w:rPr>
          <w:noProof/>
        </w:rPr>
        <w:instrText xml:space="preserve"> PAGEREF _Toc143039331 \h </w:instrText>
      </w:r>
      <w:r>
        <w:rPr>
          <w:noProof/>
        </w:rPr>
      </w:r>
      <w:r>
        <w:rPr>
          <w:noProof/>
        </w:rPr>
        <w:fldChar w:fldCharType="separate"/>
      </w:r>
      <w:r w:rsidR="00955E3D">
        <w:rPr>
          <w:noProof/>
        </w:rPr>
        <w:t>53</w:t>
      </w:r>
      <w:r>
        <w:rPr>
          <w:noProof/>
        </w:rPr>
        <w:fldChar w:fldCharType="end"/>
      </w:r>
    </w:p>
    <w:p w14:paraId="64E1714E" w14:textId="1BBB3A32"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5 - Weitere Bildschirmaufnahme des Gameplays, als Vergleichsbild</w:t>
      </w:r>
      <w:r>
        <w:rPr>
          <w:noProof/>
        </w:rPr>
        <w:tab/>
      </w:r>
      <w:r>
        <w:rPr>
          <w:noProof/>
        </w:rPr>
        <w:fldChar w:fldCharType="begin"/>
      </w:r>
      <w:r>
        <w:rPr>
          <w:noProof/>
        </w:rPr>
        <w:instrText xml:space="preserve"> PAGEREF _Toc143039332 \h </w:instrText>
      </w:r>
      <w:r>
        <w:rPr>
          <w:noProof/>
        </w:rPr>
      </w:r>
      <w:r>
        <w:rPr>
          <w:noProof/>
        </w:rPr>
        <w:fldChar w:fldCharType="separate"/>
      </w:r>
      <w:r w:rsidR="00955E3D">
        <w:rPr>
          <w:noProof/>
        </w:rPr>
        <w:t>54</w:t>
      </w:r>
      <w:r>
        <w:rPr>
          <w:noProof/>
        </w:rPr>
        <w:fldChar w:fldCharType="end"/>
      </w:r>
    </w:p>
    <w:p w14:paraId="37C4B18D" w14:textId="381D8A8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6 - Graph in TensorBoard, welcher den durchschnittlichen Reward pro Episode über 1,4 Millionen Schritte zeigt.</w:t>
      </w:r>
      <w:r>
        <w:rPr>
          <w:noProof/>
        </w:rPr>
        <w:tab/>
      </w:r>
      <w:r>
        <w:rPr>
          <w:noProof/>
        </w:rPr>
        <w:fldChar w:fldCharType="begin"/>
      </w:r>
      <w:r>
        <w:rPr>
          <w:noProof/>
        </w:rPr>
        <w:instrText xml:space="preserve"> PAGEREF _Toc143039333 \h </w:instrText>
      </w:r>
      <w:r>
        <w:rPr>
          <w:noProof/>
        </w:rPr>
      </w:r>
      <w:r>
        <w:rPr>
          <w:noProof/>
        </w:rPr>
        <w:fldChar w:fldCharType="separate"/>
      </w:r>
      <w:r w:rsidR="00955E3D">
        <w:rPr>
          <w:noProof/>
        </w:rPr>
        <w:t>55</w:t>
      </w:r>
      <w:r>
        <w:rPr>
          <w:noProof/>
        </w:rPr>
        <w:fldChar w:fldCharType="end"/>
      </w:r>
    </w:p>
    <w:p w14:paraId="0FDC3D80" w14:textId="3A907974"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7 - Performance der unterschiedlichen DQN-Variationen über 57 Atari-Spiele (aus: Hessel et al. 2017, S.1, Figure 1)</w:t>
      </w:r>
      <w:r>
        <w:rPr>
          <w:noProof/>
        </w:rPr>
        <w:tab/>
      </w:r>
      <w:r>
        <w:rPr>
          <w:noProof/>
        </w:rPr>
        <w:fldChar w:fldCharType="begin"/>
      </w:r>
      <w:r>
        <w:rPr>
          <w:noProof/>
        </w:rPr>
        <w:instrText xml:space="preserve"> PAGEREF _Toc143039334 \h </w:instrText>
      </w:r>
      <w:r>
        <w:rPr>
          <w:noProof/>
        </w:rPr>
      </w:r>
      <w:r>
        <w:rPr>
          <w:noProof/>
        </w:rPr>
        <w:fldChar w:fldCharType="separate"/>
      </w:r>
      <w:r w:rsidR="00955E3D">
        <w:rPr>
          <w:noProof/>
        </w:rPr>
        <w:t>56</w:t>
      </w:r>
      <w:r>
        <w:rPr>
          <w:noProof/>
        </w:rPr>
        <w:fldChar w:fldCharType="end"/>
      </w:r>
    </w:p>
    <w:p w14:paraId="40ED1F09" w14:textId="77777777" w:rsidR="00165176" w:rsidRDefault="00B514D7" w:rsidP="005443B1">
      <w:pPr>
        <w:spacing w:line="259" w:lineRule="auto"/>
      </w:pPr>
      <w:r>
        <w:fldChar w:fldCharType="end"/>
      </w:r>
    </w:p>
    <w:p w14:paraId="19640FA9" w14:textId="2EB991D9" w:rsidR="00423265" w:rsidRDefault="00423265">
      <w:pPr>
        <w:spacing w:line="259" w:lineRule="auto"/>
      </w:pPr>
    </w:p>
    <w:p w14:paraId="4F321234" w14:textId="688C4D9B" w:rsidR="009865BE" w:rsidRDefault="00423265" w:rsidP="009865BE">
      <w:pPr>
        <w:pStyle w:val="berschrift1"/>
      </w:pPr>
      <w:bookmarkStart w:id="3" w:name="_Toc143039372"/>
      <w:r>
        <w:t>Tabellenverzeichnis</w:t>
      </w:r>
      <w:bookmarkEnd w:id="3"/>
    </w:p>
    <w:p w14:paraId="698A2DBD" w14:textId="77777777" w:rsidR="009865BE" w:rsidRPr="009865BE" w:rsidRDefault="009865BE" w:rsidP="009865BE"/>
    <w:p w14:paraId="229B0853" w14:textId="5D692237" w:rsidR="00AF562D" w:rsidRDefault="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Tabelle" </w:instrText>
      </w:r>
      <w:r>
        <w:fldChar w:fldCharType="separate"/>
      </w:r>
      <w:hyperlink w:anchor="_Toc143039306" w:history="1">
        <w:r w:rsidR="00AF562D" w:rsidRPr="00B90209">
          <w:rPr>
            <w:rStyle w:val="Hyperlink"/>
            <w:noProof/>
          </w:rPr>
          <w:t>Tabelle 1 - Anzahl Tastendrücke für jede Taste nach 10 Minuten</w:t>
        </w:r>
        <w:r w:rsidR="00AF562D">
          <w:rPr>
            <w:noProof/>
            <w:webHidden/>
          </w:rPr>
          <w:tab/>
        </w:r>
        <w:r w:rsidR="00AF562D">
          <w:rPr>
            <w:noProof/>
            <w:webHidden/>
          </w:rPr>
          <w:fldChar w:fldCharType="begin"/>
        </w:r>
        <w:r w:rsidR="00AF562D">
          <w:rPr>
            <w:noProof/>
            <w:webHidden/>
          </w:rPr>
          <w:instrText xml:space="preserve"> PAGEREF _Toc143039306 \h </w:instrText>
        </w:r>
        <w:r w:rsidR="00AF562D">
          <w:rPr>
            <w:noProof/>
            <w:webHidden/>
          </w:rPr>
        </w:r>
        <w:r w:rsidR="00AF562D">
          <w:rPr>
            <w:noProof/>
            <w:webHidden/>
          </w:rPr>
          <w:fldChar w:fldCharType="separate"/>
        </w:r>
        <w:r w:rsidR="00955E3D">
          <w:rPr>
            <w:noProof/>
            <w:webHidden/>
          </w:rPr>
          <w:t>43</w:t>
        </w:r>
        <w:r w:rsidR="00AF562D">
          <w:rPr>
            <w:noProof/>
            <w:webHidden/>
          </w:rPr>
          <w:fldChar w:fldCharType="end"/>
        </w:r>
      </w:hyperlink>
    </w:p>
    <w:p w14:paraId="309B2A80" w14:textId="6B63233A"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7" w:history="1">
        <w:r w:rsidR="00AF562D" w:rsidRPr="00B90209">
          <w:rPr>
            <w:rStyle w:val="Hyperlink"/>
            <w:noProof/>
          </w:rPr>
          <w:t>Tabelle 2 - Anzahl Tastendrücke pro Taste, nach 5.000, 10.000 und 25.000 Schritten</w:t>
        </w:r>
        <w:r w:rsidR="00AF562D">
          <w:rPr>
            <w:noProof/>
            <w:webHidden/>
          </w:rPr>
          <w:tab/>
        </w:r>
        <w:r w:rsidR="00AF562D">
          <w:rPr>
            <w:noProof/>
            <w:webHidden/>
          </w:rPr>
          <w:fldChar w:fldCharType="begin"/>
        </w:r>
        <w:r w:rsidR="00AF562D">
          <w:rPr>
            <w:noProof/>
            <w:webHidden/>
          </w:rPr>
          <w:instrText xml:space="preserve"> PAGEREF _Toc143039307 \h </w:instrText>
        </w:r>
        <w:r w:rsidR="00AF562D">
          <w:rPr>
            <w:noProof/>
            <w:webHidden/>
          </w:rPr>
        </w:r>
        <w:r w:rsidR="00AF562D">
          <w:rPr>
            <w:noProof/>
            <w:webHidden/>
          </w:rPr>
          <w:fldChar w:fldCharType="separate"/>
        </w:r>
        <w:r w:rsidR="00955E3D">
          <w:rPr>
            <w:noProof/>
            <w:webHidden/>
          </w:rPr>
          <w:t>44</w:t>
        </w:r>
        <w:r w:rsidR="00AF562D">
          <w:rPr>
            <w:noProof/>
            <w:webHidden/>
          </w:rPr>
          <w:fldChar w:fldCharType="end"/>
        </w:r>
      </w:hyperlink>
    </w:p>
    <w:p w14:paraId="48F72E84" w14:textId="7E551F34" w:rsidR="00423265" w:rsidRDefault="00423265" w:rsidP="00423265">
      <w:pPr>
        <w:jc w:val="both"/>
      </w:pPr>
      <w:r>
        <w:fldChar w:fldCharType="end"/>
      </w:r>
    </w:p>
    <w:p w14:paraId="201D084D" w14:textId="77777777" w:rsidR="00423265" w:rsidRDefault="00423265">
      <w:pPr>
        <w:spacing w:line="259" w:lineRule="auto"/>
      </w:pPr>
    </w:p>
    <w:p w14:paraId="33917C3A" w14:textId="2FE5AE7F" w:rsidR="00165176" w:rsidRDefault="00165176">
      <w:pPr>
        <w:spacing w:line="259" w:lineRule="auto"/>
      </w:pPr>
      <w:r>
        <w:br w:type="page"/>
      </w:r>
    </w:p>
    <w:p w14:paraId="5F0F2AA8" w14:textId="7509A438" w:rsidR="009865BE" w:rsidRDefault="00423265" w:rsidP="009865BE">
      <w:pPr>
        <w:pStyle w:val="berschrift1"/>
      </w:pPr>
      <w:bookmarkStart w:id="4" w:name="_Toc143039373"/>
      <w:r>
        <w:lastRenderedPageBreak/>
        <w:t>Listingverzeichnis</w:t>
      </w:r>
      <w:bookmarkEnd w:id="4"/>
    </w:p>
    <w:p w14:paraId="0DEDDC27" w14:textId="77777777" w:rsidR="009865BE" w:rsidRPr="009865BE" w:rsidRDefault="009865BE" w:rsidP="009865BE"/>
    <w:p w14:paraId="7F6BAF74" w14:textId="4908D5E2" w:rsidR="00AF562D" w:rsidRDefault="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Listing" </w:instrText>
      </w:r>
      <w:r>
        <w:fldChar w:fldCharType="separate"/>
      </w:r>
      <w:hyperlink w:anchor="_Toc143039295" w:history="1">
        <w:r w:rsidR="00AF562D" w:rsidRPr="00512A01">
          <w:rPr>
            <w:rStyle w:val="Hyperlink"/>
            <w:noProof/>
          </w:rPr>
          <w:t>Listing 1 - Code der init-Funktion des Environments</w:t>
        </w:r>
        <w:r w:rsidR="00AF562D">
          <w:rPr>
            <w:noProof/>
            <w:webHidden/>
          </w:rPr>
          <w:tab/>
        </w:r>
        <w:r w:rsidR="00AF562D">
          <w:rPr>
            <w:noProof/>
            <w:webHidden/>
          </w:rPr>
          <w:fldChar w:fldCharType="begin"/>
        </w:r>
        <w:r w:rsidR="00AF562D">
          <w:rPr>
            <w:noProof/>
            <w:webHidden/>
          </w:rPr>
          <w:instrText xml:space="preserve"> PAGEREF _Toc143039295 \h </w:instrText>
        </w:r>
        <w:r w:rsidR="00AF562D">
          <w:rPr>
            <w:noProof/>
            <w:webHidden/>
          </w:rPr>
        </w:r>
        <w:r w:rsidR="00AF562D">
          <w:rPr>
            <w:noProof/>
            <w:webHidden/>
          </w:rPr>
          <w:fldChar w:fldCharType="separate"/>
        </w:r>
        <w:r w:rsidR="00955E3D">
          <w:rPr>
            <w:noProof/>
            <w:webHidden/>
          </w:rPr>
          <w:t>27</w:t>
        </w:r>
        <w:r w:rsidR="00AF562D">
          <w:rPr>
            <w:noProof/>
            <w:webHidden/>
          </w:rPr>
          <w:fldChar w:fldCharType="end"/>
        </w:r>
      </w:hyperlink>
    </w:p>
    <w:p w14:paraId="6136F916" w14:textId="331080E3"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296" w:history="1">
        <w:r w:rsidR="00AF562D" w:rsidRPr="00512A01">
          <w:rPr>
            <w:rStyle w:val="Hyperlink"/>
            <w:noProof/>
          </w:rPr>
          <w:t>Listing 2 - Code der step-Methode des Environments</w:t>
        </w:r>
        <w:r w:rsidR="00AF562D">
          <w:rPr>
            <w:noProof/>
            <w:webHidden/>
          </w:rPr>
          <w:tab/>
        </w:r>
        <w:r w:rsidR="00AF562D">
          <w:rPr>
            <w:noProof/>
            <w:webHidden/>
          </w:rPr>
          <w:fldChar w:fldCharType="begin"/>
        </w:r>
        <w:r w:rsidR="00AF562D">
          <w:rPr>
            <w:noProof/>
            <w:webHidden/>
          </w:rPr>
          <w:instrText xml:space="preserve"> PAGEREF _Toc143039296 \h </w:instrText>
        </w:r>
        <w:r w:rsidR="00AF562D">
          <w:rPr>
            <w:noProof/>
            <w:webHidden/>
          </w:rPr>
        </w:r>
        <w:r w:rsidR="00AF562D">
          <w:rPr>
            <w:noProof/>
            <w:webHidden/>
          </w:rPr>
          <w:fldChar w:fldCharType="separate"/>
        </w:r>
        <w:r w:rsidR="00955E3D">
          <w:rPr>
            <w:noProof/>
            <w:webHidden/>
          </w:rPr>
          <w:t>29</w:t>
        </w:r>
        <w:r w:rsidR="00AF562D">
          <w:rPr>
            <w:noProof/>
            <w:webHidden/>
          </w:rPr>
          <w:fldChar w:fldCharType="end"/>
        </w:r>
      </w:hyperlink>
    </w:p>
    <w:p w14:paraId="14FEBC41" w14:textId="34F53A1D"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297" w:history="1">
        <w:r w:rsidR="00AF562D" w:rsidRPr="00512A01">
          <w:rPr>
            <w:rStyle w:val="Hyperlink"/>
            <w:noProof/>
          </w:rPr>
          <w:t>Listing 3 - Code der reset-Methode des Environments</w:t>
        </w:r>
        <w:r w:rsidR="00AF562D">
          <w:rPr>
            <w:noProof/>
            <w:webHidden/>
          </w:rPr>
          <w:tab/>
        </w:r>
        <w:r w:rsidR="00AF562D">
          <w:rPr>
            <w:noProof/>
            <w:webHidden/>
          </w:rPr>
          <w:fldChar w:fldCharType="begin"/>
        </w:r>
        <w:r w:rsidR="00AF562D">
          <w:rPr>
            <w:noProof/>
            <w:webHidden/>
          </w:rPr>
          <w:instrText xml:space="preserve"> PAGEREF _Toc143039297 \h </w:instrText>
        </w:r>
        <w:r w:rsidR="00AF562D">
          <w:rPr>
            <w:noProof/>
            <w:webHidden/>
          </w:rPr>
        </w:r>
        <w:r w:rsidR="00AF562D">
          <w:rPr>
            <w:noProof/>
            <w:webHidden/>
          </w:rPr>
          <w:fldChar w:fldCharType="separate"/>
        </w:r>
        <w:r w:rsidR="00955E3D">
          <w:rPr>
            <w:noProof/>
            <w:webHidden/>
          </w:rPr>
          <w:t>30</w:t>
        </w:r>
        <w:r w:rsidR="00AF562D">
          <w:rPr>
            <w:noProof/>
            <w:webHidden/>
          </w:rPr>
          <w:fldChar w:fldCharType="end"/>
        </w:r>
      </w:hyperlink>
    </w:p>
    <w:p w14:paraId="0B88B560" w14:textId="644B26BC"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298" w:history="1">
        <w:r w:rsidR="00AF562D" w:rsidRPr="00512A01">
          <w:rPr>
            <w:rStyle w:val="Hyperlink"/>
            <w:noProof/>
          </w:rPr>
          <w:t>Listing 4 - Code der get_observation-Methode des Environments</w:t>
        </w:r>
        <w:r w:rsidR="00AF562D">
          <w:rPr>
            <w:noProof/>
            <w:webHidden/>
          </w:rPr>
          <w:tab/>
        </w:r>
        <w:r w:rsidR="00AF562D">
          <w:rPr>
            <w:noProof/>
            <w:webHidden/>
          </w:rPr>
          <w:fldChar w:fldCharType="begin"/>
        </w:r>
        <w:r w:rsidR="00AF562D">
          <w:rPr>
            <w:noProof/>
            <w:webHidden/>
          </w:rPr>
          <w:instrText xml:space="preserve"> PAGEREF _Toc143039298 \h </w:instrText>
        </w:r>
        <w:r w:rsidR="00AF562D">
          <w:rPr>
            <w:noProof/>
            <w:webHidden/>
          </w:rPr>
        </w:r>
        <w:r w:rsidR="00AF562D">
          <w:rPr>
            <w:noProof/>
            <w:webHidden/>
          </w:rPr>
          <w:fldChar w:fldCharType="separate"/>
        </w:r>
        <w:r w:rsidR="00955E3D">
          <w:rPr>
            <w:noProof/>
            <w:webHidden/>
          </w:rPr>
          <w:t>31</w:t>
        </w:r>
        <w:r w:rsidR="00AF562D">
          <w:rPr>
            <w:noProof/>
            <w:webHidden/>
          </w:rPr>
          <w:fldChar w:fldCharType="end"/>
        </w:r>
      </w:hyperlink>
    </w:p>
    <w:p w14:paraId="16A2DA5A" w14:textId="26B4F451"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299" w:history="1">
        <w:r w:rsidR="00AF562D" w:rsidRPr="00512A01">
          <w:rPr>
            <w:rStyle w:val="Hyperlink"/>
            <w:noProof/>
          </w:rPr>
          <w:t>Listing 5 - Code der get_over-Methode des Environments</w:t>
        </w:r>
        <w:r w:rsidR="00AF562D">
          <w:rPr>
            <w:noProof/>
            <w:webHidden/>
          </w:rPr>
          <w:tab/>
        </w:r>
        <w:r w:rsidR="00AF562D">
          <w:rPr>
            <w:noProof/>
            <w:webHidden/>
          </w:rPr>
          <w:fldChar w:fldCharType="begin"/>
        </w:r>
        <w:r w:rsidR="00AF562D">
          <w:rPr>
            <w:noProof/>
            <w:webHidden/>
          </w:rPr>
          <w:instrText xml:space="preserve"> PAGEREF _Toc143039299 \h </w:instrText>
        </w:r>
        <w:r w:rsidR="00AF562D">
          <w:rPr>
            <w:noProof/>
            <w:webHidden/>
          </w:rPr>
        </w:r>
        <w:r w:rsidR="00AF562D">
          <w:rPr>
            <w:noProof/>
            <w:webHidden/>
          </w:rPr>
          <w:fldChar w:fldCharType="separate"/>
        </w:r>
        <w:r w:rsidR="00955E3D">
          <w:rPr>
            <w:noProof/>
            <w:webHidden/>
          </w:rPr>
          <w:t>31</w:t>
        </w:r>
        <w:r w:rsidR="00AF562D">
          <w:rPr>
            <w:noProof/>
            <w:webHidden/>
          </w:rPr>
          <w:fldChar w:fldCharType="end"/>
        </w:r>
      </w:hyperlink>
    </w:p>
    <w:p w14:paraId="009F6433" w14:textId="2D306A92"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0" w:history="1">
        <w:r w:rsidR="00AF562D" w:rsidRPr="00512A01">
          <w:rPr>
            <w:rStyle w:val="Hyperlink"/>
            <w:noProof/>
          </w:rPr>
          <w:t>Listing 6 - Code der get_reward-Methode des Environments</w:t>
        </w:r>
        <w:r w:rsidR="00AF562D">
          <w:rPr>
            <w:noProof/>
            <w:webHidden/>
          </w:rPr>
          <w:tab/>
        </w:r>
        <w:r w:rsidR="00AF562D">
          <w:rPr>
            <w:noProof/>
            <w:webHidden/>
          </w:rPr>
          <w:fldChar w:fldCharType="begin"/>
        </w:r>
        <w:r w:rsidR="00AF562D">
          <w:rPr>
            <w:noProof/>
            <w:webHidden/>
          </w:rPr>
          <w:instrText xml:space="preserve"> PAGEREF _Toc143039300 \h </w:instrText>
        </w:r>
        <w:r w:rsidR="00AF562D">
          <w:rPr>
            <w:noProof/>
            <w:webHidden/>
          </w:rPr>
        </w:r>
        <w:r w:rsidR="00AF562D">
          <w:rPr>
            <w:noProof/>
            <w:webHidden/>
          </w:rPr>
          <w:fldChar w:fldCharType="separate"/>
        </w:r>
        <w:r w:rsidR="00955E3D">
          <w:rPr>
            <w:noProof/>
            <w:webHidden/>
          </w:rPr>
          <w:t>32</w:t>
        </w:r>
        <w:r w:rsidR="00AF562D">
          <w:rPr>
            <w:noProof/>
            <w:webHidden/>
          </w:rPr>
          <w:fldChar w:fldCharType="end"/>
        </w:r>
      </w:hyperlink>
    </w:p>
    <w:p w14:paraId="7DD3A029" w14:textId="6CE9DE34"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1" w:history="1">
        <w:r w:rsidR="00AF562D" w:rsidRPr="00512A01">
          <w:rPr>
            <w:rStyle w:val="Hyperlink"/>
            <w:noProof/>
          </w:rPr>
          <w:t>Listing 7 - Code der analyze_results-Funktion im Pattern Recognition Modul</w:t>
        </w:r>
        <w:r w:rsidR="00AF562D">
          <w:rPr>
            <w:noProof/>
            <w:webHidden/>
          </w:rPr>
          <w:tab/>
        </w:r>
        <w:r w:rsidR="00AF562D">
          <w:rPr>
            <w:noProof/>
            <w:webHidden/>
          </w:rPr>
          <w:fldChar w:fldCharType="begin"/>
        </w:r>
        <w:r w:rsidR="00AF562D">
          <w:rPr>
            <w:noProof/>
            <w:webHidden/>
          </w:rPr>
          <w:instrText xml:space="preserve"> PAGEREF _Toc143039301 \h </w:instrText>
        </w:r>
        <w:r w:rsidR="00AF562D">
          <w:rPr>
            <w:noProof/>
            <w:webHidden/>
          </w:rPr>
        </w:r>
        <w:r w:rsidR="00AF562D">
          <w:rPr>
            <w:noProof/>
            <w:webHidden/>
          </w:rPr>
          <w:fldChar w:fldCharType="separate"/>
        </w:r>
        <w:r w:rsidR="00955E3D">
          <w:rPr>
            <w:noProof/>
            <w:webHidden/>
          </w:rPr>
          <w:t>40</w:t>
        </w:r>
        <w:r w:rsidR="00AF562D">
          <w:rPr>
            <w:noProof/>
            <w:webHidden/>
          </w:rPr>
          <w:fldChar w:fldCharType="end"/>
        </w:r>
      </w:hyperlink>
    </w:p>
    <w:p w14:paraId="3AB44878" w14:textId="5234E648"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2" w:history="1">
        <w:r w:rsidR="00AF562D" w:rsidRPr="00512A01">
          <w:rPr>
            <w:rStyle w:val="Hyperlink"/>
            <w:noProof/>
          </w:rPr>
          <w:t>Listing 8 - Code der analyze_score-Methode im Pattern Recognition Modul</w:t>
        </w:r>
        <w:r w:rsidR="00AF562D">
          <w:rPr>
            <w:noProof/>
            <w:webHidden/>
          </w:rPr>
          <w:tab/>
        </w:r>
        <w:r w:rsidR="00AF562D">
          <w:rPr>
            <w:noProof/>
            <w:webHidden/>
          </w:rPr>
          <w:fldChar w:fldCharType="begin"/>
        </w:r>
        <w:r w:rsidR="00AF562D">
          <w:rPr>
            <w:noProof/>
            <w:webHidden/>
          </w:rPr>
          <w:instrText xml:space="preserve"> PAGEREF _Toc143039302 \h </w:instrText>
        </w:r>
        <w:r w:rsidR="00AF562D">
          <w:rPr>
            <w:noProof/>
            <w:webHidden/>
          </w:rPr>
        </w:r>
        <w:r w:rsidR="00AF562D">
          <w:rPr>
            <w:noProof/>
            <w:webHidden/>
          </w:rPr>
          <w:fldChar w:fldCharType="separate"/>
        </w:r>
        <w:r w:rsidR="00955E3D">
          <w:rPr>
            <w:noProof/>
            <w:webHidden/>
          </w:rPr>
          <w:t>41</w:t>
        </w:r>
        <w:r w:rsidR="00AF562D">
          <w:rPr>
            <w:noProof/>
            <w:webHidden/>
          </w:rPr>
          <w:fldChar w:fldCharType="end"/>
        </w:r>
      </w:hyperlink>
    </w:p>
    <w:p w14:paraId="314D0779" w14:textId="28A5318F"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3" w:history="1">
        <w:r w:rsidR="00AF562D" w:rsidRPr="00512A01">
          <w:rPr>
            <w:rStyle w:val="Hyperlink"/>
            <w:noProof/>
          </w:rPr>
          <w:t>Listing 9 – Code der überarbeiteten get_reward-Methode des Environments</w:t>
        </w:r>
        <w:r w:rsidR="00AF562D">
          <w:rPr>
            <w:noProof/>
            <w:webHidden/>
          </w:rPr>
          <w:tab/>
        </w:r>
        <w:r w:rsidR="00AF562D">
          <w:rPr>
            <w:noProof/>
            <w:webHidden/>
          </w:rPr>
          <w:fldChar w:fldCharType="begin"/>
        </w:r>
        <w:r w:rsidR="00AF562D">
          <w:rPr>
            <w:noProof/>
            <w:webHidden/>
          </w:rPr>
          <w:instrText xml:space="preserve"> PAGEREF _Toc143039303 \h </w:instrText>
        </w:r>
        <w:r w:rsidR="00AF562D">
          <w:rPr>
            <w:noProof/>
            <w:webHidden/>
          </w:rPr>
        </w:r>
        <w:r w:rsidR="00AF562D">
          <w:rPr>
            <w:noProof/>
            <w:webHidden/>
          </w:rPr>
          <w:fldChar w:fldCharType="separate"/>
        </w:r>
        <w:r w:rsidR="00955E3D">
          <w:rPr>
            <w:noProof/>
            <w:webHidden/>
          </w:rPr>
          <w:t>47</w:t>
        </w:r>
        <w:r w:rsidR="00AF562D">
          <w:rPr>
            <w:noProof/>
            <w:webHidden/>
          </w:rPr>
          <w:fldChar w:fldCharType="end"/>
        </w:r>
      </w:hyperlink>
    </w:p>
    <w:p w14:paraId="73248BAA" w14:textId="7A4E8375"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4" w:history="1">
        <w:r w:rsidR="00AF562D" w:rsidRPr="00512A01">
          <w:rPr>
            <w:rStyle w:val="Hyperlink"/>
            <w:noProof/>
          </w:rPr>
          <w:t>Listing 10 – Code der input_expected- und check_for_color-Methoden des Pattern Recognition Moduls</w:t>
        </w:r>
        <w:r w:rsidR="00AF562D">
          <w:rPr>
            <w:noProof/>
            <w:webHidden/>
          </w:rPr>
          <w:tab/>
        </w:r>
        <w:r w:rsidR="00AF562D">
          <w:rPr>
            <w:noProof/>
            <w:webHidden/>
          </w:rPr>
          <w:fldChar w:fldCharType="begin"/>
        </w:r>
        <w:r w:rsidR="00AF562D">
          <w:rPr>
            <w:noProof/>
            <w:webHidden/>
          </w:rPr>
          <w:instrText xml:space="preserve"> PAGEREF _Toc143039304 \h </w:instrText>
        </w:r>
        <w:r w:rsidR="00AF562D">
          <w:rPr>
            <w:noProof/>
            <w:webHidden/>
          </w:rPr>
        </w:r>
        <w:r w:rsidR="00AF562D">
          <w:rPr>
            <w:noProof/>
            <w:webHidden/>
          </w:rPr>
          <w:fldChar w:fldCharType="separate"/>
        </w:r>
        <w:r w:rsidR="00955E3D">
          <w:rPr>
            <w:noProof/>
            <w:webHidden/>
          </w:rPr>
          <w:t>48</w:t>
        </w:r>
        <w:r w:rsidR="00AF562D">
          <w:rPr>
            <w:noProof/>
            <w:webHidden/>
          </w:rPr>
          <w:fldChar w:fldCharType="end"/>
        </w:r>
      </w:hyperlink>
    </w:p>
    <w:p w14:paraId="5C0EE960" w14:textId="38A0165E" w:rsidR="00AF562D" w:rsidRDefault="0075663F">
      <w:pPr>
        <w:pStyle w:val="Abbildungsverzeichnis"/>
        <w:tabs>
          <w:tab w:val="right" w:leader="dot" w:pos="8209"/>
        </w:tabs>
        <w:rPr>
          <w:rFonts w:asciiTheme="minorHAnsi" w:eastAsiaTheme="minorEastAsia" w:hAnsiTheme="minorHAnsi" w:cstheme="minorBidi"/>
          <w:noProof/>
          <w:sz w:val="22"/>
          <w:lang w:val="en-US"/>
        </w:rPr>
      </w:pPr>
      <w:hyperlink w:anchor="_Toc143039305" w:history="1">
        <w:r w:rsidR="00AF562D" w:rsidRPr="00512A01">
          <w:rPr>
            <w:rStyle w:val="Hyperlink"/>
            <w:noProof/>
          </w:rPr>
          <w:t>Listing 11 - Code der downscaleImage-Methode im Image Analysis Modul</w:t>
        </w:r>
        <w:r w:rsidR="00AF562D">
          <w:rPr>
            <w:noProof/>
            <w:webHidden/>
          </w:rPr>
          <w:tab/>
        </w:r>
        <w:r w:rsidR="00AF562D">
          <w:rPr>
            <w:noProof/>
            <w:webHidden/>
          </w:rPr>
          <w:fldChar w:fldCharType="begin"/>
        </w:r>
        <w:r w:rsidR="00AF562D">
          <w:rPr>
            <w:noProof/>
            <w:webHidden/>
          </w:rPr>
          <w:instrText xml:space="preserve"> PAGEREF _Toc143039305 \h </w:instrText>
        </w:r>
        <w:r w:rsidR="00AF562D">
          <w:rPr>
            <w:noProof/>
            <w:webHidden/>
          </w:rPr>
        </w:r>
        <w:r w:rsidR="00AF562D">
          <w:rPr>
            <w:noProof/>
            <w:webHidden/>
          </w:rPr>
          <w:fldChar w:fldCharType="separate"/>
        </w:r>
        <w:r w:rsidR="00955E3D">
          <w:rPr>
            <w:noProof/>
            <w:webHidden/>
          </w:rPr>
          <w:t>51</w:t>
        </w:r>
        <w:r w:rsidR="00AF562D">
          <w:rPr>
            <w:noProof/>
            <w:webHidden/>
          </w:rPr>
          <w:fldChar w:fldCharType="end"/>
        </w:r>
      </w:hyperlink>
    </w:p>
    <w:p w14:paraId="2F90B7C7" w14:textId="3E167AA4" w:rsidR="00423265" w:rsidRDefault="00423265" w:rsidP="00423265">
      <w:pPr>
        <w:pStyle w:val="berschrift1"/>
      </w:pPr>
      <w:r>
        <w:fldChar w:fldCharType="end"/>
      </w:r>
      <w:r>
        <w:br w:type="page"/>
      </w:r>
    </w:p>
    <w:p w14:paraId="43841D28" w14:textId="77777777" w:rsidR="00423265" w:rsidRDefault="00423265">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60614A3C" w14:textId="77777777" w:rsidR="009865BE" w:rsidRDefault="005443B1" w:rsidP="009865BE">
      <w:pPr>
        <w:pStyle w:val="berschrift1"/>
      </w:pPr>
      <w:bookmarkStart w:id="5" w:name="_Toc143039374"/>
      <w:r>
        <w:lastRenderedPageBreak/>
        <w:t>Abkürzungsverzeichnis</w:t>
      </w:r>
      <w:bookmarkEnd w:id="5"/>
    </w:p>
    <w:p w14:paraId="36BEFD32" w14:textId="0F69B9A4" w:rsidR="009A4085" w:rsidRPr="009865BE" w:rsidRDefault="009865BE" w:rsidP="009865BE">
      <w:pPr>
        <w:pStyle w:val="berschrift1"/>
        <w:rPr>
          <w:rFonts w:ascii="Times New Roman" w:eastAsiaTheme="minorHAnsi" w:hAnsi="Times New Roman" w:cs="Times New Roman"/>
          <w:noProof/>
          <w:color w:val="auto"/>
          <w:sz w:val="24"/>
          <w:szCs w:val="22"/>
        </w:rPr>
        <w:sectPr w:rsidR="009A4085" w:rsidRPr="009865BE" w:rsidSect="00CB0AED">
          <w:headerReference w:type="even" r:id="rId9"/>
          <w:headerReference w:type="default" r:id="rId10"/>
          <w:footerReference w:type="even" r:id="rId11"/>
          <w:footerReference w:type="default" r:id="rId12"/>
          <w:headerReference w:type="first" r:id="rId13"/>
          <w:footerReference w:type="first" r:id="rId14"/>
          <w:type w:val="continuous"/>
          <w:pgSz w:w="11906" w:h="16838"/>
          <w:pgMar w:top="1701" w:right="1418" w:bottom="1134" w:left="1418" w:header="709" w:footer="709" w:gutter="851"/>
          <w:pgNumType w:fmt="upperRoman"/>
          <w:cols w:space="708"/>
          <w:titlePg/>
          <w:docGrid w:linePitch="360"/>
        </w:sectPr>
      </w:pPr>
      <w:r w:rsidRPr="009865BE">
        <w:rPr>
          <w:sz w:val="24"/>
        </w:rPr>
        <w:t xml:space="preserve"> </w:t>
      </w:r>
      <w:r w:rsidR="00792671">
        <w:rPr>
          <w:rFonts w:ascii="Times New Roman" w:eastAsiaTheme="minorHAnsi" w:hAnsi="Times New Roman" w:cs="Times New Roman"/>
          <w:noProof/>
          <w:color w:val="auto"/>
          <w:sz w:val="24"/>
          <w:szCs w:val="22"/>
        </w:rPr>
        <w:fldChar w:fldCharType="begin"/>
      </w:r>
      <w:r w:rsidR="00792671" w:rsidRPr="009865BE">
        <w:rPr>
          <w:rFonts w:ascii="Times New Roman" w:eastAsiaTheme="minorHAnsi" w:hAnsi="Times New Roman" w:cs="Times New Roman"/>
          <w:noProof/>
          <w:color w:val="auto"/>
          <w:sz w:val="24"/>
          <w:szCs w:val="22"/>
        </w:rPr>
        <w:instrText xml:space="preserve"> INDEX \e "</w:instrText>
      </w:r>
      <w:r w:rsidR="00792671" w:rsidRPr="009865BE">
        <w:rPr>
          <w:rFonts w:ascii="Times New Roman" w:eastAsiaTheme="minorHAnsi" w:hAnsi="Times New Roman" w:cs="Times New Roman"/>
          <w:noProof/>
          <w:color w:val="auto"/>
          <w:sz w:val="24"/>
          <w:szCs w:val="22"/>
        </w:rPr>
        <w:tab/>
        <w:instrText xml:space="preserve">" \c "1" \z "1033" </w:instrText>
      </w:r>
      <w:r w:rsidR="00792671">
        <w:rPr>
          <w:rFonts w:ascii="Times New Roman" w:eastAsiaTheme="minorHAnsi" w:hAnsi="Times New Roman" w:cs="Times New Roman"/>
          <w:noProof/>
          <w:color w:val="auto"/>
          <w:sz w:val="24"/>
          <w:szCs w:val="22"/>
        </w:rPr>
        <w:fldChar w:fldCharType="separate"/>
      </w:r>
    </w:p>
    <w:p w14:paraId="580425BA" w14:textId="77777777" w:rsidR="009A4085" w:rsidRDefault="009A4085" w:rsidP="00B243B8">
      <w:pPr>
        <w:pStyle w:val="Index1"/>
        <w:tabs>
          <w:tab w:val="right" w:leader="dot" w:pos="8209"/>
        </w:tabs>
        <w:spacing w:line="360" w:lineRule="auto"/>
        <w:rPr>
          <w:noProof/>
        </w:rPr>
      </w:pPr>
      <w:r>
        <w:rPr>
          <w:noProof/>
        </w:rPr>
        <w:t>CNN</w:t>
      </w:r>
      <w:r>
        <w:rPr>
          <w:noProof/>
        </w:rPr>
        <w:tab/>
      </w:r>
      <w:r w:rsidRPr="00BD60E5">
        <w:rPr>
          <w:rFonts w:cstheme="minorHAnsi"/>
          <w:i/>
          <w:noProof/>
        </w:rPr>
        <w:t>Convolutional Neural Network</w:t>
      </w:r>
    </w:p>
    <w:p w14:paraId="3228441C" w14:textId="77777777" w:rsidR="009A4085" w:rsidRDefault="009A4085" w:rsidP="00B243B8">
      <w:pPr>
        <w:pStyle w:val="Index1"/>
        <w:tabs>
          <w:tab w:val="right" w:leader="dot" w:pos="8209"/>
        </w:tabs>
        <w:spacing w:line="360" w:lineRule="auto"/>
        <w:rPr>
          <w:noProof/>
        </w:rPr>
      </w:pPr>
      <w:r>
        <w:rPr>
          <w:noProof/>
        </w:rPr>
        <w:t>DDR</w:t>
      </w:r>
      <w:r>
        <w:rPr>
          <w:noProof/>
        </w:rPr>
        <w:tab/>
      </w:r>
      <w:r w:rsidRPr="00BD60E5">
        <w:rPr>
          <w:rFonts w:cstheme="minorHAnsi"/>
          <w:i/>
          <w:noProof/>
        </w:rPr>
        <w:t>Dance Dance Revolution</w:t>
      </w:r>
    </w:p>
    <w:p w14:paraId="4DC9C375" w14:textId="77777777" w:rsidR="009A4085" w:rsidRDefault="009A4085" w:rsidP="00B243B8">
      <w:pPr>
        <w:pStyle w:val="Index1"/>
        <w:tabs>
          <w:tab w:val="right" w:leader="dot" w:pos="8209"/>
        </w:tabs>
        <w:spacing w:line="360" w:lineRule="auto"/>
        <w:rPr>
          <w:noProof/>
        </w:rPr>
      </w:pPr>
      <w:r>
        <w:rPr>
          <w:noProof/>
        </w:rPr>
        <w:t>DQN</w:t>
      </w:r>
      <w:r>
        <w:rPr>
          <w:noProof/>
        </w:rPr>
        <w:tab/>
      </w:r>
      <w:r w:rsidRPr="00B243B8">
        <w:rPr>
          <w:i/>
          <w:noProof/>
        </w:rPr>
        <w:t>Deep-Q-Network</w:t>
      </w:r>
    </w:p>
    <w:p w14:paraId="505C3ED0" w14:textId="77777777" w:rsidR="009A4085" w:rsidRDefault="009A4085" w:rsidP="00B243B8">
      <w:pPr>
        <w:pStyle w:val="Index1"/>
        <w:tabs>
          <w:tab w:val="right" w:leader="dot" w:pos="8209"/>
        </w:tabs>
        <w:spacing w:line="360" w:lineRule="auto"/>
        <w:rPr>
          <w:noProof/>
        </w:rPr>
      </w:pPr>
      <w:r>
        <w:rPr>
          <w:noProof/>
        </w:rPr>
        <w:t>et al.</w:t>
      </w:r>
      <w:r>
        <w:rPr>
          <w:noProof/>
        </w:rPr>
        <w:tab/>
      </w:r>
      <w:r w:rsidRPr="00BD60E5">
        <w:rPr>
          <w:rFonts w:cstheme="minorHAnsi"/>
          <w:i/>
          <w:noProof/>
        </w:rPr>
        <w:t>et alia</w:t>
      </w:r>
    </w:p>
    <w:p w14:paraId="7DE28D32" w14:textId="77777777" w:rsidR="009A4085" w:rsidRDefault="009A4085" w:rsidP="00B243B8">
      <w:pPr>
        <w:pStyle w:val="Index1"/>
        <w:tabs>
          <w:tab w:val="right" w:leader="dot" w:pos="8209"/>
        </w:tabs>
        <w:spacing w:line="360" w:lineRule="auto"/>
        <w:rPr>
          <w:noProof/>
        </w:rPr>
      </w:pPr>
      <w:r>
        <w:rPr>
          <w:noProof/>
        </w:rPr>
        <w:t>etc.</w:t>
      </w:r>
      <w:r>
        <w:rPr>
          <w:noProof/>
        </w:rPr>
        <w:tab/>
      </w:r>
      <w:r w:rsidRPr="00BD60E5">
        <w:rPr>
          <w:rFonts w:cstheme="minorHAnsi"/>
          <w:i/>
          <w:noProof/>
        </w:rPr>
        <w:t>et cetera</w:t>
      </w:r>
    </w:p>
    <w:p w14:paraId="774FBCFC" w14:textId="77777777" w:rsidR="009A4085" w:rsidRPr="009A4085" w:rsidRDefault="009A4085" w:rsidP="00B243B8">
      <w:pPr>
        <w:pStyle w:val="Index1"/>
        <w:tabs>
          <w:tab w:val="right" w:leader="dot" w:pos="8209"/>
        </w:tabs>
        <w:spacing w:line="360" w:lineRule="auto"/>
        <w:rPr>
          <w:noProof/>
        </w:rPr>
      </w:pPr>
      <w:r w:rsidRPr="009A4085">
        <w:rPr>
          <w:noProof/>
        </w:rPr>
        <w:t>GPT</w:t>
      </w:r>
      <w:r w:rsidRPr="009A4085">
        <w:rPr>
          <w:noProof/>
        </w:rPr>
        <w:tab/>
      </w:r>
      <w:r w:rsidRPr="00B243B8">
        <w:rPr>
          <w:i/>
          <w:noProof/>
        </w:rPr>
        <w:t>Generative Pretrained Transforme</w:t>
      </w:r>
      <w:r w:rsidRPr="009A4085">
        <w:rPr>
          <w:noProof/>
        </w:rPr>
        <w:t>r</w:t>
      </w:r>
    </w:p>
    <w:p w14:paraId="4911F945" w14:textId="77777777" w:rsidR="009A4085" w:rsidRPr="009A4085" w:rsidRDefault="009A4085" w:rsidP="00B243B8">
      <w:pPr>
        <w:pStyle w:val="Index1"/>
        <w:tabs>
          <w:tab w:val="right" w:leader="dot" w:pos="8209"/>
        </w:tabs>
        <w:spacing w:line="360" w:lineRule="auto"/>
        <w:rPr>
          <w:noProof/>
        </w:rPr>
      </w:pPr>
      <w:r w:rsidRPr="009A4085">
        <w:rPr>
          <w:noProof/>
        </w:rPr>
        <w:t>KI</w:t>
      </w:r>
      <w:r w:rsidRPr="009A4085">
        <w:rPr>
          <w:noProof/>
        </w:rPr>
        <w:tab/>
      </w:r>
      <w:r w:rsidRPr="009A4085">
        <w:rPr>
          <w:rFonts w:cstheme="minorHAnsi"/>
          <w:i/>
          <w:noProof/>
        </w:rPr>
        <w:t>Künstliche Intelligenz</w:t>
      </w:r>
    </w:p>
    <w:p w14:paraId="5194B14B" w14:textId="77777777" w:rsidR="009A4085" w:rsidRPr="009A4085" w:rsidRDefault="009A4085" w:rsidP="00B243B8">
      <w:pPr>
        <w:pStyle w:val="Index1"/>
        <w:tabs>
          <w:tab w:val="right" w:leader="dot" w:pos="8209"/>
        </w:tabs>
        <w:spacing w:line="360" w:lineRule="auto"/>
        <w:rPr>
          <w:noProof/>
        </w:rPr>
      </w:pPr>
      <w:r w:rsidRPr="009A4085">
        <w:rPr>
          <w:noProof/>
        </w:rPr>
        <w:t>LLM</w:t>
      </w:r>
      <w:r w:rsidRPr="009A4085">
        <w:rPr>
          <w:noProof/>
        </w:rPr>
        <w:tab/>
      </w:r>
      <w:r w:rsidRPr="009A4085">
        <w:rPr>
          <w:rFonts w:cstheme="minorHAnsi"/>
          <w:i/>
          <w:noProof/>
        </w:rPr>
        <w:t>Large Language Model</w:t>
      </w:r>
    </w:p>
    <w:p w14:paraId="5062734B" w14:textId="77777777" w:rsidR="009A4085" w:rsidRDefault="009A4085" w:rsidP="00B243B8">
      <w:pPr>
        <w:pStyle w:val="Index1"/>
        <w:tabs>
          <w:tab w:val="right" w:leader="dot" w:pos="8209"/>
        </w:tabs>
        <w:spacing w:line="360" w:lineRule="auto"/>
        <w:rPr>
          <w:noProof/>
        </w:rPr>
      </w:pPr>
      <w:r w:rsidRPr="009A4085">
        <w:rPr>
          <w:noProof/>
        </w:rPr>
        <w:t>MDP</w:t>
      </w:r>
      <w:r w:rsidRPr="009A4085">
        <w:rPr>
          <w:noProof/>
        </w:rPr>
        <w:tab/>
      </w:r>
      <w:r w:rsidRPr="009A4085">
        <w:rPr>
          <w:rFonts w:cstheme="minorHAnsi"/>
          <w:i/>
          <w:noProof/>
        </w:rPr>
        <w:t>Markov Decision Process</w:t>
      </w:r>
    </w:p>
    <w:p w14:paraId="6BEDF769" w14:textId="77777777" w:rsidR="009A4085" w:rsidRDefault="009A4085" w:rsidP="00B243B8">
      <w:pPr>
        <w:pStyle w:val="Index1"/>
        <w:tabs>
          <w:tab w:val="right" w:leader="dot" w:pos="8209"/>
        </w:tabs>
        <w:spacing w:line="360" w:lineRule="auto"/>
        <w:rPr>
          <w:noProof/>
        </w:rPr>
      </w:pPr>
      <w:r>
        <w:rPr>
          <w:noProof/>
        </w:rPr>
        <w:t>OCR</w:t>
      </w:r>
      <w:r>
        <w:rPr>
          <w:noProof/>
        </w:rPr>
        <w:tab/>
      </w:r>
      <w:r w:rsidRPr="00BD60E5">
        <w:rPr>
          <w:rFonts w:cstheme="minorHAnsi"/>
          <w:i/>
          <w:noProof/>
        </w:rPr>
        <w:t>Optical Character Recognition</w:t>
      </w:r>
    </w:p>
    <w:p w14:paraId="233957F4" w14:textId="77777777" w:rsidR="009A4085" w:rsidRDefault="009A4085" w:rsidP="00B243B8">
      <w:pPr>
        <w:pStyle w:val="Index1"/>
        <w:tabs>
          <w:tab w:val="right" w:leader="dot" w:pos="8209"/>
        </w:tabs>
        <w:spacing w:line="360" w:lineRule="auto"/>
        <w:rPr>
          <w:noProof/>
        </w:rPr>
      </w:pPr>
      <w:r>
        <w:rPr>
          <w:noProof/>
        </w:rPr>
        <w:t>RL</w:t>
      </w:r>
      <w:r>
        <w:rPr>
          <w:noProof/>
        </w:rPr>
        <w:tab/>
      </w:r>
      <w:r w:rsidRPr="00BD60E5">
        <w:rPr>
          <w:rFonts w:cstheme="minorHAnsi"/>
          <w:i/>
          <w:noProof/>
        </w:rPr>
        <w:t>Reinforcement Learning</w:t>
      </w:r>
    </w:p>
    <w:p w14:paraId="69EFF930" w14:textId="77777777" w:rsidR="009A4085" w:rsidRDefault="009A4085" w:rsidP="00B243B8">
      <w:pPr>
        <w:pStyle w:val="Index1"/>
        <w:tabs>
          <w:tab w:val="right" w:leader="dot" w:pos="8209"/>
        </w:tabs>
        <w:spacing w:line="360" w:lineRule="auto"/>
        <w:rPr>
          <w:noProof/>
        </w:rPr>
      </w:pPr>
      <w:r>
        <w:rPr>
          <w:noProof/>
        </w:rPr>
        <w:t>u.a.</w:t>
      </w:r>
      <w:r>
        <w:rPr>
          <w:noProof/>
        </w:rPr>
        <w:tab/>
      </w:r>
      <w:r w:rsidRPr="00BD60E5">
        <w:rPr>
          <w:rFonts w:cstheme="minorHAnsi"/>
          <w:i/>
          <w:noProof/>
        </w:rPr>
        <w:t>unter anderem</w:t>
      </w:r>
    </w:p>
    <w:p w14:paraId="3637A691" w14:textId="77777777" w:rsidR="009A4085" w:rsidRDefault="009A4085" w:rsidP="00B243B8">
      <w:pPr>
        <w:pStyle w:val="Index1"/>
        <w:tabs>
          <w:tab w:val="right" w:leader="dot" w:pos="8209"/>
        </w:tabs>
        <w:spacing w:line="360" w:lineRule="auto"/>
        <w:rPr>
          <w:noProof/>
        </w:rPr>
      </w:pPr>
      <w:r>
        <w:rPr>
          <w:noProof/>
        </w:rPr>
        <w:t>U.S.</w:t>
      </w:r>
      <w:r>
        <w:rPr>
          <w:noProof/>
        </w:rPr>
        <w:tab/>
      </w:r>
      <w:r w:rsidRPr="00BD60E5">
        <w:rPr>
          <w:rFonts w:cstheme="minorHAnsi"/>
          <w:i/>
          <w:noProof/>
        </w:rPr>
        <w:t>United States (of America)</w:t>
      </w:r>
    </w:p>
    <w:p w14:paraId="0FFDD362" w14:textId="77777777" w:rsidR="009A4085" w:rsidRDefault="009A4085" w:rsidP="00B243B8">
      <w:pPr>
        <w:pStyle w:val="Index1"/>
        <w:tabs>
          <w:tab w:val="right" w:leader="dot" w:pos="8209"/>
        </w:tabs>
        <w:spacing w:line="360" w:lineRule="auto"/>
        <w:rPr>
          <w:noProof/>
        </w:rPr>
      </w:pPr>
      <w:r>
        <w:rPr>
          <w:noProof/>
        </w:rPr>
        <w:t>WGA</w:t>
      </w:r>
      <w:r>
        <w:rPr>
          <w:noProof/>
        </w:rPr>
        <w:tab/>
      </w:r>
      <w:r w:rsidRPr="00BD60E5">
        <w:rPr>
          <w:rFonts w:cstheme="minorHAnsi"/>
          <w:i/>
          <w:noProof/>
        </w:rPr>
        <w:t>Writers Guild of America</w:t>
      </w:r>
    </w:p>
    <w:p w14:paraId="17A30DC0" w14:textId="77777777" w:rsidR="009A4085" w:rsidRDefault="009A4085" w:rsidP="00B243B8">
      <w:pPr>
        <w:pStyle w:val="Index1"/>
        <w:tabs>
          <w:tab w:val="right" w:leader="dot" w:pos="8209"/>
        </w:tabs>
        <w:spacing w:line="360" w:lineRule="auto"/>
        <w:rPr>
          <w:noProof/>
        </w:rPr>
      </w:pPr>
      <w:r>
        <w:rPr>
          <w:noProof/>
        </w:rPr>
        <w:t>z.B.</w:t>
      </w:r>
      <w:r>
        <w:rPr>
          <w:noProof/>
        </w:rPr>
        <w:tab/>
      </w:r>
      <w:r w:rsidRPr="00BD60E5">
        <w:rPr>
          <w:rFonts w:cstheme="minorHAnsi"/>
          <w:i/>
          <w:noProof/>
        </w:rPr>
        <w:t>zum Beispiel</w:t>
      </w:r>
    </w:p>
    <w:p w14:paraId="2B68313B" w14:textId="5735670B" w:rsidR="009A4085" w:rsidRDefault="009A4085" w:rsidP="0021127B">
      <w:pPr>
        <w:rPr>
          <w:noProof/>
        </w:rPr>
        <w:sectPr w:rsidR="009A4085" w:rsidSect="009A4085">
          <w:type w:val="continuous"/>
          <w:pgSz w:w="11906" w:h="16838"/>
          <w:pgMar w:top="1701" w:right="1418" w:bottom="1134" w:left="1418" w:header="709" w:footer="709" w:gutter="851"/>
          <w:pgNumType w:fmt="upperRoman"/>
          <w:cols w:space="720"/>
          <w:docGrid w:linePitch="360"/>
        </w:sectPr>
      </w:pPr>
    </w:p>
    <w:p w14:paraId="0DB580C9" w14:textId="20D1CB12" w:rsidR="00165176" w:rsidRDefault="00792671" w:rsidP="0021127B">
      <w:r>
        <w:fldChar w:fldCharType="end"/>
      </w:r>
    </w:p>
    <w:p w14:paraId="625BF088" w14:textId="5DE71C57" w:rsidR="00463653" w:rsidRDefault="0021127B">
      <w:pPr>
        <w:spacing w:line="259" w:lineRule="auto"/>
        <w:rPr>
          <w:rFonts w:asciiTheme="majorHAnsi" w:eastAsiaTheme="majorEastAsia" w:hAnsiTheme="majorHAnsi" w:cstheme="majorBidi"/>
          <w:color w:val="2F5496" w:themeColor="accent1" w:themeShade="BF"/>
          <w:sz w:val="32"/>
          <w:szCs w:val="32"/>
        </w:rPr>
      </w:pPr>
      <w:r>
        <w:br w:type="page"/>
      </w:r>
    </w:p>
    <w:p w14:paraId="4F6CBAB4" w14:textId="0CF8D051" w:rsidR="0021127B" w:rsidRPr="00423265" w:rsidRDefault="00423265" w:rsidP="00423265">
      <w:pPr>
        <w:spacing w:line="259" w:lineRule="auto"/>
        <w:rPr>
          <w:rFonts w:asciiTheme="majorHAnsi" w:eastAsiaTheme="majorEastAsia" w:hAnsiTheme="majorHAnsi" w:cstheme="majorBidi"/>
          <w:color w:val="2F5496" w:themeColor="accent1" w:themeShade="BF"/>
          <w:sz w:val="32"/>
          <w:szCs w:val="32"/>
        </w:rPr>
        <w:sectPr w:rsidR="0021127B" w:rsidRPr="00423265" w:rsidSect="009A4085">
          <w:type w:val="continuous"/>
          <w:pgSz w:w="11906" w:h="16838"/>
          <w:pgMar w:top="1701" w:right="1418" w:bottom="1134" w:left="1418" w:header="709" w:footer="709" w:gutter="851"/>
          <w:pgNumType w:fmt="upperRoman"/>
          <w:cols w:space="708"/>
          <w:docGrid w:linePitch="360"/>
        </w:sectPr>
      </w:pPr>
      <w:r>
        <w:rPr>
          <w:rFonts w:asciiTheme="majorHAnsi" w:eastAsiaTheme="majorEastAsia" w:hAnsiTheme="majorHAnsi" w:cstheme="majorBidi"/>
          <w:color w:val="2F5496" w:themeColor="accent1" w:themeShade="BF"/>
          <w:sz w:val="32"/>
          <w:szCs w:val="32"/>
        </w:rPr>
        <w:lastRenderedPageBreak/>
        <w:br w:type="page"/>
      </w:r>
    </w:p>
    <w:p w14:paraId="795996BF" w14:textId="2B9E5989" w:rsidR="00F90166" w:rsidRPr="00F90166" w:rsidRDefault="00F90166" w:rsidP="00F90166">
      <w:pPr>
        <w:jc w:val="both"/>
      </w:pPr>
      <w:r w:rsidRPr="00F90166">
        <w:lastRenderedPageBreak/>
        <w:t xml:space="preserve">In dieser Arbeit wird das generische Maskulinum </w:t>
      </w:r>
      <w:r>
        <w:t>genutzt</w:t>
      </w:r>
      <w:r w:rsidRPr="00F90166">
        <w:t>, um Personenbezeichnungen in neutraler Form zu verwenden. Alle männlichen Bezeichnungen beziehen sich implizit auf Personen jeglichen Geschlechts und sollen keinerlei Ausschluss oder Vorurteil gegenüber anderen Geschlechtern darstellen. Ziel ist es, den Lesefluss zu erleichtern, ohne dabei die Gleichbehandlung und Inklusion aller Geschlechter zu vernachlässigen.</w:t>
      </w:r>
    </w:p>
    <w:p w14:paraId="4AD1DA3C" w14:textId="77777777" w:rsidR="00F90166" w:rsidRDefault="00F90166" w:rsidP="00F90166">
      <w:pPr>
        <w:jc w:val="both"/>
        <w:rPr>
          <w:i/>
        </w:rPr>
      </w:pPr>
    </w:p>
    <w:p w14:paraId="25ECE847" w14:textId="79FC5911" w:rsidR="00F90166" w:rsidRPr="00F90166" w:rsidRDefault="00631929" w:rsidP="00F90166">
      <w:pPr>
        <w:pStyle w:val="berschrift1"/>
        <w:numPr>
          <w:ilvl w:val="0"/>
          <w:numId w:val="8"/>
        </w:numPr>
      </w:pPr>
      <w:bookmarkStart w:id="6" w:name="_Toc143039375"/>
      <w:r>
        <w:t>Einführung</w:t>
      </w:r>
      <w:bookmarkEnd w:id="6"/>
    </w:p>
    <w:p w14:paraId="441C4F00" w14:textId="038ED173" w:rsidR="00EB0E86" w:rsidRDefault="00EB0E86" w:rsidP="00490D95">
      <w:pPr>
        <w:pStyle w:val="berschrift2"/>
        <w:numPr>
          <w:ilvl w:val="1"/>
          <w:numId w:val="8"/>
        </w:numPr>
      </w:pPr>
      <w:bookmarkStart w:id="7" w:name="_Toc143039376"/>
      <w:r>
        <w:t>Motivation</w:t>
      </w:r>
      <w:r w:rsidR="00027CA2">
        <w:t xml:space="preserve"> und Ziel der Arbeit</w:t>
      </w:r>
      <w:bookmarkEnd w:id="7"/>
    </w:p>
    <w:p w14:paraId="0890ECA0" w14:textId="77777777" w:rsidR="00EB0E86" w:rsidRDefault="00EB0E86" w:rsidP="00490D95"/>
    <w:p w14:paraId="50E81EB7" w14:textId="25581BF1" w:rsidR="00D72DDD" w:rsidRDefault="00D72DDD" w:rsidP="003C11C5">
      <w:pPr>
        <w:jc w:val="both"/>
      </w:pPr>
      <w:r>
        <w:t xml:space="preserve">Künstliche Intelligenz </w:t>
      </w:r>
      <w:r w:rsidR="00BD0F38">
        <w:t>ist derzeit im Trend wie noch nie</w:t>
      </w:r>
      <w:r w:rsidR="003558FA">
        <w:t xml:space="preserve"> zuvor</w:t>
      </w:r>
      <w:r w:rsidR="00BD0F38">
        <w:t xml:space="preserve">. </w:t>
      </w:r>
      <w:r w:rsidR="008814BF">
        <w:t>Laut dem Artificial</w:t>
      </w:r>
      <w:r w:rsidR="00490983">
        <w:t xml:space="preserve"> Intelligence Index Report 2022 der Stanford Universität</w:t>
      </w:r>
      <w:r w:rsidR="00E36E04">
        <w:t xml:space="preserve"> </w:t>
      </w:r>
      <w:r w:rsidR="00E36E04">
        <w:fldChar w:fldCharType="begin"/>
      </w:r>
      <w:r w:rsidR="00E36E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36E04">
        <w:fldChar w:fldCharType="separate"/>
      </w:r>
      <w:r w:rsidR="00E36E04">
        <w:t>(Zhang et al. 2022)</w:t>
      </w:r>
      <w:r w:rsidR="00E36E04">
        <w:fldChar w:fldCharType="end"/>
      </w:r>
      <w:r w:rsidR="00490983">
        <w:t xml:space="preserve">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r w:rsidR="00411015">
        <w:t>Sowohl durch</w:t>
      </w:r>
      <w:r w:rsidR="00ED4583">
        <w:t xml:space="preserve">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t>
      </w:r>
      <w:r w:rsidR="003558FA">
        <w:t>akt</w:t>
      </w:r>
      <w:r w:rsidR="002D373E">
        <w:t>u</w:t>
      </w:r>
      <w:r w:rsidR="003558FA">
        <w:t>elles</w:t>
      </w:r>
      <w:r w:rsidR="00ED4583">
        <w:t xml:space="preserve"> Thema</w:t>
      </w:r>
      <w:r w:rsidR="003558FA">
        <w:t>.</w:t>
      </w:r>
      <w:r w:rsidR="00192A0B">
        <w:t xml:space="preserve"> </w:t>
      </w:r>
      <w:r w:rsidR="003558FA">
        <w:t xml:space="preserve">Dabei findet dieser Diskurs </w:t>
      </w:r>
      <w:r w:rsidR="00192A0B">
        <w:t xml:space="preserve">nicht nur </w:t>
      </w:r>
      <w:r w:rsidR="003558FA">
        <w:t xml:space="preserve">im </w:t>
      </w:r>
      <w:r w:rsidR="00192A0B">
        <w:t>Bereich der Informatik, sondern</w:t>
      </w:r>
      <w:r w:rsidR="00ED4583">
        <w:t xml:space="preserve"> </w:t>
      </w:r>
      <w:r w:rsidR="00411015">
        <w:t xml:space="preserve">in </w:t>
      </w:r>
      <w:r w:rsidR="00ED4583">
        <w:t xml:space="preserve">der </w:t>
      </w:r>
      <w:r w:rsidR="00192A0B">
        <w:t xml:space="preserve">ganzen </w:t>
      </w:r>
      <w:r w:rsidR="00ED4583">
        <w:t>Gesellschaft</w:t>
      </w:r>
      <w:r w:rsidR="003558FA">
        <w:t xml:space="preserve"> statt. L</w:t>
      </w:r>
      <w:r w:rsidR="00490983">
        <w:t xml:space="preserve">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End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30275B">
            <w:t>(Barthel und Ciesielski 2023)</w:t>
          </w:r>
          <w:r w:rsidR="00EE1AAE">
            <w:fldChar w:fldCharType="end"/>
          </w:r>
        </w:sdtContent>
      </w:sdt>
      <w:r w:rsidR="00192A0B">
        <w:t>.</w:t>
      </w:r>
    </w:p>
    <w:p w14:paraId="623810E5" w14:textId="3B91F7AA" w:rsidR="00B513CC" w:rsidRDefault="005A1FF7" w:rsidP="003C11C5">
      <w:pPr>
        <w:jc w:val="both"/>
      </w:pPr>
      <w:r>
        <w:t>Mit der</w:t>
      </w:r>
      <w:r w:rsidR="00EB2A49">
        <w:t xml:space="preserve"> </w:t>
      </w:r>
      <w:r w:rsidR="003027E8">
        <w:t xml:space="preserve">Generierung von </w:t>
      </w:r>
      <w:r w:rsidR="00E36E04">
        <w:t xml:space="preserve">Texten oder Bildern </w:t>
      </w:r>
      <w:r>
        <w:t>durch künstliche Intelligenz</w:t>
      </w:r>
      <w:r w:rsidR="00EB2A49">
        <w:t xml:space="preserve"> kommen natürlich auch Probleme – sowohl moralische als auch juristische. Nachdem 2022 ein Werk einer KI als Sieger eines Kunstwettbewerbes gekürt wurde </w:t>
      </w:r>
      <w:r w:rsidR="003558FA">
        <w:t>kam</w:t>
      </w:r>
      <w:r w:rsidR="00EB2A49">
        <w:t xml:space="preserve"> </w:t>
      </w:r>
      <w:r w:rsidR="003558FA">
        <w:t>es zu</w:t>
      </w:r>
      <w:r w:rsidR="00EB2A49">
        <w:t xml:space="preserve">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End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30275B">
            <w:t>(Roose 2022)</w:t>
          </w:r>
          <w:r w:rsidR="00EB2A49">
            <w:fldChar w:fldCharType="end"/>
          </w:r>
        </w:sdtContent>
      </w:sdt>
      <w:r w:rsidR="00EB2A49">
        <w:t xml:space="preserve">. </w:t>
      </w:r>
      <w:r w:rsidR="00F61E55">
        <w:t xml:space="preserve">Ebenfalls war es unklar, ob mit KI erstellte Bilder rechtlich </w:t>
      </w:r>
      <w:r w:rsidR="00E36E04">
        <w:t>durch</w:t>
      </w:r>
      <w:r w:rsidR="00F61E55">
        <w:t xml:space="preserve"> Copyright geschützt sind. Nutze</w:t>
      </w:r>
      <w:r w:rsidR="003C11C5">
        <w:t>r</w:t>
      </w:r>
      <w:r w:rsidR="00F61E55">
        <w:t xml:space="preserve"> behaupten,</w:t>
      </w:r>
      <w:r w:rsidR="003558FA">
        <w:t xml:space="preserve"> dass</w:t>
      </w:r>
      <w:r w:rsidR="00F61E55">
        <w:t xml:space="preserve"> die eingegebenen Befehle, die </w:t>
      </w:r>
      <w:r w:rsidR="00E36E04">
        <w:t>zu diesem</w:t>
      </w:r>
      <w:r w:rsidR="00F61E55">
        <w:t xml:space="preserve"> Bild geführt haben, </w:t>
      </w:r>
      <w:r w:rsidR="003558FA">
        <w:t>ihr eigenes Werk wären.</w:t>
      </w:r>
      <w:r w:rsidR="00F61E55">
        <w:t xml:space="preserve"> </w:t>
      </w:r>
      <w:r w:rsidR="003558FA">
        <w:t>Dies ist</w:t>
      </w:r>
      <w:r w:rsidR="00F61E55">
        <w:t xml:space="preserve"> jedoch nach einem Urteil des U.S.</w:t>
      </w:r>
      <w:r w:rsidR="00792671">
        <w:fldChar w:fldCharType="begin"/>
      </w:r>
      <w:r w:rsidR="00792671">
        <w:instrText xml:space="preserve"> XE "</w:instrText>
      </w:r>
      <w:r w:rsidR="00792671" w:rsidRPr="00AC44B1">
        <w:instrText>U.S.</w:instrText>
      </w:r>
      <w:r w:rsidR="00792671">
        <w:instrText>" \t "</w:instrText>
      </w:r>
      <w:r w:rsidR="00792671" w:rsidRPr="00904AFE">
        <w:rPr>
          <w:rFonts w:asciiTheme="minorHAnsi" w:hAnsiTheme="minorHAnsi" w:cstheme="minorHAnsi"/>
          <w:i/>
        </w:rPr>
        <w:instrText>United States (of America)</w:instrText>
      </w:r>
      <w:r w:rsidR="00792671">
        <w:instrText xml:space="preserve">" </w:instrText>
      </w:r>
      <w:r w:rsidR="00792671">
        <w:fldChar w:fldCharType="end"/>
      </w:r>
      <w:r w:rsidR="00F61E55">
        <w:t xml:space="preserve"> Copyright Office nicht der Fall </w:t>
      </w:r>
      <w:sdt>
        <w:sdtPr>
          <w:alias w:val="Don't edit this field"/>
          <w:tag w:val="CitaviPlaceholder#47ce9b89-23bd-41f7-baf7-750bf45e49ca"/>
          <w:id w:val="-351037630"/>
          <w:placeholder>
            <w:docPart w:val="DefaultPlaceholder_-1854013440"/>
          </w:placeholder>
        </w:sdtPr>
        <w:sdtEnd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30275B">
            <w:t>(Novak 2023)</w:t>
          </w:r>
          <w:r w:rsidR="00F61E55">
            <w:fldChar w:fldCharType="end"/>
          </w:r>
        </w:sdtContent>
      </w:sdt>
      <w:r w:rsidR="00F61E55">
        <w:t xml:space="preserve">. </w:t>
      </w:r>
    </w:p>
    <w:p w14:paraId="213CE96D" w14:textId="30A10D6B" w:rsidR="00017F4C" w:rsidRDefault="00E36E04" w:rsidP="003C11C5">
      <w:pPr>
        <w:jc w:val="both"/>
      </w:pPr>
      <w:r>
        <w:lastRenderedPageBreak/>
        <w:t>Beschäftigt man sich mit der Thematik „kreative künstliche Intelligenz“ etwas genauer</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End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30275B">
            <w:t>(Xiang 2023)</w:t>
          </w:r>
          <w:r w:rsidR="0034745C">
            <w:fldChar w:fldCharType="end"/>
          </w:r>
        </w:sdtContent>
      </w:sdt>
      <w:r w:rsidR="0034745C">
        <w:t xml:space="preserve">. </w:t>
      </w:r>
    </w:p>
    <w:p w14:paraId="28261B32" w14:textId="7C51BEAD"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t>
      </w:r>
      <w:r w:rsidR="003558FA">
        <w:t>soll</w:t>
      </w:r>
      <w:r w:rsidR="00627808">
        <w:t xml:space="preserve"> </w:t>
      </w:r>
      <w:r w:rsidR="00411015">
        <w:t>der Entwicklungsprozess</w:t>
      </w:r>
      <w:r w:rsidR="00627808">
        <w:t xml:space="preserve"> und die Herangehensweise beschrieben und erklärt, </w:t>
      </w:r>
      <w:r w:rsidR="00161DF1">
        <w:t>sowie</w:t>
      </w:r>
      <w:r w:rsidR="00627808">
        <w:t xml:space="preserve"> schlussendlich retrospektiv analysiert</w:t>
      </w:r>
      <w:r w:rsidR="003558FA">
        <w:t xml:space="preserve"> werden</w:t>
      </w:r>
      <w:r w:rsidR="00627808">
        <w: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8" w:name="_Toc143039377"/>
      <w:r>
        <w:t>Aufbau der Thesis</w:t>
      </w:r>
      <w:bookmarkEnd w:id="8"/>
    </w:p>
    <w:p w14:paraId="07FD21B1" w14:textId="77777777" w:rsidR="0029730F" w:rsidRDefault="0029730F" w:rsidP="00490D95"/>
    <w:p w14:paraId="198AFF42" w14:textId="479D3D14" w:rsidR="00325822" w:rsidRDefault="005A1FF7" w:rsidP="003C11C5">
      <w:pPr>
        <w:jc w:val="both"/>
      </w:pPr>
      <w:r>
        <w:t>Im</w:t>
      </w:r>
      <w:r w:rsidR="00027CA2">
        <w:t xml:space="preserve"> ersten </w:t>
      </w:r>
      <w:r>
        <w:t>K</w:t>
      </w:r>
      <w:r w:rsidR="00027CA2">
        <w:t xml:space="preserve">apitel </w:t>
      </w:r>
      <w:r w:rsidR="0052096A">
        <w:t>wird</w:t>
      </w:r>
      <w:r>
        <w:t xml:space="preserve"> </w:t>
      </w:r>
      <w:r w:rsidR="00027CA2">
        <w:t>zuerst die Motivation dargestellt</w:t>
      </w:r>
      <w:r w:rsidR="00161DF1">
        <w:t>,</w:t>
      </w:r>
      <w:r w:rsidR="00027CA2">
        <w:t xml:space="preserve"> um anschließend den theoretischen und praktischen Teil dieser Ausarbeitung zu erläutern. </w:t>
      </w:r>
      <w:r>
        <w:t xml:space="preserve">Im darauf folgenden Unterkapitel </w:t>
      </w:r>
      <w:r w:rsidR="0052096A">
        <w:t>wird</w:t>
      </w:r>
      <w:r>
        <w:t xml:space="preserve"> der Aufbau der Arbeit beschrieb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670CFE10" w:rsidR="00027CA2" w:rsidRDefault="00027CA2" w:rsidP="003C11C5">
      <w:pPr>
        <w:jc w:val="both"/>
      </w:pPr>
      <w:r>
        <w:t xml:space="preserve">Nachdem die Grundlagen des Themas im zweiten Kapitel definiert wurden, </w:t>
      </w:r>
      <w:r w:rsidR="00061EC0">
        <w:t>werden diese genutzt</w:t>
      </w:r>
      <w:r w:rsidR="003558FA">
        <w:t>,</w:t>
      </w:r>
      <w:r w:rsidR="00061EC0">
        <w:t xml:space="preserve">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w:t>
      </w:r>
      <w:r>
        <w:lastRenderedPageBreak/>
        <w:t xml:space="preserve">darauffolgenden Unterkapiteln auf den Entwicklungsprozess einzugehen. Abschließend wird </w:t>
      </w:r>
      <w:r w:rsidR="0029730F">
        <w:t>das Vorgehen</w:t>
      </w:r>
      <w:r>
        <w:t xml:space="preserve"> analysiert, bewertet und kritisiert.</w:t>
      </w:r>
    </w:p>
    <w:p w14:paraId="76CA310B" w14:textId="4BF44094" w:rsidR="00061EC0" w:rsidRDefault="00061EC0" w:rsidP="003C11C5">
      <w:pPr>
        <w:jc w:val="both"/>
      </w:pPr>
      <w:r>
        <w:t xml:space="preserve">Im fünften Kapitel werden die Ergebnisse der vorangegangenen Kapitel in einem Fazit zusammengefasst und </w:t>
      </w:r>
      <w:r w:rsidR="0052096A">
        <w:t xml:space="preserve">es wird </w:t>
      </w:r>
      <w:r>
        <w:t>auf die Zukunft von künstlicher Intelligenz in Medien eingegangen.</w:t>
      </w:r>
    </w:p>
    <w:p w14:paraId="70F79809" w14:textId="77777777" w:rsidR="0029730F" w:rsidRPr="003E76F5" w:rsidRDefault="0029730F" w:rsidP="00490D95"/>
    <w:p w14:paraId="1183D915" w14:textId="54E13DD8" w:rsidR="00EB0E86" w:rsidRDefault="00EB0E86" w:rsidP="00B243B8">
      <w:pPr>
        <w:pStyle w:val="berschrift1"/>
        <w:numPr>
          <w:ilvl w:val="0"/>
          <w:numId w:val="8"/>
        </w:numPr>
      </w:pPr>
      <w:bookmarkStart w:id="9" w:name="_Toc143039378"/>
      <w:r>
        <w:t>Grundlagen</w:t>
      </w:r>
      <w:bookmarkEnd w:id="9"/>
    </w:p>
    <w:p w14:paraId="600E5C23" w14:textId="5DA4F18D" w:rsidR="00EB0E86" w:rsidRDefault="00801ABD" w:rsidP="00B243B8">
      <w:pPr>
        <w:pStyle w:val="berschrift2"/>
        <w:numPr>
          <w:ilvl w:val="1"/>
          <w:numId w:val="8"/>
        </w:numPr>
      </w:pPr>
      <w:bookmarkStart w:id="10" w:name="_Toc143039379"/>
      <w:r>
        <w:t>Was ist KI?</w:t>
      </w:r>
      <w:bookmarkEnd w:id="10"/>
    </w:p>
    <w:p w14:paraId="4D1D2861" w14:textId="77777777" w:rsidR="003E76F5" w:rsidRPr="003E76F5" w:rsidRDefault="003E76F5" w:rsidP="00490D95"/>
    <w:p w14:paraId="0D6CCA4A" w14:textId="6ED1D736" w:rsidR="002845D5" w:rsidRDefault="00BC5DA9" w:rsidP="003C11C5">
      <w:pPr>
        <w:jc w:val="both"/>
      </w:pPr>
      <w:r>
        <w:t>Die Abkürzung „KI</w:t>
      </w:r>
      <w:r w:rsidR="00792671">
        <w:fldChar w:fldCharType="begin"/>
      </w:r>
      <w:r w:rsidR="00792671">
        <w:instrText xml:space="preserve"> XE "</w:instrText>
      </w:r>
      <w:r w:rsidR="00792671" w:rsidRPr="002335E5">
        <w:instrText>KI</w:instrText>
      </w:r>
      <w:r w:rsidR="00792671">
        <w:instrText>" \t "</w:instrText>
      </w:r>
      <w:r w:rsidR="00792671" w:rsidRPr="00C850CB">
        <w:rPr>
          <w:rFonts w:asciiTheme="minorHAnsi" w:hAnsiTheme="minorHAnsi" w:cstheme="minorHAnsi"/>
          <w:i/>
        </w:rPr>
        <w:instrText>Künstliche Intelligenz</w:instrText>
      </w:r>
      <w:r w:rsidR="00792671">
        <w:instrText xml:space="preserve">" </w:instrText>
      </w:r>
      <w:r w:rsidR="00792671">
        <w:fldChar w:fldCharType="end"/>
      </w:r>
      <w:r>
        <w:t xml:space="preserve">“ steht für „künstliche Intelligenz“ – doch was genau versteht man unter diesem Begriff? </w:t>
      </w:r>
      <w:r w:rsidRPr="00E735A4">
        <w:t>Eine klare, einheitliche Definition gibt es</w:t>
      </w:r>
      <w:r w:rsidR="00E735A4" w:rsidRPr="00E735A4">
        <w:t xml:space="preserve"> laut dem Buch „Artificial Intelligence</w:t>
      </w:r>
      <w:r w:rsidR="00E735A4">
        <w:t>:</w:t>
      </w:r>
      <w:r w:rsidR="00E735A4" w:rsidRPr="00E735A4">
        <w:t xml:space="preserve"> A Modern Approach“ </w:t>
      </w:r>
      <w:r w:rsidR="00E735A4">
        <w:t>der Autoren</w:t>
      </w:r>
      <w:r w:rsidR="00E735A4" w:rsidRPr="00E735A4">
        <w:t xml:space="preserve"> Stuart Russell und Peter Norvig</w:t>
      </w:r>
      <w:r w:rsidRPr="00E735A4">
        <w:t xml:space="preserve"> nicht</w:t>
      </w:r>
      <w:r w:rsidR="006B3B3C" w:rsidRPr="00E735A4">
        <w:t xml:space="preserve">, da es basierend auf der vertretenden Ansichtsweise und der zu betrachtenden Kategorie unterschiedliche Perspektiven gibt, das </w:t>
      </w:r>
      <w:r w:rsidR="00753D4A" w:rsidRPr="00E735A4">
        <w:t>Konzept</w:t>
      </w:r>
      <w:r w:rsidR="006B3B3C" w:rsidRPr="00E735A4">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EndPr/>
        <w:sdtContent>
          <w:r w:rsidR="0099411A">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TBUMTY6MDc6Mj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30275B">
            <w:t>(Russell und Norvig 2016, S. 1–5)</w:t>
          </w:r>
          <w:r w:rsidR="0099411A">
            <w:fldChar w:fldCharType="end"/>
          </w:r>
        </w:sdtContent>
      </w:sdt>
      <w:r w:rsidR="0052096A">
        <w:t>.</w:t>
      </w:r>
      <w:r>
        <w:t xml:space="preserve"> </w:t>
      </w:r>
      <w:r w:rsidR="006B3B3C">
        <w:t xml:space="preserve"> </w:t>
      </w:r>
      <w:r w:rsidR="0052096A">
        <w:t>D</w:t>
      </w:r>
      <w:r w:rsidR="003047A1">
        <w:t xml:space="preserve">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End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30275B">
            <w:t>(Nilsson 2013, S. 13)</w:t>
          </w:r>
          <w:r w:rsidR="003047A1">
            <w:fldChar w:fldCharType="end"/>
          </w:r>
        </w:sdtContent>
      </w:sdt>
      <w:r w:rsidR="003047A1">
        <w:t xml:space="preserve">. </w:t>
      </w:r>
      <w:r w:rsidR="0099411A">
        <w:t xml:space="preserve">Die </w:t>
      </w:r>
      <w:r w:rsidR="00685DEE">
        <w:t>Europäische Kommission</w:t>
      </w:r>
      <w:r w:rsidR="0099411A">
        <w:t xml:space="preserve"> </w:t>
      </w:r>
      <w:r w:rsidR="006B3B3C">
        <w:t xml:space="preserve">bezeichnet KI als </w:t>
      </w:r>
      <w:r w:rsidR="006B3B3C" w:rsidRPr="00033012">
        <w:rPr>
          <w:rStyle w:val="ZitatZchn"/>
        </w:rPr>
        <w:t>„</w:t>
      </w:r>
      <w:r w:rsidR="00685DEE">
        <w:rPr>
          <w:rStyle w:val="ZitatZchn"/>
        </w:rPr>
        <w:t>Systeme</w:t>
      </w:r>
      <w:r w:rsidR="009A4085">
        <w:rPr>
          <w:rStyle w:val="ZitatZchn"/>
        </w:rPr>
        <w:t xml:space="preserve"> mit einem „intelligenten“ Verhalten, die ihre Umgebung analysieren und mit einem gewissen Grad an Autonomie handeln, um bestimmte Ziele zu erreichen</w:t>
      </w:r>
      <w:r w:rsidR="006B3B3C" w:rsidRPr="00033012">
        <w:rPr>
          <w:rStyle w:val="ZitatZchn"/>
        </w:rPr>
        <w:t>“</w:t>
      </w:r>
      <w:r w:rsidR="009A4085">
        <w:t xml:space="preserve"> </w:t>
      </w:r>
      <w:sdt>
        <w:sdtPr>
          <w:alias w:val="To edit, see citavi.com/edit"/>
          <w:tag w:val="CitaviPlaceholder#f9fd38a5-1407-40d6-8a17-211562fe206c"/>
          <w:id w:val="-1767384819"/>
          <w:placeholder>
            <w:docPart w:val="DefaultPlaceholder_-1854013440"/>
          </w:placeholder>
        </w:sdtPr>
        <w:sdtEndPr/>
        <w:sdtContent>
          <w:r w:rsidR="009A4085">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zFiMjNkLWViMzUtNGRmOS1iMWIzLWMxMTA0YzZkZDQwNSIsIlJhbmdlTGVuZ3RoIjozNSwiUmVmZXJlbmNlSWQiOiJhNGY0MzI3ZS05MmVjLTQxNjYtODU3OC03NWUxYjM5NTVi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4LjIwMjMiLCJBdXRob3JzIjpbXSwiQ2l0YXRpb25LZXlVcGRhdGVUeXBlIjowLCJDb2xsYWJvcmF0b3JzIjpbXSwiRGF0ZSI6IjI1LjA0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ldXItbGV4LmV1cm9wYS5ldS9sZWdhbC1jb250ZW50L0VOL1RYVC8/dXJpPUNPTSUzQTIwMTglM0EyMzclM0FGSU4iLCJVcmlTdHJpbmciOiJodHRwczovL2V1ci1sZXguZXVyb3BhLmV1L2xlZ2FsLWNvbnRlbnQvRU4vVFhULz91cmk9Q09NOjIwMTg6MjM3OkZJT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}</w:instrText>
          </w:r>
          <w:r w:rsidR="009A4085">
            <w:fldChar w:fldCharType="separate"/>
          </w:r>
          <w:r w:rsidR="0030275B">
            <w:t>(Europäische Kommission 25.04.2018)</w:t>
          </w:r>
          <w:r w:rsidR="009A4085">
            <w:fldChar w:fldCharType="end"/>
          </w:r>
        </w:sdtContent>
      </w:sdt>
      <w:r w:rsidR="009F4D83">
        <w:t>.</w:t>
      </w:r>
      <w:r w:rsidR="006B3B3C">
        <w:t xml:space="preserve"> </w:t>
      </w:r>
      <w:r w:rsidR="00C85971">
        <w:t>Beide Definitionen sind relativ vage</w:t>
      </w:r>
      <w:r w:rsidR="003558FA">
        <w:t xml:space="preserve"> </w:t>
      </w:r>
      <w:r w:rsidR="00C85971">
        <w:t>und könnten genauso auf ein Thermostat zutreffen, welches die Temperatur misst („</w:t>
      </w:r>
      <w:r w:rsidR="0052096A">
        <w:t>Umgebung analysieren</w:t>
      </w:r>
      <w:r w:rsidR="00C85971">
        <w:t>“) und reguliert („</w:t>
      </w:r>
      <w:r w:rsidR="0052096A">
        <w:t>mit einem gewissen Grad an Autonomie handeln</w:t>
      </w:r>
      <w:r w:rsidR="00C85971">
        <w:t>“) um die eingestellte Temperatur zu erreichen („</w:t>
      </w:r>
      <w:r w:rsidR="0052096A">
        <w:t>um bestimmte Ziele zu erreichen</w:t>
      </w:r>
      <w:r w:rsidR="00C85971">
        <w:t>“)</w:t>
      </w:r>
      <w:r w:rsidR="005352FD">
        <w:t>.</w:t>
      </w:r>
      <w:r w:rsidR="00C85971">
        <w:t xml:space="preserve"> </w:t>
      </w:r>
      <w:r w:rsidR="005352FD">
        <w:t>V</w:t>
      </w:r>
      <w:r w:rsidR="00C85971">
        <w:t>iele</w:t>
      </w:r>
      <w:r w:rsidR="005352FD">
        <w:t xml:space="preserve"> würden</w:t>
      </w:r>
      <w:r w:rsidR="00C85971">
        <w:t xml:space="preserve"> dies </w:t>
      </w:r>
      <w:r w:rsidR="005352FD">
        <w:t xml:space="preserve">jedoch </w:t>
      </w:r>
      <w:r w:rsidR="00C85971">
        <w:t xml:space="preserve">nicht unter </w:t>
      </w:r>
      <w:r w:rsidR="005352FD">
        <w:t>dem Begriff „</w:t>
      </w:r>
      <w:r w:rsidR="005A1FF7">
        <w:t>künstlicher Intelligenz</w:t>
      </w:r>
      <w:r w:rsidR="005352FD">
        <w:t>“</w:t>
      </w:r>
      <w:r w:rsidR="00C85971">
        <w:t xml:space="preserve"> verstehen </w:t>
      </w:r>
      <w:sdt>
        <w:sdtPr>
          <w:alias w:val="To edit, see citavi.com/edit"/>
          <w:tag w:val="CitaviPlaceholder#961f0e2a-41bc-44a1-88a8-1c3f1ec545be"/>
          <w:id w:val="-1559394039"/>
          <w:placeholder>
            <w:docPart w:val="DefaultPlaceholder_-1854013440"/>
          </w:placeholder>
        </w:sdtPr>
        <w:sdtEndPr/>
        <w:sdtContent>
          <w:r w:rsidR="00C85971">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4LTEwVDE2OjA3OjI4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30275B">
            <w:t>(Sheikh et al. 2023, S. 16)</w:t>
          </w:r>
          <w:r w:rsidR="00C85971">
            <w:fldChar w:fldCharType="end"/>
          </w:r>
        </w:sdtContent>
      </w:sdt>
      <w:r w:rsidR="00C85971">
        <w:t>.</w:t>
      </w:r>
    </w:p>
    <w:p w14:paraId="6E655032" w14:textId="4B5ABD81" w:rsidR="00801ABD" w:rsidRDefault="00E735A4" w:rsidP="003C11C5">
      <w:pPr>
        <w:jc w:val="both"/>
      </w:pPr>
      <w:r>
        <w:t>Für ein besseres Verständnis dieser Arbeit muss eine einheitliche Definition festgelegt werden. Daher</w:t>
      </w:r>
      <w:r w:rsidR="00801ABD">
        <w:t xml:space="preserve"> soll der Begriff „</w:t>
      </w:r>
      <w:r w:rsidR="003D29A8">
        <w:t>k</w:t>
      </w:r>
      <w:r w:rsidR="00801ABD">
        <w:t xml:space="preserve">ünstliche Intelligenz“ </w:t>
      </w:r>
      <w:r>
        <w:t xml:space="preserve">im Folgenden </w:t>
      </w:r>
      <w:r w:rsidR="00801ABD">
        <w:t xml:space="preserve">ein Programm beschreiben, welches selbstständig </w:t>
      </w:r>
      <w:r w:rsidR="003D29A8">
        <w:t xml:space="preserve">durch die Verwendung von Algorithmen lernt oder </w:t>
      </w:r>
      <w:r w:rsidR="00801ABD">
        <w:lastRenderedPageBreak/>
        <w:t xml:space="preserve">gelernt hat, </w:t>
      </w:r>
      <w:r w:rsidR="003D29A8">
        <w:t xml:space="preserve">Muster zu erkennen um basierend auf diesen Mustern Schlüsse zu ziehen, Entscheidungen zu treffen und Aktionen auszuführen. </w:t>
      </w:r>
    </w:p>
    <w:p w14:paraId="7D002038" w14:textId="54273479" w:rsidR="00DC42B4" w:rsidRDefault="00E735A4" w:rsidP="003C11C5">
      <w:pPr>
        <w:jc w:val="both"/>
      </w:pPr>
      <w:r>
        <w:t xml:space="preserve">Das Thema KI gerat durch </w:t>
      </w:r>
      <w:r w:rsidR="00DC42B4">
        <w:t xml:space="preserve">„ChatGPT“ und die Möglichkeiten, die das Tool brachte, stark in die Öffentlichkeit. </w:t>
      </w:r>
      <w:r w:rsidR="00E36E04" w:rsidRPr="00E735A4">
        <w:t>Dabei ist ChatGPT nur ein Teil des Fortschrittes, den OpenAI in den letzten Jahren gemacht hat.</w:t>
      </w:r>
      <w:r w:rsidR="00DC42B4" w:rsidRPr="00E735A4">
        <w:t xml:space="preserve"> Generative Pretrained Transformer 4, kurz GPT</w:t>
      </w:r>
      <w:r w:rsidR="00792671" w:rsidRPr="00E735A4">
        <w:fldChar w:fldCharType="begin"/>
      </w:r>
      <w:r w:rsidR="00792671" w:rsidRPr="00E735A4">
        <w:instrText xml:space="preserve"> XE "GPT" \t "Generative Pretrained Transformer" </w:instrText>
      </w:r>
      <w:r w:rsidR="00792671" w:rsidRPr="00E735A4">
        <w:fldChar w:fldCharType="end"/>
      </w:r>
      <w:r w:rsidR="00DC42B4" w:rsidRPr="00E735A4">
        <w:t>-4</w:t>
      </w:r>
      <w:r w:rsidR="00801ABD" w:rsidRPr="00E735A4">
        <w:t>, ist</w:t>
      </w:r>
      <w:r w:rsidR="00DC42B4" w:rsidRPr="00E735A4">
        <w:t xml:space="preserve"> ein sogenanntes Large Language Model (LLM</w:t>
      </w:r>
      <w:r w:rsidR="00792671" w:rsidRPr="00E735A4">
        <w:fldChar w:fldCharType="begin"/>
      </w:r>
      <w:r w:rsidR="00792671" w:rsidRPr="00E735A4">
        <w:instrText xml:space="preserve"> XE "LLM" \t "</w:instrText>
      </w:r>
      <w:r w:rsidR="00792671" w:rsidRPr="00E735A4">
        <w:rPr>
          <w:rFonts w:asciiTheme="minorHAnsi" w:hAnsiTheme="minorHAnsi" w:cstheme="minorHAnsi"/>
          <w:i/>
        </w:rPr>
        <w:instrText>Large Language Model</w:instrText>
      </w:r>
      <w:r w:rsidR="00792671" w:rsidRPr="00E735A4">
        <w:instrText xml:space="preserve">" </w:instrText>
      </w:r>
      <w:r w:rsidR="00792671" w:rsidRPr="00E735A4">
        <w:fldChar w:fldCharType="end"/>
      </w:r>
      <w:r w:rsidR="00DC42B4" w:rsidRPr="00E735A4">
        <w:t>), welches mit einer enormen Anzahl von Daten aus dem Internet trainiert wurde. Das Modell basiert</w:t>
      </w:r>
      <w:r w:rsidR="005A1FF7" w:rsidRPr="00E735A4">
        <w:t>, wie auch ChatGPT,</w:t>
      </w:r>
      <w:r w:rsidR="00DC42B4" w:rsidRPr="00E735A4">
        <w:t xml:space="preserve"> auf dem Konzept, basierend auf Inhalt und dem Kontext eines Satzes, Wörter vorherzusagen </w:t>
      </w:r>
      <w:r w:rsidR="00801ABD" w:rsidRPr="00E735A4">
        <w:t>um</w:t>
      </w:r>
      <w:r>
        <w:t xml:space="preserve"> A</w:t>
      </w:r>
      <w:r w:rsidR="00DC42B4" w:rsidRPr="00E735A4">
        <w:t>ntworten zu generieren</w:t>
      </w:r>
      <w:r w:rsidR="00A835E1">
        <w:t xml:space="preserve"> </w:t>
      </w:r>
      <w:sdt>
        <w:sdtPr>
          <w:alias w:val="To edit, see citavi.com/edit"/>
          <w:tag w:val="CitaviPlaceholder#ac0dad01-f026-4354-a59b-e121a73ba681"/>
          <w:id w:val="471955778"/>
          <w:placeholder>
            <w:docPart w:val="DefaultPlaceholder_-1854013440"/>
          </w:placeholder>
        </w:sdtPr>
        <w:sdtEnd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30275B">
            <w:t>(Bubeck et al. 2023)</w:t>
          </w:r>
          <w:r w:rsidR="00A835E1">
            <w:fldChar w:fldCharType="end"/>
          </w:r>
        </w:sdtContent>
      </w:sdt>
      <w:r w:rsidR="00DC42B4">
        <w:t xml:space="preserve">. Die Möglichkeiten scheinen dabei endlos – </w:t>
      </w:r>
      <w:r w:rsidR="006C41EB">
        <w:t xml:space="preserve">Aufgaben wie </w:t>
      </w:r>
      <w:r w:rsidR="00DC42B4">
        <w:t xml:space="preserve">Gedichte </w:t>
      </w:r>
      <w:r w:rsidR="006C41EB">
        <w:t>verfassen</w:t>
      </w:r>
      <w:r w:rsidR="00DC42B4">
        <w:t xml:space="preserve">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End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30275B">
            <w:t>(Bubeck et al. 2023)</w:t>
          </w:r>
          <w:r w:rsidR="00AB3CF7">
            <w:fldChar w:fldCharType="end"/>
          </w:r>
        </w:sdtContent>
      </w:sdt>
      <w:r w:rsidR="00AB3CF7">
        <w:t>.</w:t>
      </w:r>
    </w:p>
    <w:p w14:paraId="7CE8B644" w14:textId="37A8484F" w:rsidR="00E735A4" w:rsidRDefault="00E735A4" w:rsidP="003C11C5">
      <w:pPr>
        <w:jc w:val="both"/>
      </w:pPr>
      <w:r>
        <w:t>Durch d</w:t>
      </w:r>
      <w:r w:rsidR="00FC55DF">
        <w:t xml:space="preserve">ie Präsenz von ChatGPT in den Medien ist künstliche Intelligenz als Ganzes vollständig in der Gesellschaft angekommen, wobei das Verständnis, was genau KI eigentlich macht und wo es eingesetzt wird, laut </w:t>
      </w:r>
      <w:r w:rsidR="0052096A">
        <w:t>einer Umfrage des TÜV Verbands</w:t>
      </w:r>
      <w:r w:rsidR="00FC55DF">
        <w:t xml:space="preserve"> noch Lücken aufweist </w:t>
      </w:r>
      <w:sdt>
        <w:sdtPr>
          <w:alias w:val="To edit, see citavi.com/edit"/>
          <w:tag w:val="CitaviPlaceholder#a7a43308-3ced-4616-a3de-46ccc2ada37a"/>
          <w:id w:val="1887378650"/>
          <w:placeholder>
            <w:docPart w:val="DefaultPlaceholder_-1854013440"/>
          </w:placeholder>
        </w:sdtPr>
        <w:sdtEndPr/>
        <w:sdtContent>
          <w:r w:rsidR="00FC55DF">
            <w:fldChar w:fldCharType="begin"/>
          </w:r>
          <w:r w:rsidR="00FC55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GQyYzVjLWE1MjMtNDc3MS05ZDBhLTI5YWRjNTYxMzJlNyIsIlJhbmdlTGVuZ3RoIjoxOCwiUmVmZXJlbmNlSWQiOiJkMzcxZjY5MC1hN2Y4LTRmZGItOTVjYi0wZjRiOThiZjNh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HVldi12ZXJiYW5kLmRlLz90eF9lcHhlbG9fZmlsZVtpZF09ODU2Nzc5JmNIYXNoPTFhZjhhM2YwZTZjODQ1NDIzZmRkNjM3YzhkYmNkMDgwIiwiVXJpU3RyaW5nIjoiaHR0cHM6Ly93d3cudHVldi12ZXJiYW5kLmRlLz90eF9lcHhlbG9fZmlsZVtpZF09ODU2Nzc5JmNIYXNoPTFhZjhhM2YwZTZjODQ1NDIzZmRkNjM3YzhkYmNkMDg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}</w:instrText>
          </w:r>
          <w:r w:rsidR="00FC55DF">
            <w:fldChar w:fldCharType="separate"/>
          </w:r>
          <w:r w:rsidR="0030275B">
            <w:t>(TÜV Verband 2021)</w:t>
          </w:r>
          <w:r w:rsidR="00FC55DF">
            <w:fldChar w:fldCharType="end"/>
          </w:r>
        </w:sdtContent>
      </w:sdt>
      <w:r w:rsidR="00FC55DF">
        <w:t>. Während ein LLM wie ChatGPT unter der festgelegten Definition von KI fällt, hat künstliche Intelligenz viele andere Formen</w:t>
      </w:r>
      <w:r w:rsidR="00D25AE3">
        <w:t>:</w:t>
      </w:r>
      <w:r w:rsidR="00FC55DF">
        <w:t xml:space="preserve"> </w:t>
      </w:r>
      <w:r w:rsidR="00D25AE3">
        <w:t>I</w:t>
      </w:r>
      <w:r w:rsidR="00FC55DF">
        <w:t xml:space="preserve">n dieser Arbeit soll </w:t>
      </w:r>
      <w:r w:rsidR="00D25AE3">
        <w:t xml:space="preserve">beispielsweise </w:t>
      </w:r>
      <w:r w:rsidR="00FC55DF">
        <w:t>eine künstliche Intelligenz entwickelt werden, welche ein Videospiel lernt</w:t>
      </w:r>
      <w:r w:rsidR="00D25AE3">
        <w:t xml:space="preserve">. </w:t>
      </w:r>
    </w:p>
    <w:p w14:paraId="679BB6FB" w14:textId="0406A43C" w:rsidR="00325822" w:rsidRDefault="00325822" w:rsidP="00490D95"/>
    <w:p w14:paraId="0DD74979" w14:textId="1A7605E1" w:rsidR="00056440" w:rsidRDefault="00056440" w:rsidP="00056440">
      <w:pPr>
        <w:pStyle w:val="berschrift2"/>
        <w:numPr>
          <w:ilvl w:val="1"/>
          <w:numId w:val="8"/>
        </w:numPr>
      </w:pPr>
      <w:bookmarkStart w:id="11" w:name="_Toc143039380"/>
      <w:r>
        <w:t>Was ist StepMania 5?</w:t>
      </w:r>
      <w:bookmarkEnd w:id="11"/>
    </w:p>
    <w:p w14:paraId="7DB0B6A9" w14:textId="0402F54E" w:rsidR="00056440" w:rsidRDefault="00056440" w:rsidP="00056440"/>
    <w:p w14:paraId="321B4F2B" w14:textId="07B4CE36" w:rsidR="00056440" w:rsidRPr="00F65F73" w:rsidRDefault="00056440" w:rsidP="00056440">
      <w:pPr>
        <w:jc w:val="both"/>
      </w:pPr>
      <w:r>
        <w:t xml:space="preserve">Für den praktischen Teil dieser Arbeit soll eine KI für StepMania 5 entwickelt werden. </w:t>
      </w:r>
      <w:r w:rsidRPr="00F65F73">
        <w:t>StepMania 5 ist sowohl ein Open-Source R</w:t>
      </w:r>
      <w:r>
        <w:t>h</w:t>
      </w:r>
      <w:r w:rsidRPr="00F65F73">
        <w:t xml:space="preserve">ythmusspiel als auch eine Spielengine, welche es dem Nutzer ermöglicht, beliebte Rhythmusspiele auf dem PC zu simulieren </w:t>
      </w:r>
      <w:r w:rsidRPr="00F65F73">
        <w:lastRenderedPageBreak/>
        <w:t>und zu spielen. Der Gameplay-Aspekt ist vergleichbar mit beliebten Arcade-Spielen wie Dance Dance Revolution</w:t>
      </w:r>
      <w:r>
        <w:t xml:space="preserve"> (DDR</w:t>
      </w:r>
      <w:r>
        <w:fldChar w:fldCharType="begin"/>
      </w:r>
      <w:r>
        <w:instrText xml:space="preserve"> XE "</w:instrText>
      </w:r>
      <w:r w:rsidRPr="002D5A71">
        <w:instrText>DDR</w:instrText>
      </w:r>
      <w:r>
        <w:instrText>" \t "</w:instrText>
      </w:r>
      <w:r w:rsidRPr="00915305">
        <w:rPr>
          <w:rFonts w:asciiTheme="minorHAnsi" w:hAnsiTheme="minorHAnsi" w:cstheme="minorHAnsi"/>
          <w:i/>
        </w:rPr>
        <w:instrText>Dance Dance Revolution</w:instrText>
      </w:r>
      <w:r>
        <w:instrText xml:space="preserve">" </w:instrText>
      </w:r>
      <w:r>
        <w:fldChar w:fldCharType="end"/>
      </w:r>
      <w:r>
        <w:t>)</w:t>
      </w:r>
      <w:r w:rsidRPr="00F65F73">
        <w:t>, jedoch kann StepMania auch mit der Tastatur</w:t>
      </w:r>
      <w:r>
        <w:t xml:space="preserve"> oder einem Controller</w:t>
      </w:r>
      <w:r w:rsidRPr="00F65F73">
        <w:t xml:space="preserve"> gespielt werden und basiert</w:t>
      </w:r>
      <w:r>
        <w:t>, anders als DDR,</w:t>
      </w:r>
      <w:r w:rsidRPr="00F65F73">
        <w:t xml:space="preserve"> nicht nur auf dem Konzept einer Tanzmatte als </w:t>
      </w:r>
      <w:r>
        <w:t xml:space="preserve">Eingabegerät </w:t>
      </w:r>
      <w:sdt>
        <w:sdtPr>
          <w:alias w:val="To edit, see citavi.com/edit"/>
          <w:tag w:val="CitaviPlaceholder#23c8686c-670c-4268-87cc-ebee56dc9a68"/>
          <w:id w:val="-1625143347"/>
          <w:placeholder>
            <w:docPart w:val="824E34CA821B481E9667B669EE5BAE5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DY2ZDQ4LWVmOTYtNDRkNS04YWQ2LTU5N2I3ZDRjNmY3NSIsIlJhbmdlTGVuZ3RoIjoxNiwiUmVmZXJlbmNlSWQiOiJkMWIwM2YzNC1mOGI4LTQ1ZGEtODkxYS1lZDFhZTA4ZGNh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c3RlcG1hbmlhL3N0ZXBtYW5pYS93aWtpIiwiVXJpU3RyaW5nIjoiaHR0cHM6Ly9naXRodWIuY29tL3N0ZXBtYW5pYS9zdGVwbWFuaWEvd2lra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}</w:instrText>
          </w:r>
          <w:r>
            <w:fldChar w:fldCharType="separate"/>
          </w:r>
          <w:r w:rsidR="0030275B">
            <w:t>(StepMania 2020)</w:t>
          </w:r>
          <w:r>
            <w:fldChar w:fldCharType="end"/>
          </w:r>
          <w:r>
            <w:t>.</w:t>
          </w:r>
        </w:sdtContent>
      </w:sdt>
    </w:p>
    <w:p w14:paraId="5CB8E270" w14:textId="77777777" w:rsidR="00056440" w:rsidRDefault="00056440" w:rsidP="00056440">
      <w:pPr>
        <w:jc w:val="both"/>
      </w:pPr>
      <w:r w:rsidRPr="00F65F73">
        <w:t xml:space="preserve">Der Spieler kann aus verschiedenen sogenannten Charts wählen. Diese sind entweder von anderen Nutzern erstellt oder beim Download des Spiels bereits enthalten. Jeder Chart besteht aus Pfeilen, welche </w:t>
      </w:r>
      <w:r>
        <w:t xml:space="preserve">sich </w:t>
      </w:r>
      <w:r w:rsidRPr="00F65F73">
        <w:t xml:space="preserve">von unten nach oben </w:t>
      </w:r>
      <w:r>
        <w:t>bewegen</w:t>
      </w:r>
      <w:r w:rsidRPr="00F65F73">
        <w:t xml:space="preserve"> und dabei dem Rhythmus des im Chart spielenden Liedes folgen. Der Spieler hat hier die Aufgabe, zum richtigen Zeitpunkt, wenn die sich bewegenden Pfeile auf die stationären Pfeile am oberen Bildschirmrand treffen, die passenden Taste</w:t>
      </w:r>
      <w:r>
        <w:t>n</w:t>
      </w:r>
      <w:r w:rsidRPr="00F65F73">
        <w:t xml:space="preserve"> zu drücken. Dabei bekommt der Spieler</w:t>
      </w:r>
      <w:r>
        <w:t xml:space="preserve"> </w:t>
      </w:r>
      <w:r w:rsidRPr="00F65F73">
        <w:t>Punkte, je nach Genauigkeit des Treffzeitpunktes. Hat er den Chart zu</w:t>
      </w:r>
      <w:r>
        <w:t xml:space="preserve"> E</w:t>
      </w:r>
      <w:r w:rsidRPr="00F65F73">
        <w:t xml:space="preserve">nde gespielt, folgt der Resultscreen, </w:t>
      </w:r>
      <w:r>
        <w:t>auf welchem</w:t>
      </w:r>
      <w:r w:rsidRPr="00F65F73">
        <w:t xml:space="preserve"> der Spieler eine Note bekommt, welche auf de</w:t>
      </w:r>
      <w:r>
        <w:t>r Anzahl und der Genauigkeit der</w:t>
      </w:r>
      <w:r w:rsidRPr="00F65F73">
        <w:t xml:space="preserve"> getroffenen Pfeile basiert.</w:t>
      </w:r>
    </w:p>
    <w:p w14:paraId="3BD3C269" w14:textId="77777777" w:rsidR="00056440" w:rsidRDefault="00056440" w:rsidP="00056440">
      <w:pPr>
        <w:keepNext/>
        <w:jc w:val="both"/>
      </w:pPr>
      <w:r w:rsidRPr="00D37709">
        <w:rPr>
          <w:noProof/>
        </w:rPr>
        <w:drawing>
          <wp:inline distT="0" distB="0" distL="0" distR="0" wp14:anchorId="59A1BA74" wp14:editId="2C7AEC41">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2940050"/>
                    </a:xfrm>
                    <a:prstGeom prst="rect">
                      <a:avLst/>
                    </a:prstGeom>
                  </pic:spPr>
                </pic:pic>
              </a:graphicData>
            </a:graphic>
          </wp:inline>
        </w:drawing>
      </w:r>
    </w:p>
    <w:p w14:paraId="45D5FE86" w14:textId="522B2FD8" w:rsidR="00056440" w:rsidRPr="00F65F73" w:rsidRDefault="00056440" w:rsidP="00056440">
      <w:pPr>
        <w:pStyle w:val="Beschriftung"/>
        <w:jc w:val="both"/>
      </w:pPr>
      <w:bookmarkStart w:id="12" w:name="_Toc143039308"/>
      <w:r>
        <w:t xml:space="preserve">Abb. </w:t>
      </w:r>
      <w:fldSimple w:instr=" SEQ Abb. \* ARABIC ">
        <w:r w:rsidR="00955E3D">
          <w:rPr>
            <w:noProof/>
          </w:rPr>
          <w:t>1</w:t>
        </w:r>
      </w:fldSimple>
      <w:r>
        <w:t xml:space="preserve"> - Screenshot vom Gameplay von StepMania 5</w:t>
      </w:r>
      <w:bookmarkEnd w:id="12"/>
    </w:p>
    <w:p w14:paraId="3D92465A" w14:textId="77777777" w:rsidR="00056440" w:rsidRDefault="00056440" w:rsidP="00056440">
      <w:pPr>
        <w:jc w:val="both"/>
      </w:pPr>
    </w:p>
    <w:p w14:paraId="2FA1C536" w14:textId="77777777" w:rsidR="00056440" w:rsidRDefault="00056440" w:rsidP="00056440">
      <w:pPr>
        <w:keepNext/>
        <w:jc w:val="both"/>
      </w:pPr>
      <w:r w:rsidRPr="00D37709">
        <w:rPr>
          <w:noProof/>
        </w:rPr>
        <w:lastRenderedPageBreak/>
        <w:drawing>
          <wp:inline distT="0" distB="0" distL="0" distR="0" wp14:anchorId="02C6339D" wp14:editId="08B6B1C8">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19065" cy="2933065"/>
                    </a:xfrm>
                    <a:prstGeom prst="rect">
                      <a:avLst/>
                    </a:prstGeom>
                  </pic:spPr>
                </pic:pic>
              </a:graphicData>
            </a:graphic>
          </wp:inline>
        </w:drawing>
      </w:r>
    </w:p>
    <w:p w14:paraId="6C176C46" w14:textId="4135E256" w:rsidR="00056440" w:rsidRDefault="00056440" w:rsidP="00056440">
      <w:pPr>
        <w:pStyle w:val="Beschriftung"/>
        <w:jc w:val="both"/>
      </w:pPr>
      <w:bookmarkStart w:id="13" w:name="_Toc143039309"/>
      <w:r>
        <w:t xml:space="preserve">Abb. </w:t>
      </w:r>
      <w:fldSimple w:instr=" SEQ Abb. \* ARABIC ">
        <w:r w:rsidR="00955E3D">
          <w:rPr>
            <w:noProof/>
          </w:rPr>
          <w:t>2</w:t>
        </w:r>
      </w:fldSimple>
      <w:r>
        <w:t xml:space="preserve"> - Screenshot des Resultscreens nach Abschluss eines Charts</w:t>
      </w:r>
      <w:bookmarkEnd w:id="13"/>
    </w:p>
    <w:p w14:paraId="00896604" w14:textId="77777777" w:rsidR="00056440" w:rsidRDefault="00056440" w:rsidP="00056440"/>
    <w:p w14:paraId="12B34FBC" w14:textId="77777777" w:rsidR="00056440" w:rsidRPr="003E76F5" w:rsidRDefault="00056440" w:rsidP="00490D95"/>
    <w:p w14:paraId="4A06789D" w14:textId="56E8CBAD" w:rsidR="00EB0E86" w:rsidRDefault="00EB0E86" w:rsidP="00490D95">
      <w:pPr>
        <w:pStyle w:val="berschrift2"/>
        <w:numPr>
          <w:ilvl w:val="1"/>
          <w:numId w:val="8"/>
        </w:numPr>
      </w:pPr>
      <w:bookmarkStart w:id="14" w:name="_Toc143039381"/>
      <w:r>
        <w:t>Machine Learning</w:t>
      </w:r>
      <w:bookmarkEnd w:id="14"/>
    </w:p>
    <w:p w14:paraId="3BDAA070" w14:textId="4D49B471" w:rsidR="003E76F5" w:rsidRDefault="003E76F5" w:rsidP="00490D95"/>
    <w:p w14:paraId="12A281D0" w14:textId="25FD46B9" w:rsidR="006F5E32" w:rsidRDefault="00801ABD" w:rsidP="003C11C5">
      <w:pPr>
        <w:jc w:val="both"/>
      </w:pPr>
      <w:r>
        <w:t xml:space="preserve">In der </w:t>
      </w:r>
      <w:r w:rsidR="0052096A">
        <w:t>Praxis</w:t>
      </w:r>
      <w:r w:rsidR="006F5E32">
        <w:t xml:space="preserve"> besteht </w:t>
      </w:r>
      <w:r>
        <w:t xml:space="preserve">eine künstliche Intelligenz oft </w:t>
      </w:r>
      <w:r w:rsidR="006F5E32">
        <w:t>aus zwei Teilen – einem Agent</w:t>
      </w:r>
      <w:r w:rsidR="00B33A37">
        <w:t xml:space="preserve"> (hier wird der englische Begriff</w:t>
      </w:r>
      <w:r w:rsidR="006F5E32">
        <w:t xml:space="preserve"> </w:t>
      </w:r>
      <w:r w:rsidR="00B33A37">
        <w:t xml:space="preserve">genutzt, und nicht der gleich geschriebene, deutsche) </w:t>
      </w:r>
      <w:r w:rsidR="006F5E32">
        <w:t xml:space="preserve">und einem Environment. Das Grundkonzept der Interaktion zwischen den beiden Teilen ist einfach: Der Agent </w:t>
      </w:r>
      <w:r w:rsidR="00D21879">
        <w:t>nimmt</w:t>
      </w:r>
      <w:r w:rsidR="006F5E32">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xml:space="preserve">, kann dabei </w:t>
      </w:r>
      <w:r w:rsidR="005352FD">
        <w:t xml:space="preserve">je nach </w:t>
      </w:r>
      <w:r w:rsidR="00D21879" w:rsidRPr="000624CC">
        <w:t>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EndPr/>
        <w:sdtContent>
          <w:r w:rsidR="000624CC">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OC0xMFQxNjowNzoyOC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30275B">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rPr>
          <w:noProof/>
        </w:rPr>
        <w:lastRenderedPageBreak/>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065" cy="2365375"/>
                    </a:xfrm>
                    <a:prstGeom prst="rect">
                      <a:avLst/>
                    </a:prstGeom>
                  </pic:spPr>
                </pic:pic>
              </a:graphicData>
            </a:graphic>
          </wp:inline>
        </w:drawing>
      </w:r>
    </w:p>
    <w:p w14:paraId="5E2449F6" w14:textId="7B1A5825" w:rsidR="00622983" w:rsidRDefault="00622983" w:rsidP="00622983">
      <w:pPr>
        <w:pStyle w:val="Beschriftung"/>
        <w:jc w:val="both"/>
      </w:pPr>
      <w:bookmarkStart w:id="15" w:name="_Toc143039310"/>
      <w:r>
        <w:t xml:space="preserve">Abb. </w:t>
      </w:r>
      <w:fldSimple w:instr=" SEQ Abb. \* ARABIC ">
        <w:r w:rsidR="00955E3D">
          <w:rPr>
            <w:noProof/>
          </w:rPr>
          <w:t>3</w:t>
        </w:r>
      </w:fldSimple>
      <w:r>
        <w:t xml:space="preserve"> - Interaktion zwischen Agent und Environment (</w:t>
      </w:r>
      <w:r w:rsidR="00416714">
        <w:t xml:space="preserve">aus: </w:t>
      </w:r>
      <w:r>
        <w:t>Russell und Norvig, 2016, S.35, Figure 2.1)</w:t>
      </w:r>
      <w:bookmarkEnd w:id="15"/>
    </w:p>
    <w:p w14:paraId="0279661B" w14:textId="4903401D"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EndPr/>
        <w:sdtContent>
          <w:r w:rsidR="0038246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TBUMTY6MDc6Mj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30275B">
            <w:t>(Russell und Norvig 2016)</w:t>
          </w:r>
          <w:r w:rsidR="00382469">
            <w:fldChar w:fldCharType="end"/>
          </w:r>
        </w:sdtContent>
      </w:sdt>
      <w:r w:rsidR="00382469">
        <w:t>.</w:t>
      </w:r>
    </w:p>
    <w:p w14:paraId="75D65FFE" w14:textId="1C0A8D82" w:rsidR="00382469" w:rsidRDefault="00382469" w:rsidP="003C11C5">
      <w:pPr>
        <w:jc w:val="both"/>
      </w:pPr>
      <w:r>
        <w:t>Dieses Grundkonzept ist stark runtergebrochen und nicht auf jede KI</w:t>
      </w:r>
      <w:r w:rsidR="003D29A8">
        <w:t>, die unter die etablierte Definition fällt,</w:t>
      </w:r>
      <w:r>
        <w:t xml:space="preserve"> anwendbar</w:t>
      </w:r>
      <w:r w:rsidR="003D29A8">
        <w:t>.</w:t>
      </w:r>
      <w:r w:rsidR="00F65875">
        <w:t xml:space="preserve"> </w:t>
      </w:r>
      <w:r w:rsidR="00595D30">
        <w:t xml:space="preserve">Muhammad Usama et al. haben in dem Paper „Unsupervised Machine Learning for Networking“ beispielsweise das Konzept des unbeaufsichtigten Lernens untersucht. Dieser Begriff des „unsupervised Learning“, </w:t>
      </w:r>
      <w:r w:rsidR="001634BC">
        <w:t>also unbeaufsichtigt</w:t>
      </w:r>
      <w:r w:rsidR="00595D30">
        <w:t>es</w:t>
      </w:r>
      <w:r w:rsidR="001634BC">
        <w:t xml:space="preserve"> </w:t>
      </w:r>
      <w:r w:rsidR="00595D30">
        <w:t>L</w:t>
      </w:r>
      <w:r w:rsidR="001634BC">
        <w:t>ernen</w:t>
      </w:r>
      <w:r w:rsidR="00F65875">
        <w:t xml:space="preserve">, </w:t>
      </w:r>
      <w:r w:rsidR="00595D30">
        <w:t xml:space="preserve">beschreibt die Verwendung von </w:t>
      </w:r>
      <w:r w:rsidR="001634BC">
        <w:t>Daten ohne vorab definierte Wertung</w:t>
      </w:r>
      <w:r w:rsidR="003D29A8">
        <w:t>.</w:t>
      </w:r>
      <w:r w:rsidR="006059FE">
        <w:t xml:space="preserve"> </w:t>
      </w:r>
      <w:r w:rsidR="003D29A8">
        <w:t>Hier wird kein direktes Feedback gegeben</w:t>
      </w:r>
      <w:r w:rsidR="001634BC">
        <w:t>. In diesem Fall muss sich das Modell selbstständig orientieren und</w:t>
      </w:r>
      <w:r w:rsidR="006059FE">
        <w:t xml:space="preserve"> ohne Hilfe</w:t>
      </w:r>
      <w:r w:rsidR="001634BC">
        <w:t xml:space="preserve"> </w:t>
      </w:r>
      <w:r w:rsidR="006059FE">
        <w:t>Muster oder Strukturen in den unbearbeiteten Datensätze erkenne</w:t>
      </w:r>
      <w:r w:rsidR="006059FE" w:rsidRPr="00595D30">
        <w:t xml:space="preserve">n </w:t>
      </w:r>
      <w:sdt>
        <w:sdtPr>
          <w:alias w:val="To edit, see citavi.com/edit"/>
          <w:tag w:val="CitaviPlaceholder#aab3d632-d953-41b5-9332-de7b1dea251a"/>
          <w:id w:val="-1617057330"/>
          <w:placeholder>
            <w:docPart w:val="DefaultPlaceholder_-1854013440"/>
          </w:placeholder>
        </w:sdtPr>
        <w:sdtEndPr/>
        <w:sdtContent>
          <w:r w:rsidR="006059FE" w:rsidRPr="00595D30">
            <w:fldChar w:fldCharType="begin"/>
          </w:r>
          <w:r w:rsidR="00AC0C55" w:rsidRPr="00595D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rsidRPr="00595D30">
            <w:fldChar w:fldCharType="separate"/>
          </w:r>
          <w:r w:rsidR="0030275B">
            <w:t>(Usama et al. 2019)</w:t>
          </w:r>
          <w:r w:rsidR="006059FE" w:rsidRPr="00595D30">
            <w:fldChar w:fldCharType="end"/>
          </w:r>
        </w:sdtContent>
      </w:sdt>
      <w:r w:rsidR="001634BC" w:rsidRPr="00595D30">
        <w:t>.</w:t>
      </w:r>
      <w:r w:rsidR="001634BC">
        <w:t xml:space="preserve"> </w:t>
      </w:r>
    </w:p>
    <w:p w14:paraId="555817CD" w14:textId="302568D7"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In diesem Kapitel sollen zwei unterschiedliche Varianten vorgestellt</w:t>
      </w:r>
      <w:r w:rsidR="00622983">
        <w:t xml:space="preserve"> werden</w:t>
      </w:r>
      <w:r w:rsidRPr="00622983">
        <w:t>. Zum einen wird das Konzept des „</w:t>
      </w:r>
      <w:r w:rsidR="0052096A">
        <w:t>R</w:t>
      </w:r>
      <w:r w:rsidRPr="00622983">
        <w:t xml:space="preserve">einforcement </w:t>
      </w:r>
      <w:r w:rsidR="0052096A">
        <w:t>L</w:t>
      </w:r>
      <w:r w:rsidRPr="00622983">
        <w:t>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F476EB">
        <w:t>Zum anderen werden auch sogenannte „</w:t>
      </w:r>
      <w:r w:rsidR="0052096A">
        <w:t>E</w:t>
      </w:r>
      <w:r w:rsidR="00F476EB">
        <w:t xml:space="preserve">volutionary </w:t>
      </w:r>
      <w:r w:rsidR="0052096A">
        <w:t>A</w:t>
      </w:r>
      <w:r w:rsidR="00F476EB">
        <w:t>lgorithms“ vorgestellt</w:t>
      </w:r>
      <w:r w:rsidR="00A825A3">
        <w:t xml:space="preserve">. Li et al. beschreiben </w:t>
      </w:r>
      <w:r w:rsidR="00BC7FC5">
        <w:t>in dem Paper „Survey on Evolutionary Deep Learning“ diese</w:t>
      </w:r>
      <w:r w:rsidR="0052096A">
        <w:t>s</w:t>
      </w:r>
      <w:r w:rsidR="00BC7FC5">
        <w:t xml:space="preserve"> </w:t>
      </w:r>
      <w:r w:rsidR="0052096A">
        <w:t>Konzept</w:t>
      </w:r>
      <w:r w:rsidR="00F476EB">
        <w:t xml:space="preserve"> </w:t>
      </w:r>
      <w:r w:rsidR="00BC7FC5">
        <w:t xml:space="preserve">als </w:t>
      </w:r>
      <w:r w:rsidR="00F476EB">
        <w:t xml:space="preserve">Algorithmen, welche nach den biologischen Prinzipien von natürlicher Selektion und Genetik arbeiten, um so durch Abstammung optimales Verhalten zu erlernen </w:t>
      </w:r>
      <w:sdt>
        <w:sdtPr>
          <w:alias w:val="To edit, see citavi.com/edit"/>
          <w:tag w:val="CitaviPlaceholder#88706486-bee9-42e1-9c01-9e04bc791d5c"/>
          <w:id w:val="395165910"/>
          <w:placeholder>
            <w:docPart w:val="2DA542F879B742419B2299C96B0FB5A1"/>
          </w:placeholder>
        </w:sdtPr>
        <w:sdtEndPr/>
        <w:sdtContent>
          <w:r w:rsidR="00F476EB">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gtMTBUMTY6MDc6Mjg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F476EB">
            <w:fldChar w:fldCharType="separate"/>
          </w:r>
          <w:r w:rsidR="0030275B">
            <w:t>(Li et al. 2022a)</w:t>
          </w:r>
          <w:r w:rsidR="00F476EB">
            <w:fldChar w:fldCharType="end"/>
          </w:r>
        </w:sdtContent>
      </w:sdt>
      <w:r w:rsidR="00F476EB">
        <w:t>. Beide Varianten sind relevant für den Einsatz von KI in und mit Videospielen.</w:t>
      </w:r>
    </w:p>
    <w:p w14:paraId="1E7DD315" w14:textId="28F0B699" w:rsidR="00232BD4" w:rsidRDefault="00232BD4" w:rsidP="00294807">
      <w:pPr>
        <w:pStyle w:val="berschrift3"/>
        <w:numPr>
          <w:ilvl w:val="2"/>
          <w:numId w:val="8"/>
        </w:numPr>
        <w:jc w:val="both"/>
      </w:pPr>
      <w:bookmarkStart w:id="16" w:name="_Toc143039382"/>
      <w:r>
        <w:lastRenderedPageBreak/>
        <w:t>Reinforcement Learning</w:t>
      </w:r>
      <w:bookmarkEnd w:id="16"/>
      <w:r>
        <w:t xml:space="preserve"> </w:t>
      </w:r>
    </w:p>
    <w:p w14:paraId="3599D6F6" w14:textId="1B66D3D7"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lernt. Die ausprobierten Aktionen werden durch einen Reward, also eine</w:t>
      </w:r>
      <w:r w:rsidR="005352FD">
        <w:t>r</w:t>
      </w:r>
      <w:r w:rsidR="000B4B49">
        <w:t xml:space="preserve"> Belohnung, bewertet, welche</w:t>
      </w:r>
      <w:r w:rsidR="008471D9">
        <w:t>n</w:t>
      </w:r>
      <w:r w:rsidR="000B4B49">
        <w:t xml:space="preserve"> der Agent nutzt, um die nächsten Aktionen zu bestimmen. Die zwei essentiellen Bestandteile, die </w:t>
      </w:r>
      <w:r w:rsidR="006C6FFE">
        <w:t>RL</w:t>
      </w:r>
      <w:r w:rsidR="00792671">
        <w:fldChar w:fldCharType="begin"/>
      </w:r>
      <w:r w:rsidR="00792671">
        <w:instrText xml:space="preserve"> XE "</w:instrText>
      </w:r>
      <w:r w:rsidR="00792671" w:rsidRPr="0085138D">
        <w:instrText>RL</w:instrText>
      </w:r>
      <w:r w:rsidR="00792671">
        <w:instrText>" \t "</w:instrText>
      </w:r>
      <w:r w:rsidR="00792671" w:rsidRPr="00300B10">
        <w:rPr>
          <w:rFonts w:asciiTheme="minorHAnsi" w:hAnsiTheme="minorHAnsi" w:cstheme="minorHAnsi"/>
          <w:i/>
        </w:rPr>
        <w:instrText>Reinforcement Learning</w:instrText>
      </w:r>
      <w:r w:rsidR="00792671">
        <w:instrText xml:space="preserve">" </w:instrText>
      </w:r>
      <w:r w:rsidR="00792671">
        <w:fldChar w:fldCharType="end"/>
      </w:r>
      <w:r w:rsidR="000B4B49">
        <w:t xml:space="preserve"> von anderen Arten des Lernens abgrenzen, ist die eben angesprochene „Trial and Error“-Methodik und die </w:t>
      </w:r>
      <w:r w:rsidR="003C4ABF">
        <w:t>Reward</w:t>
      </w:r>
      <w:r w:rsidR="001F51A0">
        <w:t>-V</w:t>
      </w:r>
      <w:r w:rsidR="003C4ABF">
        <w:t xml:space="preserve">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B75888">
        <w:t xml:space="preserve">Nach Sutton und Barto in dem Buch „Reinforcement Learning. An Introduction“ </w:t>
      </w:r>
      <w:r w:rsidR="00C6045B" w:rsidRPr="00B75888">
        <w:t xml:space="preserve">lässt sich </w:t>
      </w:r>
      <w:r w:rsidR="00B75888" w:rsidRPr="00B75888">
        <w:t xml:space="preserve">RL </w:t>
      </w:r>
      <w:r w:rsidR="00C6045B" w:rsidRPr="00B75888">
        <w:t>nicht in unbeaufsichtigtes Lernen, aber auch nicht in beaufsichtigtes Lernen einordnen</w:t>
      </w:r>
      <w:r w:rsidR="003260D3" w:rsidRPr="00B75888">
        <w:t>, da die Kriterien für beide Konzepte nicht erfüllt werden</w:t>
      </w:r>
      <w:r w:rsidR="009E2553" w:rsidRPr="00B75888">
        <w:t>:</w:t>
      </w:r>
      <w:r w:rsidR="003260D3" w:rsidRPr="00B75888">
        <w:t xml:space="preserve"> </w:t>
      </w:r>
      <w:r w:rsidR="009E2553" w:rsidRPr="00B75888">
        <w:t>d</w:t>
      </w:r>
      <w:r w:rsidR="003260D3" w:rsidRPr="00B75888">
        <w:t>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EndPr/>
        <w:sdtContent>
          <w:r w:rsidR="003260D3">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gtMTBUMTY6MDc6Mjg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30275B">
            <w:t>(Sutton und Barto 2020)</w:t>
          </w:r>
          <w:r w:rsidR="003260D3">
            <w:fldChar w:fldCharType="end"/>
          </w:r>
        </w:sdtContent>
      </w:sdt>
      <w:r w:rsidR="003260D3">
        <w:t xml:space="preserve">. </w:t>
      </w:r>
    </w:p>
    <w:p w14:paraId="2BA6270A" w14:textId="35C7F876"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w:t>
      </w:r>
      <w:r w:rsidR="00792671">
        <w:fldChar w:fldCharType="begin"/>
      </w:r>
      <w:r w:rsidR="00792671">
        <w:instrText xml:space="preserve"> XE "</w:instrText>
      </w:r>
      <w:r w:rsidR="00792671" w:rsidRPr="004C7356">
        <w:instrText>MDP</w:instrText>
      </w:r>
      <w:r w:rsidR="00792671">
        <w:instrText>" \t "</w:instrText>
      </w:r>
      <w:r w:rsidR="00792671" w:rsidRPr="00AA1492">
        <w:rPr>
          <w:rFonts w:asciiTheme="minorHAnsi" w:hAnsiTheme="minorHAnsi" w:cstheme="minorHAnsi"/>
          <w:i/>
        </w:rPr>
        <w:instrText>Markov Decision Process</w:instrText>
      </w:r>
      <w:r w:rsidR="00792671">
        <w:instrText xml:space="preserve">" </w:instrText>
      </w:r>
      <w:r w:rsidR="00792671">
        <w:fldChar w:fldCharType="end"/>
      </w:r>
      <w:r>
        <w:t xml:space="preserve">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End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30275B">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xml:space="preserve"> und das Modell so perfektioniert wurde</w:t>
      </w:r>
      <w:r w:rsidR="008F7BB0">
        <w:t>.</w:t>
      </w:r>
      <w:r w:rsidR="00D359CF">
        <w:t xml:space="preserve"> Dieser Prozess wird so lange wiederholt, bis ein Endpunkt erreicht </w:t>
      </w:r>
      <w:r w:rsidR="005352FD">
        <w:t xml:space="preserve">wurde </w:t>
      </w:r>
      <w:r w:rsidR="00D359CF">
        <w:t xml:space="preserve">oder eine vorher bestimmte Anzahl von Wiederholungen oder </w:t>
      </w:r>
      <w:r w:rsidR="005352FD">
        <w:t xml:space="preserve">eine </w:t>
      </w:r>
      <w:r w:rsidR="002D2279">
        <w:t xml:space="preserve">Zeitspanne </w:t>
      </w:r>
      <w:r w:rsidR="005352FD">
        <w:t>vergangen</w:t>
      </w:r>
      <w:r w:rsidR="002D2279">
        <w:t xml:space="preserve"> </w:t>
      </w:r>
      <w:r w:rsidR="005352FD">
        <w:t xml:space="preserve">ist </w:t>
      </w:r>
      <w:sdt>
        <w:sdtPr>
          <w:alias w:val="To edit, see citavi.com/edit"/>
          <w:tag w:val="CitaviPlaceholder#bcc7e5b7-6a71-4ee5-82d2-f9cb5bed0520"/>
          <w:id w:val="-1971282936"/>
          <w:placeholder>
            <w:docPart w:val="DefaultPlaceholder_-1854013440"/>
          </w:placeholder>
        </w:sdtPr>
        <w:sdtEndPr/>
        <w:sdtContent>
          <w:r w:rsidR="002D227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30275B">
            <w:t>(Shao et al. 2019)</w:t>
          </w:r>
          <w:r w:rsidR="002D2279">
            <w:fldChar w:fldCharType="end"/>
          </w:r>
        </w:sdtContent>
      </w:sdt>
      <w:r w:rsidR="002D2279">
        <w:t>.</w:t>
      </w:r>
    </w:p>
    <w:p w14:paraId="5C327074" w14:textId="3A6A3FC8" w:rsidR="00FD7DF4" w:rsidRDefault="002D2279" w:rsidP="00FD7DF4">
      <w:pPr>
        <w:jc w:val="both"/>
      </w:pPr>
      <w:r>
        <w:t>Neben dem MDP ist ein weitere</w:t>
      </w:r>
      <w:r w:rsidR="00F45F33">
        <w:t xml:space="preserve">r wichtiger Teil des Reinforcement Learning die Unterscheidung zwischen Off-Policy und On-Policy Algorithmen. Der Unterschied </w:t>
      </w:r>
      <w:r w:rsidR="00F45F33">
        <w:lastRenderedPageBreak/>
        <w:t xml:space="preserve">zwischen den beiden liegt darin, </w:t>
      </w:r>
      <w:r w:rsidR="007D4ECD">
        <w:t>wie viele Policies</w:t>
      </w:r>
      <w:r w:rsidR="00F45F33">
        <w:t xml:space="preserve"> das Modell nutzt. </w:t>
      </w:r>
      <w:r w:rsidR="006C2F40">
        <w:t xml:space="preserve">In dem Paper „A Survey of Deep Reinforcement Learning in Video Games“ </w:t>
      </w:r>
      <w:r w:rsidR="00FD7DF4">
        <w:t xml:space="preserve">beschreiben die Autoren Shao et al. die Abgrenzung wie folgt: </w:t>
      </w:r>
      <w:r w:rsidR="00FD7DF4" w:rsidRPr="00FD7DF4">
        <w:rPr>
          <w:rStyle w:val="ZitatZchn"/>
        </w:rPr>
        <w:t>„Off-policy RL algorithms mean that the behavior policy used for selecting actions is different from the learning policy. On the contrary, behavior policy is the same with the learning policy in on-policy RL algorithms.“</w:t>
      </w:r>
      <w:r w:rsidR="00FD7DF4">
        <w:rPr>
          <w:rStyle w:val="ZitatZchn"/>
        </w:rPr>
        <w:t xml:space="preserve"> </w:t>
      </w:r>
      <w:sdt>
        <w:sdtPr>
          <w:alias w:val="To edit, see citavi.com/edit"/>
          <w:tag w:val="CitaviPlaceholder#86455762-adac-4830-9d76-53914f405424"/>
          <w:id w:val="-934202938"/>
          <w:placeholder>
            <w:docPart w:val="7B247154E18C4E9DAD58C66408D6DB19"/>
          </w:placeholder>
        </w:sdtPr>
        <w:sdtEndPr/>
        <w:sdtContent>
          <w:r w:rsidR="00FD7DF4">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FD7DF4">
            <w:fldChar w:fldCharType="separate"/>
          </w:r>
          <w:r w:rsidR="0030275B">
            <w:t>(Shao et al. 2019)</w:t>
          </w:r>
          <w:r w:rsidR="00FD7DF4">
            <w:fldChar w:fldCharType="end"/>
          </w:r>
          <w:r w:rsidR="00FD7DF4">
            <w:t>.</w:t>
          </w:r>
        </w:sdtContent>
      </w:sdt>
    </w:p>
    <w:p w14:paraId="46E6D197" w14:textId="136D48F3" w:rsidR="002D2279" w:rsidRDefault="00FD7DF4" w:rsidP="00294807">
      <w:pPr>
        <w:jc w:val="both"/>
      </w:pPr>
      <w:r>
        <w:t xml:space="preserve">Bei Off-Policy Algorithmen </w:t>
      </w:r>
      <w:r w:rsidR="007D4ECD">
        <w:t>wird zwischen einer Strategie für Exploration, im Folgenden „Exploration-Policy“ genannt</w:t>
      </w:r>
      <w:r w:rsidR="005352FD">
        <w:t>,</w:t>
      </w:r>
      <w:r w:rsidR="007D4ECD">
        <w:t xml:space="preserve"> und einer Strategie für Exploitation, „Exploitation-Policy“, unterschieden</w:t>
      </w:r>
      <w:r w:rsidR="005352FD">
        <w:t>.</w:t>
      </w:r>
      <w:r w:rsidR="007D4ECD">
        <w:t xml:space="preserve"> </w:t>
      </w:r>
      <w:r w:rsidR="005352FD">
        <w:t>E</w:t>
      </w:r>
      <w:r w:rsidR="007D4ECD">
        <w:t>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End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l9BbGV4YW5kZXIgUmVpcHJpY2giLCJDcmVhdGVkT24iOiIyMDIzLTA3LTE5VDE3OjAyOjQwIiwiTW9kaWZpZWRCeSI6Il9BbGV4YW5kZXIgUmVpcHJpY2giLCJJZCI6IjNiYTQxYzUyLTM1MWMtNDAwMi1hOGQ2LTFjYmY1NzkyMzRhNyIsIk1vZGlmaWVkT24iOiIyMDIzLTA3LTE5VDE3OjAyOjQw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X0FsZXhhbmRlciBSZWlwcmljaCIsIkNyZWF0ZWRPbiI6IjIwMjMtMDctMTlUMTc6MDI6NDAiLCJNb2RpZmllZEJ5IjoiX0FsZXhhbmRlciBSZWlwcmljaCIsIklkIjoiNDg0MmI0MzgtMmNjMy00YjQzLTg4MDYtZDliNDFlNDNjZTk3IiwiTW9kaWZpZWRPbiI6IjIwMjMtMDctMTlUMTc6MDI6ND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I6NTciLCJNb2RpZmllZEJ5IjoiX0FsZXhhbmRlciBSZWlwcmljaCIsIklkIjoiM2JiYjliOTAtOGEwMy00OTcyLTk5NWYtNDVmMTcyZjA4MGY5IiwiTW9kaWZpZWRPbiI6IjIwMjMtMDctMTlUMTc6MDI6NTc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l9BbGV4YW5kZXIgUmVpcHJpY2giLCJDcmVhdGVkT24iOiIyMDIzLTA3LTE5VDE3OjAxOjA2IiwiTW9kaWZpZWRCeSI6Il9BbGV4YW5kZXIgUmVpcHJpY2giLCJJZCI6ImVmYjgzN2VhLWM0OTItNDMzOS1iMTA5LTQzZmU5NDBmM2I3MCIsIk1vZGlmaWVkT24iOiIyMDIzLTA3LTE5VDE3OjAxOjA2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E6NTYiLCJNb2RpZmllZEJ5IjoiX0FsZXhhbmRlciBSZWlwcmljaCIsIklkIjoiNGYxNTgyYmQtNzM3Mi00ZWUyLWI2MWItOWQzZWY5ZjIzMzYzIiwiTW9kaWZpZWRPbiI6IjIwMjMtMDctMTlUMTc6MDE6NTY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}</w:instrText>
          </w:r>
          <w:r w:rsidR="00D06F00">
            <w:fldChar w:fldCharType="separate"/>
          </w:r>
          <w:r w:rsidR="0030275B">
            <w:t>(García und Fernández 2015, S. 1438)</w:t>
          </w:r>
          <w:r w:rsidR="00D06F00">
            <w:fldChar w:fldCharType="end"/>
          </w:r>
        </w:sdtContent>
      </w:sdt>
      <w:r w:rsidR="007D4ECD">
        <w:t>.</w:t>
      </w:r>
    </w:p>
    <w:p w14:paraId="55E98EB2" w14:textId="224534E6"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EndPr/>
        <w:sdtContent>
          <w:r w:rsidR="00760B1E">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gtMTBUMTY6MDc6Mjg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30275B">
            <w:t>(Atkeson und Santamaria 1997; Luo et al. 2018)</w:t>
          </w:r>
          <w:r w:rsidR="00760B1E">
            <w:fldChar w:fldCharType="end"/>
          </w:r>
        </w:sdtContent>
      </w:sdt>
      <w:r w:rsidR="00760B1E">
        <w:t>.</w:t>
      </w:r>
    </w:p>
    <w:p w14:paraId="3DB03E2B" w14:textId="52526CE5" w:rsidR="00FD7DF4" w:rsidRDefault="001371F3" w:rsidP="00FD7DF4">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t>
      </w:r>
      <w:r w:rsidR="00FD7DF4">
        <w:t>Auch hier fassen Shao et al. das Konzept gut zusammen: „</w:t>
      </w:r>
      <w:r w:rsidR="00FD7DF4" w:rsidRPr="00FD7DF4">
        <w:rPr>
          <w:rStyle w:val="ZitatZchn"/>
        </w:rPr>
        <w:t>In value-based RL, agents update the value function to learn suitable policy, while policy-based RL agents learn the policy directly.</w:t>
      </w:r>
      <w:r w:rsidR="00FD7DF4">
        <w:rPr>
          <w:rStyle w:val="ZitatZchn"/>
        </w:rPr>
        <w:t xml:space="preserve">“ </w:t>
      </w:r>
      <w:sdt>
        <w:sdtPr>
          <w:rPr>
            <w:rStyle w:val="ZitatZchn"/>
          </w:rPr>
          <w:alias w:val="To edit, see citavi.com/edit"/>
          <w:tag w:val="CitaviPlaceholder#7a113920-57f5-4a23-b21f-fdae98ef7410"/>
          <w:id w:val="1590348698"/>
          <w:placeholder>
            <w:docPart w:val="DefaultPlaceholder_-1854013440"/>
          </w:placeholder>
        </w:sdtPr>
        <w:sdtEndPr>
          <w:rPr>
            <w:rStyle w:val="ZitatZchn"/>
          </w:rPr>
        </w:sdtEndPr>
        <w:sdtContent>
          <w:r w:rsidR="00FD7DF4" w:rsidRPr="00FD7DF4">
            <w:fldChar w:fldCharType="begin"/>
          </w:r>
          <w:r w:rsidR="00FD7DF4" w:rsidRP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WRlYWU5LWNiZjEtNDExMy1iYWRlLTExODZhOWEyN2Q1ZC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2ExMTM5MjAtNTdmNS00YTIzLWIyMWYtZmRhZTk4ZWY3NDEwIiwiVGV4dCI6IihTaGFvIGV0IGFsLiAyMDE5KSIsIldBSVZlcnNpb24iOiI2LjE1LjIuMCJ9}</w:instrText>
          </w:r>
          <w:r w:rsidR="00FD7DF4" w:rsidRPr="00FD7DF4">
            <w:fldChar w:fldCharType="separate"/>
          </w:r>
          <w:r w:rsidR="0030275B">
            <w:t>(Shao et al. 2019)</w:t>
          </w:r>
          <w:r w:rsidR="00FD7DF4" w:rsidRPr="00FD7DF4">
            <w:fldChar w:fldCharType="end"/>
          </w:r>
          <w:r w:rsidR="00FD7DF4">
            <w:t>.</w:t>
          </w:r>
        </w:sdtContent>
      </w:sdt>
    </w:p>
    <w:p w14:paraId="796194CC" w14:textId="008EE0AE" w:rsidR="001077BE" w:rsidRDefault="006C6FFE" w:rsidP="00294807">
      <w:pPr>
        <w:jc w:val="both"/>
      </w:pPr>
      <w:r>
        <w:t>Der Zwischenschritt über die Wertefunktion wird</w:t>
      </w:r>
      <w:r w:rsidR="00FD7DF4">
        <w:t xml:space="preserve"> also bei policy-based Algorithmen</w:t>
      </w:r>
      <w:r>
        <w:t xml:space="preserve"> übersprungen</w:t>
      </w:r>
      <w:r w:rsidR="001D0047">
        <w:t xml:space="preserve">. Bei einem value-based </w:t>
      </w:r>
      <w:r w:rsidR="001D0047" w:rsidRPr="001D0047">
        <w:t>Algorithmus</w:t>
      </w:r>
      <w:r w:rsidRPr="001D0047">
        <w:t xml:space="preserve"> basieren die Entscheidungen </w:t>
      </w:r>
      <w:r w:rsidR="00595D30">
        <w:t xml:space="preserve">hingegen </w:t>
      </w:r>
      <w:sdt>
        <w:sdtPr>
          <w:alias w:val="To edit, see citavi.com/edit"/>
          <w:tag w:val="CitaviPlaceholder#a747d811-9fe0-462b-8e92-fa3bf936c51f"/>
          <w:id w:val="-851725354"/>
          <w:placeholder>
            <w:docPart w:val="DefaultPlaceholder_-1854013440"/>
          </w:placeholder>
        </w:sdtPr>
        <w:sdtEndPr/>
        <w:sdtContent>
          <w:r w:rsidR="00595D30">
            <w:fldChar w:fldCharType="begin"/>
          </w:r>
          <w:r w:rsidR="00595D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GYwZTM0LTY3YWMtNGIzYi1hMTAwLWM3MWUzYzM3YjA1O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Tc0N2Q4MTEtOWZlMC00NjJiLThlOTItZmEzYmY5MzZjNTFmIiwiVGV4dCI6IihTaGFvIGV0IGFsLiAyMDE5KSIsIldBSVZlcnNpb24iOiI2LjE1LjIuMCJ9}</w:instrText>
          </w:r>
          <w:r w:rsidR="00595D30">
            <w:fldChar w:fldCharType="separate"/>
          </w:r>
          <w:r w:rsidR="0030275B">
            <w:t>(Shao et al. 2019)</w:t>
          </w:r>
          <w:r w:rsidR="00595D30">
            <w:fldChar w:fldCharType="end"/>
          </w:r>
          <w:r w:rsidR="00B33A37">
            <w:t xml:space="preserve"> </w:t>
          </w:r>
        </w:sdtContent>
      </w:sdt>
      <w:r w:rsidR="001D414D" w:rsidRPr="001D0047">
        <w:t xml:space="preserve">auf der Wertefunktion – die Policy </w:t>
      </w:r>
      <w:r w:rsidR="001D0047">
        <w:t xml:space="preserve">des Modells </w:t>
      </w:r>
      <w:r w:rsidR="001D414D" w:rsidRPr="001D0047">
        <w:t xml:space="preserve">ergibt sich </w:t>
      </w:r>
      <w:r w:rsidR="00FD7DF4">
        <w:t xml:space="preserve">hier </w:t>
      </w:r>
      <w:r w:rsidR="001D414D" w:rsidRPr="001D0047">
        <w:t>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EndPr/>
        <w:sdtContent>
          <w:r w:rsidR="007622B1" w:rsidRPr="007622B1">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4LTEwVDE2OjA3OjI4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30275B">
            <w:t>(Karunakaran 2020a; Shao et al. 2019)</w:t>
          </w:r>
          <w:r w:rsidR="007622B1" w:rsidRPr="007622B1">
            <w:fldChar w:fldCharType="end"/>
          </w:r>
        </w:sdtContent>
      </w:sdt>
      <w:r w:rsidR="007622B1" w:rsidRPr="007622B1">
        <w:t>.</w:t>
      </w:r>
      <w:r w:rsidR="001D414D">
        <w:t xml:space="preserve"> </w:t>
      </w:r>
    </w:p>
    <w:p w14:paraId="3B82CB19" w14:textId="12AD3F6C" w:rsidR="0081542D" w:rsidRDefault="004457E6" w:rsidP="00294807">
      <w:pPr>
        <w:jc w:val="both"/>
      </w:pPr>
      <w:r>
        <w:t>Beide</w:t>
      </w:r>
      <w:r w:rsidR="00F26085">
        <w:t xml:space="preserve"> Konzepte</w:t>
      </w:r>
      <w:r w:rsidR="000C30C5">
        <w:t xml:space="preserve"> </w:t>
      </w:r>
      <w:r>
        <w:t xml:space="preserve">können </w:t>
      </w:r>
      <w:r w:rsidR="0081542D">
        <w:t xml:space="preserve">auch </w:t>
      </w:r>
      <w:r w:rsidR="00190CD8">
        <w:t>kombiniert werden können</w:t>
      </w:r>
      <w:r w:rsidR="00F26085">
        <w:t>,</w:t>
      </w:r>
      <w:r w:rsidR="007622B1">
        <w:t xml:space="preserve"> wie beispielsweise im Actor-Critic-Ansatz. Hier gibt es zwei </w:t>
      </w:r>
      <w:r w:rsidR="001371F3">
        <w:t>Parteien</w:t>
      </w:r>
      <w:r w:rsidR="007622B1">
        <w:t xml:space="preserve">, den Actor und den Critic. </w:t>
      </w:r>
      <w:r>
        <w:lastRenderedPageBreak/>
        <w:t xml:space="preserve">Karunakaran, Professor der Universität Sydney, beschreibt das Verfahren wie folgt: </w:t>
      </w:r>
      <w:r w:rsidRPr="004457E6">
        <w:rPr>
          <w:rStyle w:val="ZitatZchn"/>
        </w:rPr>
        <w:t xml:space="preserve">„The actor decided which action should be taken and critic inform the actor how good was the action and how it should adjust. The learning of the actor is based on policy gradient approach. In comparison, critics evaluate the action produced by the actor by computing the value function“ </w:t>
      </w:r>
      <w:sdt>
        <w:sdtPr>
          <w:rPr>
            <w:rStyle w:val="ZitatZchn"/>
          </w:rPr>
          <w:alias w:val="To edit, see citavi.com/edit"/>
          <w:tag w:val="CitaviPlaceholder#a34991f3-d171-46b7-873b-c120d3a19624"/>
          <w:id w:val="-2082515294"/>
          <w:placeholder>
            <w:docPart w:val="DefaultPlaceholder_-1854013440"/>
          </w:placeholder>
        </w:sdtPr>
        <w:sdtEndPr>
          <w:rPr>
            <w:rStyle w:val="Absatz-Standardschriftart"/>
            <w:i w:val="0"/>
            <w:iCs w:val="0"/>
            <w:color w:val="auto"/>
          </w:rPr>
        </w:sdtEnd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30275B">
            <w:t>(Karunakaran 2020b)</w:t>
          </w:r>
          <w:r w:rsidR="007622B1">
            <w:fldChar w:fldCharType="end"/>
          </w:r>
        </w:sdtContent>
      </w:sdt>
      <w:r w:rsidR="009566ED">
        <w:t>.</w:t>
      </w:r>
      <w:r w:rsidR="0081542D">
        <w:t xml:space="preserve"> </w:t>
      </w:r>
    </w:p>
    <w:p w14:paraId="56B46EBA" w14:textId="23679A16" w:rsidR="006C6FFE" w:rsidRDefault="0081542D" w:rsidP="00294807">
      <w:pPr>
        <w:jc w:val="both"/>
      </w:pPr>
      <w:r>
        <w:t xml:space="preserve">Für den Anwendungsfall dieser Arbeit wird ein DQN genutzt. Unter welche </w:t>
      </w:r>
      <w:r w:rsidR="00B33A37">
        <w:t>der angesprochenen Kategorien</w:t>
      </w:r>
      <w:r>
        <w:t xml:space="preserve"> dieser Algorithmus fällt, wird im folgenden Kapitel weiter erläutert.</w:t>
      </w:r>
    </w:p>
    <w:p w14:paraId="305A229F" w14:textId="126D1780" w:rsidR="00EB0E86" w:rsidRDefault="00EB0E86" w:rsidP="00490D95"/>
    <w:p w14:paraId="7E2B5373" w14:textId="2A65B4C7" w:rsidR="000B3C6D" w:rsidRDefault="000B3C6D" w:rsidP="000B3C6D">
      <w:pPr>
        <w:pStyle w:val="berschrift3"/>
        <w:numPr>
          <w:ilvl w:val="2"/>
          <w:numId w:val="8"/>
        </w:numPr>
      </w:pPr>
      <w:bookmarkStart w:id="17" w:name="_Toc143039383"/>
      <w:r>
        <w:t>Deep Learning</w:t>
      </w:r>
      <w:bookmarkEnd w:id="17"/>
    </w:p>
    <w:p w14:paraId="1AD50BF0" w14:textId="77777777" w:rsidR="009865BE" w:rsidRPr="009865BE" w:rsidRDefault="009865BE" w:rsidP="009865BE"/>
    <w:p w14:paraId="78CA558E" w14:textId="32BC4363"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EndPr/>
        <w:sdtContent>
          <w:r w:rsidR="005F17FE">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xMFQxNjowNzoy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30275B">
            <w:t>(LeCun et al. 2015)</w:t>
          </w:r>
          <w:r w:rsidR="005F17FE">
            <w:fldChar w:fldCharType="end"/>
          </w:r>
        </w:sdtContent>
      </w:sdt>
      <w:r w:rsidR="005F17FE" w:rsidRPr="001D0047">
        <w:t xml:space="preserve">. </w:t>
      </w:r>
      <w:r w:rsidR="004457E6">
        <w:t>Bei diesen</w:t>
      </w:r>
      <w:r w:rsidR="001D0047">
        <w:t xml:space="preserve">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w:t>
      </w:r>
      <w:r w:rsidR="0097445F">
        <w:t xml:space="preserve">genau </w:t>
      </w:r>
      <w:r w:rsidR="007B26AE" w:rsidRPr="001D0047">
        <w:t xml:space="preserve">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EndPr/>
        <w:sdtContent>
          <w:r w:rsidR="002B59DA">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gtMTBUMTY6MDc6Mjg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30275B">
            <w:t>(Bengio et al. 2013)</w:t>
          </w:r>
          <w:r w:rsidR="002B59DA">
            <w:fldChar w:fldCharType="end"/>
          </w:r>
        </w:sdtContent>
      </w:sdt>
      <w:r w:rsidR="002B59DA">
        <w:t xml:space="preserve">. Deep Learning beschreibt in diesem Kontext, dass diese Funktionen, welche die Repräsentationen erarbeiten, in </w:t>
      </w:r>
      <w:r>
        <w:t>Layer</w:t>
      </w:r>
      <w:r w:rsidR="008046E0">
        <w:t xml:space="preserve"> </w:t>
      </w:r>
      <w:r w:rsidR="002B59DA">
        <w:t>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w:t>
      </w:r>
      <w:r w:rsidR="0097445F">
        <w:t>h</w:t>
      </w:r>
      <w:r w:rsidR="00EF7810">
        <w:t>ilfe der Abstraktion</w:t>
      </w:r>
      <w:r>
        <w:t xml:space="preserve"> komplexe Funktionen zu erstellen, welche mit den Daten besser umgehen können.</w:t>
      </w:r>
      <w:r w:rsidR="00EF7810">
        <w:t xml:space="preserve"> </w:t>
      </w:r>
      <w:r>
        <w:t xml:space="preserve">Der Turing-Award Gewinner Yann LeCun beschreibt das Konzept </w:t>
      </w:r>
      <w:r w:rsidR="001D0047">
        <w:t>a</w:t>
      </w:r>
      <w:r>
        <w:t>n einem Beispiel der Bildklassifikation wie folgt</w:t>
      </w:r>
      <w:r w:rsidRPr="000813F1">
        <w:t xml:space="preserve">: </w:t>
      </w:r>
      <w:r w:rsidR="006357D2" w:rsidRPr="000813F1">
        <w:rPr>
          <w:rStyle w:val="ZitatZchn"/>
        </w:rPr>
        <w:t xml:space="preserve">„…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w:t>
      </w:r>
      <w:r w:rsidR="006357D2" w:rsidRPr="000813F1">
        <w:rPr>
          <w:rStyle w:val="ZitatZchn"/>
        </w:rPr>
        <w:lastRenderedPageBreak/>
        <w:t>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EndPr>
          <w:rPr>
            <w:rStyle w:val="ZitatZchn"/>
          </w:rPr>
        </w:sdtEndPr>
        <w:sdtContent>
          <w:r w:rsidR="006357D2" w:rsidRPr="006357D2">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gtMTBUMTY6MDc6Mjg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30275B">
            <w:t>(LeCun et al. 2015, S. 436)</w:t>
          </w:r>
          <w:r w:rsidR="006357D2" w:rsidRPr="006357D2">
            <w:fldChar w:fldCharType="end"/>
          </w:r>
        </w:sdtContent>
      </w:sdt>
    </w:p>
    <w:p w14:paraId="1E12A097" w14:textId="5FD68202" w:rsidR="00C818FD" w:rsidRDefault="006357D2" w:rsidP="00A93A14">
      <w:pPr>
        <w:jc w:val="both"/>
      </w:pPr>
      <w:r>
        <w:t>LeCun beschreibt den wichtigsten Punkt des Deep Learning, als das Selbsterlernen dieser Layer durch das Programm selbst. Ein Deep Learning Programm analysiert die 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EndPr/>
        <w:sdtContent>
          <w:r>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xMFQxNjowNzoy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30275B">
            <w:t>(LeCun et al. 2015)</w:t>
          </w:r>
          <w:r>
            <w:fldChar w:fldCharType="end"/>
          </w:r>
        </w:sdtContent>
      </w:sdt>
      <w:r w:rsidR="00FC4CBE">
        <w:t xml:space="preserve">. </w:t>
      </w:r>
    </w:p>
    <w:p w14:paraId="29D50D38" w14:textId="54C2FA12" w:rsidR="008046E0" w:rsidRDefault="00C818FD" w:rsidP="00A93A14">
      <w:pPr>
        <w:jc w:val="both"/>
      </w:pPr>
      <w:r>
        <w:t xml:space="preserve">Die neuralen Netze, </w:t>
      </w:r>
      <w:r w:rsidR="0097445F">
        <w:t>die</w:t>
      </w:r>
      <w:r>
        <w:t xml:space="preserve"> so aufgebaut werden, können in verschiedene Kategorien aufgeteilt werden. Relevant im Kontext der Arbeit ist das sogenannte „Convolutional </w:t>
      </w:r>
      <w:r w:rsidR="00027D84">
        <w:t>N</w:t>
      </w:r>
      <w:r>
        <w:t xml:space="preserve">eural </w:t>
      </w:r>
      <w:r w:rsidR="00027D84">
        <w:t>N</w:t>
      </w:r>
      <w:r>
        <w:t>etwork“ (CNN</w:t>
      </w:r>
      <w:r w:rsidR="00792671">
        <w:fldChar w:fldCharType="begin"/>
      </w:r>
      <w:r w:rsidR="00792671">
        <w:instrText xml:space="preserve"> XE "</w:instrText>
      </w:r>
      <w:r w:rsidR="00792671" w:rsidRPr="00C91BCA">
        <w:instrText>CNN</w:instrText>
      </w:r>
      <w:r w:rsidR="00792671">
        <w:instrText>" \t "</w:instrText>
      </w:r>
      <w:r w:rsidR="00792671" w:rsidRPr="002362EE">
        <w:rPr>
          <w:rFonts w:asciiTheme="minorHAnsi" w:hAnsiTheme="minorHAnsi" w:cstheme="minorHAnsi"/>
          <w:i/>
        </w:rPr>
        <w:instrText>Convolutional Neural Network</w:instrText>
      </w:r>
      <w:r w:rsidR="00792671">
        <w:instrText xml:space="preserve">" </w:instrText>
      </w:r>
      <w:r w:rsidR="00792671">
        <w:fldChar w:fldCharType="end"/>
      </w:r>
      <w:r>
        <w:t>), also ein gefaltetes neurales Netz.</w:t>
      </w:r>
    </w:p>
    <w:p w14:paraId="4AD6C666" w14:textId="7B0AAE39"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EndPr/>
        <w:sdtContent>
          <w:r w:rsidR="008046E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4LTEwVDE2OjA3OjI4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30275B">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EndPr/>
        <w:sdtContent>
          <w:r w:rsidR="008046E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OC0xMFQxNjowNzoyOC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30275B">
            <w:t>(O'Shea und Nash 2015)</w:t>
          </w:r>
          <w:r w:rsidR="008046E0">
            <w:fldChar w:fldCharType="end"/>
          </w:r>
        </w:sdtContent>
      </w:sdt>
      <w:r>
        <w:t>.</w:t>
      </w:r>
      <w:r w:rsidR="008046E0">
        <w:t xml:space="preserve"> In dem Anwendungsfall dieser Arbeit wird ein CNN genutzt, da es sich beim Input, </w:t>
      </w:r>
      <w:r w:rsidR="0097445F">
        <w:t>den</w:t>
      </w:r>
      <w:r w:rsidR="008046E0">
        <w:t xml:space="preserve"> die KI erhält, um ein Bild des </w:t>
      </w:r>
      <w:r w:rsidR="001D0047">
        <w:t xml:space="preserve">momentanen </w:t>
      </w:r>
      <w:r w:rsidR="008046E0">
        <w:t>Spiel</w:t>
      </w:r>
      <w:r w:rsidR="001D0047">
        <w:t>zustands</w:t>
      </w:r>
      <w:r w:rsidR="008046E0">
        <w:t xml:space="preserve"> handelt. </w:t>
      </w:r>
    </w:p>
    <w:p w14:paraId="0FDFAB71" w14:textId="5D94F07E"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t>
      </w:r>
      <w:r w:rsidR="0097445F">
        <w:t>wird</w:t>
      </w:r>
      <w:r w:rsidR="00C81020">
        <w:t xml:space="preserve"> </w:t>
      </w:r>
      <w:r w:rsidR="004C5F08">
        <w:t>in</w:t>
      </w:r>
      <w:r w:rsidR="00C81020">
        <w:t xml:space="preserve"> diese</w:t>
      </w:r>
      <w:r w:rsidR="004C5F08">
        <w:t>r</w:t>
      </w:r>
      <w:r w:rsidR="00C81020">
        <w:t xml:space="preserve"> Arbeit ein Deep-Q-Network (DQN</w:t>
      </w:r>
      <w:r w:rsidR="00792671">
        <w:fldChar w:fldCharType="begin"/>
      </w:r>
      <w:r w:rsidR="00792671">
        <w:instrText xml:space="preserve"> XE "</w:instrText>
      </w:r>
      <w:r w:rsidR="00792671" w:rsidRPr="005013FC">
        <w:instrText>DQN</w:instrText>
      </w:r>
      <w:r w:rsidR="00792671">
        <w:instrText>" \t "</w:instrText>
      </w:r>
      <w:r w:rsidR="00792671" w:rsidRPr="00A45631">
        <w:instrText>Deep-Q-Network</w:instrText>
      </w:r>
      <w:r w:rsidR="00792671">
        <w:instrText xml:space="preserve">" </w:instrText>
      </w:r>
      <w:r w:rsidR="00792671">
        <w:fldChar w:fldCharType="end"/>
      </w:r>
      <w:r w:rsidR="00C81020">
        <w:t>)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EndPr/>
        <w:sdtContent>
          <w:r w:rsidR="009A2143">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4LTEwVDE2OjA3OjI4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30275B">
            <w:t>(Mnih et al. 2015, S. 530–532)</w:t>
          </w:r>
          <w:r w:rsidR="009A2143">
            <w:fldChar w:fldCharType="end"/>
          </w:r>
        </w:sdtContent>
      </w:sdt>
      <w:r w:rsidR="004C5F08">
        <w:t>.</w:t>
      </w:r>
      <w:r w:rsidR="001800A1">
        <w:t xml:space="preserve"> </w:t>
      </w:r>
    </w:p>
    <w:p w14:paraId="08D2BDF3" w14:textId="69197B53" w:rsidR="009B224F" w:rsidRDefault="009E59BE" w:rsidP="00A93A14">
      <w:pPr>
        <w:jc w:val="both"/>
      </w:pPr>
      <w:r>
        <w:t xml:space="preserve">Der zentrale Bestandteil eines DQN ist die sogenannte Q-Funktion. Dies ist </w:t>
      </w:r>
      <w:r w:rsidR="0097445F">
        <w:t>die</w:t>
      </w:r>
      <w:r>
        <w:t xml:space="preserve"> Funktion, </w:t>
      </w:r>
      <w:r w:rsidR="0097445F">
        <w:t>die</w:t>
      </w:r>
      <w:r>
        <w:t xml:space="preserve"> den erwarte</w:t>
      </w:r>
      <w:r w:rsidR="001D0047">
        <w:t>te</w:t>
      </w:r>
      <w:r>
        <w:t xml:space="preserve">n Reward </w:t>
      </w:r>
      <w:r w:rsidR="0097445F">
        <w:t>bestimmt</w:t>
      </w:r>
      <w:r>
        <w:t>, wenn in einem beliebigen Zustand eine beliebige Aktion ausgeführt wird. Dabei wird diese Funktion während des Lernprozess</w:t>
      </w:r>
      <w:r w:rsidR="00161DF1">
        <w:t>es</w:t>
      </w:r>
      <w:r>
        <w:t xml:space="preserve"> an die Geschehnisse angepasst und lernt so die Zusammenhänge von Zust</w:t>
      </w:r>
      <w:r w:rsidR="0097445F">
        <w:t>ä</w:t>
      </w:r>
      <w:r>
        <w:t>nd</w:t>
      </w:r>
      <w:r w:rsidR="0097445F">
        <w:t>en</w:t>
      </w:r>
      <w:r>
        <w:t>, Aktion</w:t>
      </w:r>
      <w:r w:rsidR="0097445F">
        <w:t>en</w:t>
      </w:r>
      <w:r>
        <w:t xml:space="preserve"> und Reward</w:t>
      </w:r>
      <w:r w:rsidR="0097445F">
        <w:t>s</w:t>
      </w:r>
      <w:r>
        <w:t xml:space="preserve">.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End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30275B">
            <w:t>(Roderick et al. 2017, S. 1–2)</w:t>
          </w:r>
          <w:r>
            <w:fldChar w:fldCharType="end"/>
          </w:r>
        </w:sdtContent>
      </w:sdt>
      <w:r>
        <w:t xml:space="preserve">. </w:t>
      </w:r>
    </w:p>
    <w:p w14:paraId="0A51DD59" w14:textId="138EA9D6" w:rsidR="008046E0" w:rsidRDefault="00865D83" w:rsidP="00A93A14">
      <w:pPr>
        <w:jc w:val="both"/>
      </w:pPr>
      <w:r>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w:t>
      </w:r>
      <w:r>
        <w:lastRenderedPageBreak/>
        <w:t xml:space="preserve">genauer anpassen zu können. </w:t>
      </w:r>
      <w:r w:rsidR="0088204B">
        <w:t xml:space="preserve">Hier wird </w:t>
      </w:r>
      <w:r w:rsidR="00161DF1">
        <w:t xml:space="preserve">ein </w:t>
      </w:r>
      <w:r w:rsidR="0088204B">
        <w:t>sogenanntes „Experience Replay“ genutzt</w:t>
      </w:r>
      <w:r w:rsidR="0097445F">
        <w:t>.</w:t>
      </w:r>
      <w:r w:rsidR="0088204B">
        <w:t xml:space="preserve"> </w:t>
      </w:r>
      <w:r w:rsidR="0097445F">
        <w:t>D</w:t>
      </w:r>
      <w:r w:rsidR="0088204B">
        <w:t xml:space="preserve">as Modell sammelt Erfahrungen über eine kurze Anzahl </w:t>
      </w:r>
      <w:r w:rsidR="00161DF1">
        <w:t>von</w:t>
      </w:r>
      <w:r w:rsidR="0088204B">
        <w:t xml:space="preserve"> Steps, wählt dann zufällig </w:t>
      </w:r>
      <w:r w:rsidR="0097445F">
        <w:t>eine</w:t>
      </w:r>
      <w:r w:rsidR="0088204B">
        <w:t xml:space="preserve"> diese</w:t>
      </w:r>
      <w:r w:rsidR="0097445F">
        <w:t>r</w:t>
      </w:r>
      <w:r w:rsidR="0088204B">
        <w:t xml:space="preserve"> Erfahrungen aus, und passt die Q-Funktion dann basierend darauf an. Dieses zufällige Auswählen wird verwendet, um die Erfahrungen extern vom Environment zu betrachten</w:t>
      </w:r>
      <w:r w:rsidR="001D0047">
        <w:t xml:space="preserve"> und so</w:t>
      </w:r>
      <w:r w:rsidR="0088204B">
        <w:t xml:space="preserve"> </w:t>
      </w:r>
      <w:r w:rsidR="0097445F">
        <w:t>eine Voreingenommenheit zu vermeiden</w:t>
      </w:r>
      <w:r w:rsidR="0088204B">
        <w:t>, welche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End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30275B">
            <w:t>(Roderick et al. 2017, S. 2–3)</w:t>
          </w:r>
          <w:r w:rsidR="0088204B">
            <w:fldChar w:fldCharType="end"/>
          </w:r>
        </w:sdtContent>
      </w:sdt>
      <w:r w:rsidR="0088204B">
        <w:t>.</w:t>
      </w:r>
    </w:p>
    <w:p w14:paraId="1DB5D495" w14:textId="2CD470C3"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xml:space="preserve">, mit welcher Wahrscheinlichkeit das Modell </w:t>
      </w:r>
      <w:r w:rsidR="0097445F">
        <w:rPr>
          <w:rFonts w:eastAsiaTheme="minorEastAsia"/>
        </w:rPr>
        <w:t xml:space="preserve">etwas </w:t>
      </w:r>
      <w:r w:rsidR="000027D7">
        <w:rPr>
          <w:rFonts w:eastAsiaTheme="minorEastAsia"/>
        </w:rPr>
        <w:t>Neues probiert, oder es auf das bereits gelernte zurückgreift</w:t>
      </w:r>
      <w:r w:rsidR="0097445F">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97445F">
        <w:rPr>
          <w:rFonts w:eastAsiaTheme="minorEastAsia"/>
        </w:rPr>
        <w:t xml:space="preserve"> </w:t>
      </w:r>
      <m:oMath>
        <m:r>
          <w:rPr>
            <w:rFonts w:ascii="Cambria Math" w:hAnsi="Cambria Math"/>
            <w:sz w:val="28"/>
          </w:rPr>
          <m:t>ε</m:t>
        </m:r>
      </m:oMath>
      <w:r w:rsidR="0097445F">
        <w:rPr>
          <w:rFonts w:eastAsiaTheme="minorEastAsia"/>
        </w:rPr>
        <w:t xml:space="preserve"> </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End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30275B">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18CE9B71" w:rsidR="00EF7810" w:rsidRDefault="007954EE" w:rsidP="00A93A14">
      <w:pPr>
        <w:jc w:val="both"/>
      </w:pPr>
      <w:r>
        <w:t xml:space="preserve">Für die Umsetzung eines Reinforcement Learning Ansatzes im Spiel StepMania </w:t>
      </w:r>
      <w:r w:rsidR="004457E6">
        <w:t>wird</w:t>
      </w:r>
      <w:r>
        <w:t xml:space="preserve"> ein DQN verwendet</w:t>
      </w:r>
      <w:r w:rsidR="00EF7810">
        <w:t xml:space="preserve">. Dieses </w:t>
      </w:r>
      <w:r w:rsidR="00A80251">
        <w:t xml:space="preserve">ist ein </w:t>
      </w:r>
      <w:r w:rsidR="0097445F">
        <w:t>O</w:t>
      </w:r>
      <w:r w:rsidR="00A80251">
        <w:t>ff-</w:t>
      </w:r>
      <w:r w:rsidR="0097445F">
        <w:t>P</w:t>
      </w:r>
      <w:r w:rsidR="00A80251">
        <w:t>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588EF31D" w:rsidR="00026FC1" w:rsidRDefault="00026FC1" w:rsidP="00A93A14">
      <w:pPr>
        <w:jc w:val="both"/>
      </w:pPr>
    </w:p>
    <w:p w14:paraId="7F11976B" w14:textId="77777777" w:rsidR="00B33A37" w:rsidRDefault="00B33A37" w:rsidP="00A93A14">
      <w:pPr>
        <w:jc w:val="both"/>
      </w:pPr>
    </w:p>
    <w:p w14:paraId="2B1BE343" w14:textId="33B54FC0" w:rsidR="000B3C6D" w:rsidRDefault="000B3C6D" w:rsidP="00A93A14">
      <w:pPr>
        <w:pStyle w:val="berschrift3"/>
        <w:numPr>
          <w:ilvl w:val="2"/>
          <w:numId w:val="8"/>
        </w:numPr>
        <w:jc w:val="both"/>
      </w:pPr>
      <w:bookmarkStart w:id="18" w:name="_Toc143039384"/>
      <w:r>
        <w:lastRenderedPageBreak/>
        <w:t>Evolutionary Algorithms</w:t>
      </w:r>
      <w:bookmarkEnd w:id="18"/>
    </w:p>
    <w:p w14:paraId="4DC14567" w14:textId="64D28EEE" w:rsidR="000B3C6D" w:rsidRDefault="000B3C6D" w:rsidP="00A93A14">
      <w:pPr>
        <w:jc w:val="both"/>
      </w:pPr>
    </w:p>
    <w:p w14:paraId="65E9C1B0" w14:textId="77777777" w:rsidR="004457E6" w:rsidRDefault="00026FC1" w:rsidP="00161DF1">
      <w:pPr>
        <w:jc w:val="both"/>
      </w:pPr>
      <w:r>
        <w:t xml:space="preserve">Reinforcement Learning ist nicht der einzige Weg, wie eine KI trainiert werden kann. </w:t>
      </w:r>
      <w:r w:rsidR="00486B5A">
        <w:t>Eine von vielen Alternativen sind sogenannte Evolutionary Algorithms</w:t>
      </w:r>
      <w:r w:rsidR="00344FAD">
        <w:t>.</w:t>
      </w:r>
      <w:r w:rsidR="004457E6">
        <w:t xml:space="preserve"> Was unterscheidet diese von Reinforcement Learning, und wieso wurden für den praktischen Teil keine Evolutionary Algorithms genutzt?</w:t>
      </w:r>
      <w:r w:rsidR="00344FAD">
        <w:t xml:space="preserve"> </w:t>
      </w:r>
    </w:p>
    <w:p w14:paraId="5EA3077F" w14:textId="4151788F" w:rsidR="00A93A14" w:rsidRPr="002D27A7" w:rsidRDefault="00486B5A" w:rsidP="00161DF1">
      <w:pPr>
        <w:jc w:val="both"/>
      </w:pPr>
      <w:r>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End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30275B">
            <w:t>(Bäck 1996, S. 8)</w:t>
          </w:r>
          <w:r w:rsidR="00344FAD">
            <w:fldChar w:fldCharType="end"/>
          </w:r>
        </w:sdtContent>
      </w:sdt>
      <w:r w:rsidR="00344FAD">
        <w:t>.</w:t>
      </w:r>
      <w:r>
        <w:t xml:space="preserve"> </w:t>
      </w:r>
      <w:r w:rsidR="00CF5C5A">
        <w:t xml:space="preserve">Hier wird jedoch </w:t>
      </w:r>
      <w:r w:rsidR="00A93A14">
        <w:t>zwischen zwei Perspektiven von Evolution unterschi</w:t>
      </w:r>
      <w:r w:rsidR="00ED0142">
        <w:t>e</w:t>
      </w:r>
      <w:r w:rsidR="00A93A14">
        <w:t xml:space="preserve">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ED0142">
        <w:t xml:space="preserve"> voneinander</w:t>
      </w:r>
      <w:r w:rsidR="00A93A14">
        <w:t>. In dem Buch „Genetic Programming Theory and Pract</w:t>
      </w:r>
      <w:r w:rsidR="00863A8B">
        <w:t>i</w:t>
      </w:r>
      <w:r w:rsidR="00A93A14">
        <w:t>ce XVII“ beschre</w:t>
      </w:r>
      <w:r w:rsidR="00ED0142">
        <w:t>i</w:t>
      </w:r>
      <w:r w:rsidR="00A93A14">
        <w:t xml:space="preserv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End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30275B">
            <w:t>(Sloss und Gustafson 2020, S. 313)</w:t>
          </w:r>
          <w:r w:rsidR="00A93A14" w:rsidRPr="00A93A14">
            <w:fldChar w:fldCharType="end"/>
          </w:r>
        </w:sdtContent>
      </w:sdt>
      <w:r w:rsidR="00A93A14">
        <w:rPr>
          <w:i/>
        </w:rPr>
        <w:t>.</w:t>
      </w:r>
    </w:p>
    <w:p w14:paraId="49207A80" w14:textId="1515A56C" w:rsidR="002D27A7" w:rsidRDefault="002D27A7" w:rsidP="00161DF1">
      <w:pPr>
        <w:jc w:val="both"/>
      </w:pPr>
      <w:r>
        <w:t>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w:t>
      </w:r>
      <w:r w:rsidR="00ED0142">
        <w:t>h</w:t>
      </w:r>
      <w:r>
        <w:t xml:space="preserve">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unterscheidet. Diese Variationen werden durch Selektion oder stochastische Mutation</w:t>
      </w:r>
      <w:r w:rsidR="00ED0142">
        <w:t>en</w:t>
      </w:r>
      <w:r>
        <w:t xml:space="preserve"> bestimmt. Daraufhin beginnt der Prozess erneut und eine neue Generation wird erstellt. Dies stellt das Grundkonzept von Evolutionsalgorithmen da</w:t>
      </w:r>
      <w:r w:rsidR="00ED0142">
        <w:t>r, wobei</w:t>
      </w:r>
      <w:r>
        <w:t xml:space="preserve"> es unterschiedliche Varianten zu diesem Konzept</w:t>
      </w:r>
      <w:r w:rsidR="00ED0142">
        <w:t xml:space="preserve"> gibt</w:t>
      </w:r>
      <w:r>
        <w:t xml:space="preserve">, die auf diesem aufbauen </w:t>
      </w:r>
      <w:sdt>
        <w:sdtPr>
          <w:alias w:val="To edit, see citavi.com/edit"/>
          <w:tag w:val="CitaviPlaceholder#619336b2-99c4-4565-967e-489302a05bed"/>
          <w:id w:val="-1866048554"/>
          <w:placeholder>
            <w:docPart w:val="DefaultPlaceholder_-1854013440"/>
          </w:placeholder>
        </w:sdtPr>
        <w:sdtEnd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30275B">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lastRenderedPageBreak/>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065" cy="3416935"/>
                    </a:xfrm>
                    <a:prstGeom prst="rect">
                      <a:avLst/>
                    </a:prstGeom>
                  </pic:spPr>
                </pic:pic>
              </a:graphicData>
            </a:graphic>
          </wp:inline>
        </w:drawing>
      </w:r>
    </w:p>
    <w:p w14:paraId="23C61307" w14:textId="60F16122" w:rsidR="002D27A7" w:rsidRDefault="002D27A7" w:rsidP="002D27A7">
      <w:pPr>
        <w:pStyle w:val="Beschriftung"/>
        <w:jc w:val="both"/>
      </w:pPr>
      <w:bookmarkStart w:id="19" w:name="_Toc143039311"/>
      <w:r>
        <w:t xml:space="preserve">Abb. </w:t>
      </w:r>
      <w:fldSimple w:instr=" SEQ Abb. \* ARABIC ">
        <w:r w:rsidR="00955E3D">
          <w:rPr>
            <w:noProof/>
          </w:rPr>
          <w:t>4</w:t>
        </w:r>
      </w:fldSimple>
      <w:r>
        <w:t xml:space="preserve"> - Prozess der Evolution (Sloss und Gustafson 2020, S.314</w:t>
      </w:r>
      <w:r w:rsidR="00724561">
        <w:t>, Fig. 16.3</w:t>
      </w:r>
      <w:r>
        <w:t>)</w:t>
      </w:r>
      <w:bookmarkEnd w:id="19"/>
    </w:p>
    <w:p w14:paraId="6EB8270E" w14:textId="7E568EC7" w:rsidR="00CF5C5A" w:rsidRDefault="00863A8B" w:rsidP="00B243B8">
      <w:pPr>
        <w:jc w:val="both"/>
      </w:pPr>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End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30275B">
            <w:t>(Nettleton 1994, S. 19)</w:t>
          </w:r>
          <w:r w:rsidR="00626654">
            <w:fldChar w:fldCharType="end"/>
          </w:r>
        </w:sdtContent>
      </w:sdt>
      <w:r w:rsidR="00626654">
        <w:t xml:space="preserve">. </w:t>
      </w:r>
    </w:p>
    <w:p w14:paraId="28EEC347" w14:textId="59EDE297" w:rsidR="00626654" w:rsidRDefault="00626654" w:rsidP="00B243B8">
      <w:pPr>
        <w:jc w:val="both"/>
      </w:pPr>
      <w:r>
        <w:t xml:space="preserve">Der wohl größte Vorteil bei der Nutzung eines Evolutionary Algorithmus ist die große Anzahl der möglichen Lösungen, welche gleichzeitig ausprobiert werden. </w:t>
      </w:r>
      <w:r w:rsidR="00C916A5">
        <w:t>Anders als</w:t>
      </w:r>
      <w:r>
        <w:t xml:space="preserve"> beispielsweise beim Reinforcement Learning</w:t>
      </w:r>
      <w:r w:rsidR="00C916A5">
        <w:t>,</w:t>
      </w:r>
      <w:r>
        <w:t xml:space="preserve">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End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30275B">
            <w:t>(Nettleton 1994, S. 19)</w:t>
          </w:r>
          <w:r>
            <w:fldChar w:fldCharType="end"/>
          </w:r>
        </w:sdtContent>
      </w:sdt>
      <w:r>
        <w:t xml:space="preserve">. </w:t>
      </w:r>
    </w:p>
    <w:p w14:paraId="43A32219" w14:textId="161A9C57" w:rsidR="00AD534E" w:rsidRDefault="004E402A" w:rsidP="00B243B8">
      <w:pPr>
        <w:jc w:val="both"/>
      </w:pPr>
      <w:r>
        <w:t>Evolutionary Algorithm</w:t>
      </w:r>
      <w:r w:rsidR="0005701E">
        <w:t>s sind für Spiele besonders interessant, da sie genutzt werden können</w:t>
      </w:r>
      <w:r w:rsidR="00ED0142">
        <w:t>,</w:t>
      </w:r>
      <w:r w:rsidR="0005701E">
        <w:t xml:space="preserve"> um interessantere und für </w:t>
      </w:r>
      <w:r w:rsidR="00AD534E">
        <w:t>die</w:t>
      </w:r>
      <w:r w:rsidR="0005701E">
        <w:t xml:space="preserve"> menschlichen Spieler spaßigere Gegner darzustellen </w:t>
      </w:r>
      <w:sdt>
        <w:sdtPr>
          <w:alias w:val="To edit, see citavi.com/edit"/>
          <w:tag w:val="CitaviPlaceholder#8920697f-9196-4483-b992-241292fac9ab"/>
          <w:id w:val="-32496815"/>
          <w:placeholder>
            <w:docPart w:val="DefaultPlaceholder_-1854013440"/>
          </w:placeholder>
        </w:sdtPr>
        <w:sdtEnd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30275B">
            <w:t>(Lucas und Kendall 2006, S. 11)</w:t>
          </w:r>
          <w:r w:rsidR="0005701E">
            <w:fldChar w:fldCharType="end"/>
          </w:r>
        </w:sdtContent>
      </w:sdt>
      <w:r w:rsidR="0005701E">
        <w:t xml:space="preserve">. </w:t>
      </w:r>
      <w:r w:rsidR="0044193B">
        <w:t>Ein Beispiel für die Entwicklung einer KI mit einem Evolutionary Algorithm ist „Blondie24“ – eine KI</w:t>
      </w:r>
      <w:r w:rsidR="00F014AB">
        <w:t xml:space="preserve">, welche ohne Erklärung das Brettspiel Dame gelernt und mit diesem Wissen Turniere gewonnen hat </w:t>
      </w:r>
      <w:sdt>
        <w:sdtPr>
          <w:alias w:val="To edit, see citavi.com/edit"/>
          <w:tag w:val="CitaviPlaceholder#b938ddef-5c50-4854-87d6-6c7c0c7ddc2c"/>
          <w:id w:val="1820609938"/>
          <w:placeholder>
            <w:docPart w:val="DefaultPlaceholder_-1854013440"/>
          </w:placeholder>
        </w:sdtPr>
        <w:sdtEnd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30275B">
            <w:t>(Fogel 2001; Nettleton 1994)</w:t>
          </w:r>
          <w:r w:rsidR="00F014AB">
            <w:fldChar w:fldCharType="end"/>
          </w:r>
        </w:sdtContent>
      </w:sdt>
      <w:r w:rsidR="00F014AB">
        <w:t>. Hier wurde der KI nicht erklärt, wie das Spiel genau funktioniert – es wurden bloß Informationen über die Anzahl, die Position und die</w:t>
      </w:r>
      <w:r w:rsidR="00ED0142">
        <w:t xml:space="preserve"> Farbe</w:t>
      </w:r>
      <w:r w:rsidR="00F014AB">
        <w:t xml:space="preserve"> der Steine auf dem Spielbrett an die KI übermittelt. Informationen wie </w:t>
      </w:r>
      <w:r w:rsidR="00F014AB">
        <w:lastRenderedPageBreak/>
        <w:t xml:space="preserve">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End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30275B">
            <w:t>(Lucas und Kendall 2006, S. 12–13)</w:t>
          </w:r>
          <w:r w:rsidR="001F1ABE">
            <w:fldChar w:fldCharType="end"/>
          </w:r>
        </w:sdtContent>
      </w:sdt>
      <w:r w:rsidR="00F014AB">
        <w:t>.</w:t>
      </w:r>
      <w:r w:rsidR="00293547">
        <w:t xml:space="preserve"> Dame </w:t>
      </w:r>
      <w:r w:rsidR="00724561">
        <w:t>fällt</w:t>
      </w:r>
      <w:r w:rsidR="00293547">
        <w:t xml:space="preserve">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End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30275B">
            <w:t>(Lucas und Kendall 2006, S. 11–13)</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EndPr/>
        <w:sdtContent>
          <w:r w:rsidR="00BD227B">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OC0xMFQxNjowNzoyOC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30275B">
            <w:t>(Billings et al. 2002, S. 201)</w:t>
          </w:r>
          <w:r w:rsidR="00BD227B">
            <w:fldChar w:fldCharType="end"/>
          </w:r>
        </w:sdtContent>
      </w:sdt>
      <w:r w:rsidR="00BD227B">
        <w:t>.</w:t>
      </w:r>
      <w:r w:rsidR="009526D6">
        <w:t xml:space="preserve"> </w:t>
      </w:r>
    </w:p>
    <w:p w14:paraId="1BD351A1" w14:textId="56C19655" w:rsidR="00293547" w:rsidRDefault="009526D6" w:rsidP="00B243B8">
      <w:pPr>
        <w:jc w:val="both"/>
      </w:pPr>
      <w:r>
        <w:t>Ähnlich, aber in komplexerer Form</w:t>
      </w:r>
      <w:r w:rsidR="00DD09C1">
        <w:t>,</w:t>
      </w:r>
      <w:r>
        <w:t xml:space="preserve"> sind Videospiele aufgebaut. Zustände in Videospielen können viel umfangreicher sein</w:t>
      </w:r>
      <w:r w:rsidR="001F1ABE">
        <w:t xml:space="preserve"> </w:t>
      </w:r>
      <w:r>
        <w:t>als</w:t>
      </w:r>
      <w:r w:rsidR="001F1ABE">
        <w:t xml:space="preserve"> die von</w:t>
      </w:r>
      <w:r>
        <w:t xml:space="preserve"> Brett</w:t>
      </w:r>
      <w:r w:rsidR="00C916A5">
        <w:t>- oder Karten</w:t>
      </w:r>
      <w:r>
        <w:t>spiele</w:t>
      </w:r>
      <w:r w:rsidR="00DD09C1">
        <w:t>n</w:t>
      </w:r>
      <w:r w:rsidR="00ED0142">
        <w:t>.</w:t>
      </w:r>
      <w:r>
        <w:t xml:space="preserve"> </w:t>
      </w:r>
      <w:r w:rsidR="00ED0142">
        <w:t>K</w:t>
      </w:r>
      <w:r w:rsidR="001F1ABE">
        <w:t>ombiniert mit der Komponente, in Echtzeit auf die Geschehnisse reagieren zu können,</w:t>
      </w:r>
      <w:r>
        <w:t xml:space="preserve"> </w:t>
      </w:r>
      <w:r w:rsidR="001F1ABE">
        <w:t xml:space="preserve">stellen </w:t>
      </w:r>
      <w:r w:rsidR="00ED0142">
        <w:t xml:space="preserve">sie </w:t>
      </w:r>
      <w:r>
        <w:t xml:space="preserve">damit </w:t>
      </w:r>
      <w:r w:rsidR="001F1ABE">
        <w:t>sowohl</w:t>
      </w:r>
      <w:r>
        <w:t xml:space="preserve"> eine Herausforderung für menschlichen Spieler, als auch </w:t>
      </w:r>
      <w:r w:rsidR="00161DF1">
        <w:t xml:space="preserve">für </w:t>
      </w:r>
      <w:r>
        <w:t xml:space="preserve">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End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30275B">
            <w:t>(Lucas und Kendall 2006, S. 14–15)</w:t>
          </w:r>
          <w:r w:rsidR="001F1ABE">
            <w:fldChar w:fldCharType="end"/>
          </w:r>
        </w:sdtContent>
      </w:sdt>
      <w:r w:rsidR="001F1ABE">
        <w:t>.</w:t>
      </w:r>
      <w:r>
        <w:t xml:space="preserve"> </w:t>
      </w:r>
    </w:p>
    <w:p w14:paraId="541EF513" w14:textId="4A3564E7" w:rsidR="00003CB8" w:rsidRDefault="001F1ABE" w:rsidP="00B243B8">
      <w:pPr>
        <w:jc w:val="both"/>
      </w:pPr>
      <w:r>
        <w:t>Warum wurde</w:t>
      </w:r>
      <w:r w:rsidR="00AD534E">
        <w:t xml:space="preserve"> </w:t>
      </w:r>
      <w:r>
        <w:t>für den praktischen Teil dieser Arbeit nun Reinforcement Learning genutzt und kein Verfahren, welches auf Evolution basiert? Das größte Problem stellt die Zeit da</w:t>
      </w:r>
      <w:r w:rsidR="00ED0142">
        <w:t>r</w:t>
      </w:r>
      <w:r>
        <w:t xml:space="preserve">, die benötigt wird, um Generationen fortzuschreiten. </w:t>
      </w:r>
      <w:r w:rsidR="00161DF1">
        <w:t>Für eine bessere Darstellung des Problems</w:t>
      </w:r>
      <w:r w:rsidR="00DB0619">
        <w:t xml:space="preserve"> kann man hier das Beispiel eines Schachcomputers aufführen</w:t>
      </w:r>
      <w:r w:rsidR="00ED0142">
        <w:t>.</w:t>
      </w:r>
      <w:r w:rsidR="00DB0619">
        <w:t xml:space="preserve"> </w:t>
      </w:r>
      <w:r w:rsidR="00ED0142">
        <w:t>S</w:t>
      </w:r>
      <w:r w:rsidR="00DB0619">
        <w:t>oll es pro Generation 100 Individuen geben,</w:t>
      </w:r>
      <w:r w:rsidR="00ED0142">
        <w:t xml:space="preserve"> welche alle einmal gegeneinander spielen sollen,</w:t>
      </w:r>
      <w:r w:rsidR="00DB0619">
        <w:t xml:space="preserve"> </w:t>
      </w:r>
      <w:r w:rsidR="00161DF1">
        <w:t>kommt</w:t>
      </w:r>
      <w:r w:rsidR="00DB0619">
        <w:t xml:space="preserve"> man</w:t>
      </w:r>
      <w:r w:rsidR="00ED0142">
        <w:t xml:space="preserve"> bei nur 10 Sekunden pro Spiel</w:t>
      </w:r>
      <w:r w:rsidR="00DB0619">
        <w:t xml:space="preserve"> </w:t>
      </w:r>
      <w:r w:rsidR="00ED0142">
        <w:t>a</w:t>
      </w:r>
      <w:r w:rsidR="00DB0619">
        <w:t>uf 825 Minuten</w:t>
      </w:r>
      <w:r w:rsidR="00ED0142">
        <w:t xml:space="preserve"> für eine Generation.</w:t>
      </w:r>
      <w:r w:rsidR="00DB0619">
        <w:t xml:space="preserve"> </w:t>
      </w:r>
      <w:r w:rsidR="00ED0142">
        <w:t>Bei</w:t>
      </w:r>
      <w:r w:rsidR="00DB0619">
        <w:t xml:space="preserve"> 100 Generationen</w:t>
      </w:r>
      <w:r w:rsidR="00ED0142">
        <w:t xml:space="preserve"> würde dies</w:t>
      </w:r>
      <w:r w:rsidR="00DB0619">
        <w:t xml:space="preserve"> über 57 Tage dauern </w:t>
      </w:r>
      <w:sdt>
        <w:sdtPr>
          <w:alias w:val="To edit, see citavi.com/edit"/>
          <w:tag w:val="CitaviPlaceholder#0a59a616-2b4e-4f53-a5dc-6680fe085d5a"/>
          <w:id w:val="164063727"/>
          <w:placeholder>
            <w:docPart w:val="DefaultPlaceholder_-1854013440"/>
          </w:placeholder>
        </w:sdtPr>
        <w:sdtEndPr/>
        <w:sdtContent>
          <w:r w:rsidR="00DB061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OC0xMFQxNjowNzoyOC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30275B">
            <w:t>(David et al. 2014, S. 782)</w:t>
          </w:r>
          <w:r w:rsidR="00DB0619">
            <w:fldChar w:fldCharType="end"/>
          </w:r>
        </w:sdtContent>
      </w:sdt>
      <w:r w:rsidR="00DB0619">
        <w:t>. Man sieht, dass es bei Schach schon bei wenigen Generationen zu langen Lernzeiten kommt. Nun ist StepMania kein Schach, man muss nicht gegen andere spielen, aber das Problem der Zeit pro Spiel bleibt bestehen – ein Individuum sollte mindestens ein</w:t>
      </w:r>
      <w:r w:rsidR="00056440">
        <w:t>en</w:t>
      </w:r>
      <w:r w:rsidR="00DB0619">
        <w:t xml:space="preserve"> </w:t>
      </w:r>
      <w:r w:rsidR="00D828A7">
        <w:t>„Chart“</w:t>
      </w:r>
      <w:r w:rsidR="00DB0619">
        <w:t xml:space="preserve"> spielen, was, </w:t>
      </w:r>
      <w:r w:rsidR="008B2DE8">
        <w:t>abgerundet</w:t>
      </w:r>
      <w:r w:rsidR="00DB0619">
        <w:t xml:space="preserve"> </w:t>
      </w:r>
      <w:r w:rsidR="008B2DE8">
        <w:t xml:space="preserve">und </w:t>
      </w:r>
      <w:r w:rsidR="00161DF1">
        <w:t>wohlwollend</w:t>
      </w:r>
      <w:r w:rsidR="008B2DE8">
        <w:t xml:space="preserve">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 xml:space="preserve">gleichzeitig verwendet werden kann. Rechnet man dies hoch auf 100 Generationen, entspricht dies etwa einer Woche an durchgehendem Training. Sollten unterschiedliche Trainingsdaten mit verschiedenen Charts verwendet werden, wird </w:t>
      </w:r>
      <w:r w:rsidR="00DB0619">
        <w:lastRenderedPageBreak/>
        <w:t>sich die</w:t>
      </w:r>
      <w:r w:rsidR="00F25093">
        <w:t xml:space="preserve"> benötigte Zeit weiter vergrößern. </w:t>
      </w:r>
      <w:r w:rsidR="00056440">
        <w:t xml:space="preserve">Dies steht im Kontrast zum Lernablauf des Reinforcement Learning. Hier werden Charts nacheinander gespielt und nach jedem Chart das Modell angepasst. Das heißt, dass bei dem Modell bereits nach einem Chart Lernfortschritt zu erkennen ist. Da der Lernfortschritt beim evolutionären Ansatz erst nach 100 Generationen, also 100 Charts auftritt, müsste der Fortschritt mindestens dem entsprechen, den ein Reinforcement Learning Ansatz nach 100 Charts erreicht hätte. </w:t>
      </w:r>
      <w:r w:rsidR="00006FD5">
        <w:t>Da der Lernprozess bei dem evolutionären Ansatz erst sehr spät auftritt, und bis dahin der Erfolg auf reinem Ausprobieren aufbaut, ist dies jedoch auszuschließen.</w:t>
      </w:r>
      <w:r w:rsidR="008B2DE8">
        <w:t xml:space="preserve"> </w:t>
      </w:r>
      <w:r w:rsidR="00AD534E">
        <w:t>Dennoch wäre ein direkter Vergleich der beiden Methoden im Beispiel StepMania ein interessantes Konzept, welches weiter verfolgt werden könnte.</w:t>
      </w:r>
    </w:p>
    <w:p w14:paraId="7D6CC54F" w14:textId="77777777" w:rsidR="00003CB8" w:rsidRDefault="00003CB8">
      <w:pPr>
        <w:spacing w:line="259" w:lineRule="auto"/>
      </w:pPr>
      <w:r>
        <w:br w:type="page"/>
      </w:r>
    </w:p>
    <w:p w14:paraId="458E1873" w14:textId="7C67ED74" w:rsidR="00EB0E86" w:rsidRDefault="00EB0E86" w:rsidP="00490D95">
      <w:pPr>
        <w:pStyle w:val="berschrift1"/>
        <w:numPr>
          <w:ilvl w:val="0"/>
          <w:numId w:val="8"/>
        </w:numPr>
      </w:pPr>
      <w:bookmarkStart w:id="20" w:name="_Toc143039385"/>
      <w:r>
        <w:lastRenderedPageBreak/>
        <w:t>KIs im Bereich Unterhaltung</w:t>
      </w:r>
      <w:bookmarkEnd w:id="20"/>
    </w:p>
    <w:p w14:paraId="59DE9928" w14:textId="1C674A51" w:rsidR="00EB0E86" w:rsidRDefault="00A72351" w:rsidP="00490D95">
      <w:pPr>
        <w:pStyle w:val="berschrift2"/>
        <w:numPr>
          <w:ilvl w:val="1"/>
          <w:numId w:val="8"/>
        </w:numPr>
      </w:pPr>
      <w:bookmarkStart w:id="21" w:name="_Toc143039386"/>
      <w:r>
        <w:t xml:space="preserve">Künstliche Intelligenz in </w:t>
      </w:r>
      <w:r w:rsidR="00EB0E86">
        <w:t>Videospiele</w:t>
      </w:r>
      <w:r w:rsidR="007943E6">
        <w:t>n</w:t>
      </w:r>
      <w:bookmarkEnd w:id="21"/>
    </w:p>
    <w:p w14:paraId="29BC7B2C" w14:textId="3ECE1523" w:rsidR="00D16D92" w:rsidRDefault="00D16D92" w:rsidP="00490D95"/>
    <w:p w14:paraId="764DA78F" w14:textId="5EF58A00"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w:t>
      </w:r>
      <w:r w:rsidR="00ED0142">
        <w:t>N</w:t>
      </w:r>
      <w:r w:rsidR="00F43E68">
        <w:t>eues. Bereits in de</w:t>
      </w:r>
      <w:r w:rsidR="00ED0142">
        <w:t>n</w:t>
      </w:r>
      <w:r w:rsidR="00F43E68">
        <w:t xml:space="preserve"> 1950ern gab es erste Konzepte von künstlicher Intelligenz in Videospielen, auch wenn diese wenig mit de</w:t>
      </w:r>
      <w:r w:rsidR="002569F9">
        <w:t>r</w:t>
      </w:r>
      <w:r w:rsidR="00ED0142">
        <w:t xml:space="preserve"> </w:t>
      </w:r>
      <w:r w:rsidR="002569F9">
        <w:t>in Kapitel 2.1 festgelegten Definition</w:t>
      </w:r>
      <w:r w:rsidR="00ED0142">
        <w:t xml:space="preserve"> von</w:t>
      </w:r>
      <w:r w:rsidR="00F43E68">
        <w:t xml:space="preserve"> KI zu tun ha</w:t>
      </w:r>
      <w:r w:rsidR="00ED0142">
        <w:t>ben.</w:t>
      </w:r>
      <w:r w:rsidR="00F43E68">
        <w:t xml:space="preserve"> 1952 berichtete die Zeitung The New Yorker über eine elektronische 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End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30275B">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 xml:space="preserve">Gegenständen. Die </w:t>
      </w:r>
      <w:r w:rsidR="00C916A5">
        <w:t>Spieler</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End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30275B">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w:t>
      </w:r>
      <w:r w:rsidR="00C916A5">
        <w:t xml:space="preserve">1951 </w:t>
      </w:r>
      <w:r w:rsidR="000C75E2">
        <w:t xml:space="preserve">von der britischen Firma Ferranti </w:t>
      </w:r>
      <w:r w:rsidR="00786427">
        <w:t xml:space="preserve">für die Nationalausstellung </w:t>
      </w:r>
      <w:r w:rsidR="00C916A5">
        <w:t xml:space="preserve">„Festival of Britain“ </w:t>
      </w:r>
      <w:r w:rsidR="00786427">
        <w:t>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EndPr/>
        <w:sdtContent>
          <w:r w:rsidR="00786427">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gtMTBUMTY6MDc6Mjg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30275B">
            <w:t>(Baker 2010; Grant und Lardner 1952)</w:t>
          </w:r>
          <w:r w:rsidR="00786427">
            <w:fldChar w:fldCharType="end"/>
          </w:r>
        </w:sdtContent>
      </w:sdt>
      <w:r w:rsidR="00786427">
        <w:t xml:space="preserve">. </w:t>
      </w:r>
    </w:p>
    <w:p w14:paraId="27EBB1A0" w14:textId="7229BE93" w:rsidR="00286DCD" w:rsidRDefault="00585255" w:rsidP="003C11C5">
      <w:pPr>
        <w:jc w:val="both"/>
      </w:pPr>
      <w:r>
        <w:t>De</w:t>
      </w:r>
      <w:r w:rsidR="00ED0142">
        <w:t>r</w:t>
      </w:r>
      <w:r>
        <w:t xml:space="preserve">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EndPr/>
        <w:sdtContent>
          <w:r w:rsidR="00AB324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4LTEwVDE2OjA3OjI4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30275B">
            <w:t>(Quadir und Khder 2022, S. 465–466)</w:t>
          </w:r>
          <w:r w:rsidR="00AB3249">
            <w:fldChar w:fldCharType="end"/>
          </w:r>
        </w:sdtContent>
      </w:sdt>
      <w:r w:rsidR="00AB3249">
        <w:t xml:space="preserve">. </w:t>
      </w:r>
      <w:r w:rsidR="00D44176">
        <w:t>Über die Jahre hinweg verbesserte sich die Qualität der künstliche</w:t>
      </w:r>
      <w:r w:rsidR="00ED0142">
        <w:t>n</w:t>
      </w:r>
      <w:r w:rsidR="00D44176">
        <w:t xml:space="preserve"> Intelligenz von virtuellen Gegnern und Mitspielern, und wurde zu einem umfangreichen Feld innerhalb der Spieleentwicklung. Beispiele wie das Alien in „Alien: Isolation“ zeigen, wie weit diese Technologien bereits fortgeschritten sind: Ein Monster in einem Horrorspiel, welche</w:t>
      </w:r>
      <w:r w:rsidR="002569F9">
        <w:t>s</w:t>
      </w:r>
      <w:r w:rsidR="00D44176">
        <w:t xml:space="preserve"> </w:t>
      </w:r>
      <w:r w:rsidR="008313E8">
        <w:t xml:space="preserve">komplexe Verhaltensmuster aufweist und </w:t>
      </w:r>
      <w:r w:rsidR="00D44176">
        <w:t>sich selbst erschließen muss, wo sich der Spieler befindet</w:t>
      </w:r>
      <w:r w:rsidR="00451167">
        <w:t>. Diese Art de</w:t>
      </w:r>
      <w:r w:rsidR="00ED0142">
        <w:t>r</w:t>
      </w:r>
      <w:r w:rsidR="00451167">
        <w:t xml:space="preserve"> intelligenten Gegner</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End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30275B">
            <w:t>(Thompson 2017)</w:t>
          </w:r>
          <w:r w:rsidR="008313E8">
            <w:fldChar w:fldCharType="end"/>
          </w:r>
        </w:sdtContent>
      </w:sdt>
      <w:r w:rsidR="008313E8">
        <w:t>.</w:t>
      </w:r>
    </w:p>
    <w:p w14:paraId="00B66DCC" w14:textId="587A90BA" w:rsidR="008313E8" w:rsidRDefault="008313E8" w:rsidP="003C11C5">
      <w:pPr>
        <w:jc w:val="both"/>
      </w:pPr>
      <w:r>
        <w:t xml:space="preserve">Während KIs wie in „Alien: Isolation“ </w:t>
      </w:r>
      <w:r w:rsidR="00C577E7">
        <w:t>explizit in das Spiel programmiert sind, übernehmen andere, wie im Beispiel „Nim“, die Rolle des Spielers selbst. Interessant</w:t>
      </w:r>
      <w:r w:rsidR="00C916A5">
        <w:t xml:space="preserve"> für den Anwendungskontext dieser Arbeit</w:t>
      </w:r>
      <w:r w:rsidR="00C577E7">
        <w:t xml:space="preserve"> ist hier, welche Informationen die KI </w:t>
      </w:r>
      <w:r w:rsidR="00C577E7">
        <w:lastRenderedPageBreak/>
        <w:t xml:space="preserve">bekommt, und auf welche Weise sie diese erhält. Im Beispiel „Alien: Isolation“ bekommt </w:t>
      </w:r>
      <w:r w:rsidR="00ED0142">
        <w:t xml:space="preserve">die KI </w:t>
      </w:r>
      <w:r w:rsidR="00C577E7">
        <w:t>ihre Informationen durch Geschehnisse im Spiel. Macht der Spieler beispielsweise Geräusche</w:t>
      </w:r>
      <w:r w:rsidR="00ED0142">
        <w:t>,</w:t>
      </w:r>
      <w:r w:rsidR="00C577E7">
        <w:t xml:space="preserv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End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30275B">
            <w:t>(Thompson 2017)</w:t>
          </w:r>
          <w:r w:rsidR="00C577E7">
            <w:fldChar w:fldCharType="end"/>
          </w:r>
        </w:sdtContent>
      </w:sdt>
      <w:r w:rsidR="00C577E7">
        <w:t xml:space="preserve">. </w:t>
      </w:r>
      <w:r w:rsidR="00843AD5">
        <w:t>Die Informationen, welche die KI hier bekommt</w:t>
      </w:r>
      <w:r w:rsidR="00ED0142">
        <w:t>, können auch Dinge</w:t>
      </w:r>
      <w:r w:rsidR="00843AD5">
        <w:t xml:space="preserve"> </w:t>
      </w:r>
      <w:r w:rsidR="00ED0142">
        <w:t>umfassen</w:t>
      </w:r>
      <w:r w:rsidR="00843AD5">
        <w:t xml:space="preserve">,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End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30275B">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den Spielspaß ruinieren – der Spieler soll immerhin denken, dass die KI mit den gleichen Voraussetzungen</w:t>
      </w:r>
      <w:r w:rsidR="00C916A5">
        <w:t xml:space="preserve"> wie er selbst</w:t>
      </w:r>
      <w:r w:rsidR="00660BDC">
        <w:t xml:space="preserve"> arbeiten muss </w:t>
      </w:r>
      <w:sdt>
        <w:sdtPr>
          <w:alias w:val="To edit, see citavi.com/edit"/>
          <w:tag w:val="CitaviPlaceholder#b14486f4-750b-40af-88f5-7158570f3f8d"/>
          <w:id w:val="1058123962"/>
          <w:placeholder>
            <w:docPart w:val="DefaultPlaceholder_-1854013440"/>
          </w:placeholder>
        </w:sdtPr>
        <w:sdtEnd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30275B">
            <w:t>(Cass 2002, S. 42; Hladky und Bulitko 2008, S. 39)</w:t>
          </w:r>
          <w:r w:rsidR="00660BDC">
            <w:fldChar w:fldCharType="end"/>
          </w:r>
        </w:sdtContent>
      </w:sdt>
      <w:r w:rsidR="007077F1">
        <w:t>.</w:t>
      </w:r>
    </w:p>
    <w:p w14:paraId="09770843" w14:textId="248D39BD" w:rsidR="00331E35" w:rsidRDefault="00894E31" w:rsidP="00331E3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w:t>
      </w:r>
      <w:r w:rsidR="00161DF1">
        <w:t>haben</w:t>
      </w:r>
      <w:r w:rsidR="003E74F9">
        <w:t xml:space="preserve"> (gleiche Kosten für Einheiten, identische Physik</w:t>
      </w:r>
      <w:r w:rsidR="00DD09C1">
        <w:t>, …</w:t>
      </w:r>
      <w:r w:rsidR="003E74F9">
        <w:t xml:space="preserve">), aber auch ausschließlich </w:t>
      </w:r>
      <w:r w:rsidR="004963B8">
        <w:t>dieselbe Art von</w:t>
      </w:r>
      <w:r w:rsidR="003E74F9">
        <w:t xml:space="preserve"> Informationen bekomm</w:t>
      </w:r>
      <w:r w:rsidR="00161DF1">
        <w:t>en</w:t>
      </w:r>
      <w:r w:rsidR="003E74F9">
        <w:t xml:space="preserve"> wie der Spieler. Möglich ist dies beispielsweise durch das Aufsetzen einer </w:t>
      </w:r>
      <w:r>
        <w:t xml:space="preserve">regulären </w:t>
      </w:r>
      <w:r w:rsidR="003E74F9">
        <w:t>Spielumgebung, u</w:t>
      </w:r>
      <w:r>
        <w:t>m</w:t>
      </w:r>
      <w:r w:rsidR="003E74F9">
        <w:t xml:space="preserve"> den Input auf dem Bildschirm als Input 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w:t>
      </w:r>
      <w:r w:rsidR="00ED0142">
        <w:t>.</w:t>
      </w:r>
      <w:r>
        <w:t xml:space="preserve"> </w:t>
      </w:r>
      <w:r w:rsidR="00ED0142">
        <w:t>D</w:t>
      </w:r>
      <w:r>
        <w:t>abei ist wichtig zu erwähnen, dass Umgebungen in Minecraft zufällig generiert werden, und die KI sich in diesen zufällig generierten Umgebungen selbstständig orientier</w:t>
      </w:r>
      <w:r w:rsidR="00C916A5">
        <w:t>en</w:t>
      </w:r>
      <w:r>
        <w:t xml:space="preserve"> und zurechtfind</w:t>
      </w:r>
      <w:r w:rsidR="00C916A5">
        <w:t>en muss</w:t>
      </w:r>
      <w:r w:rsidR="00F4546A">
        <w:t xml:space="preserve"> </w:t>
      </w:r>
      <w:sdt>
        <w:sdtPr>
          <w:alias w:val="To edit, see citavi.com/edit"/>
          <w:tag w:val="CitaviPlaceholder#b570f01d-5a12-467d-82eb-150820883f7a"/>
          <w:id w:val="-1471048741"/>
          <w:placeholder>
            <w:docPart w:val="DefaultPlaceholder_-1854013440"/>
          </w:placeholder>
        </w:sdtPr>
        <w:sdtEnd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30275B">
            <w:t>(Baker et al. 2022, S. 2)</w:t>
          </w:r>
          <w:r w:rsidR="00F4546A">
            <w:fldChar w:fldCharType="end"/>
          </w:r>
        </w:sdtContent>
      </w:sdt>
      <w:r>
        <w:t xml:space="preserve">. </w:t>
      </w:r>
      <w:r w:rsidR="007949FE">
        <w:t>Bei diesem spezifischen Beispiel wurde sogenanntes „Video Pre-Training“ angewandt</w:t>
      </w:r>
      <w:r w:rsidR="00ED0142">
        <w:t xml:space="preserve"> – eine </w:t>
      </w:r>
      <w:r w:rsidR="007949FE">
        <w:t xml:space="preserve">Technik, bei welcher eine KI auf </w:t>
      </w:r>
      <w:r w:rsidR="004963B8">
        <w:t xml:space="preserve">vorher aufgenommenem </w:t>
      </w:r>
      <w:r w:rsidR="007949FE">
        <w:t>Videomaterial trainiert wir</w:t>
      </w:r>
      <w:r w:rsidR="00AA0016">
        <w:t xml:space="preserve">d – als </w:t>
      </w:r>
      <w:r w:rsidR="007949FE">
        <w:t>auch</w:t>
      </w:r>
      <w:r w:rsidR="00AA0016">
        <w:t xml:space="preserve"> </w:t>
      </w:r>
      <w:r w:rsidR="007949FE">
        <w:t>Reinforcement Learning</w:t>
      </w:r>
      <w:r w:rsidR="00AA0016">
        <w:t>,</w:t>
      </w:r>
      <w:r w:rsidR="007949FE">
        <w:t xml:space="preserve"> um das Modell </w:t>
      </w:r>
      <w:r w:rsidR="007949FE">
        <w:lastRenderedPageBreak/>
        <w:t xml:space="preserve">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End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30275B">
            <w:t>(Baker et al. 2022, S. 2–8)</w:t>
          </w:r>
          <w:r w:rsidR="007949FE">
            <w:fldChar w:fldCharType="end"/>
          </w:r>
        </w:sdtContent>
      </w:sdt>
      <w:r w:rsidR="007949FE">
        <w:t>. Ähnliche Experimente in kleinerer Form wurde</w:t>
      </w:r>
      <w:r w:rsidR="00AA0016">
        <w:t>n</w:t>
      </w:r>
      <w:r w:rsidR="007949FE">
        <w:t xml:space="preserve"> bei Google DeepMind 2013 an Atari</w:t>
      </w:r>
      <w:r w:rsidR="00113A70">
        <w:t xml:space="preserve"> 2600</w:t>
      </w:r>
      <w:r w:rsidR="007949FE">
        <w:t xml:space="preserve"> Spielen durchgeführt. Hi</w:t>
      </w:r>
      <w:r w:rsidR="00113A70">
        <w:t>er wurde ein CNN und ein DQN in Kombination mit Reinforcement Learning genutzt</w:t>
      </w:r>
      <w:r w:rsidR="00AA0016">
        <w:t>,</w:t>
      </w:r>
      <w:r w:rsidR="00113A70">
        <w:t xml:space="preserve"> um Modelle nur an Hand von Videodaten zu trainieren </w:t>
      </w:r>
      <w:sdt>
        <w:sdtPr>
          <w:alias w:val="To edit, see citavi.com/edit"/>
          <w:tag w:val="CitaviPlaceholder#62133d85-64aa-4d41-842a-5b34b17b2e66"/>
          <w:id w:val="2083024166"/>
          <w:placeholder>
            <w:docPart w:val="DefaultPlaceholder_-1854013440"/>
          </w:placeholder>
        </w:sdtPr>
        <w:sdtEndPr/>
        <w:sdtContent>
          <w:r w:rsidR="00113A7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30275B">
            <w:t>(Mnih et al. 2013, S. 1–6)</w:t>
          </w:r>
          <w:r w:rsidR="00113A70">
            <w:fldChar w:fldCharType="end"/>
          </w:r>
        </w:sdtContent>
      </w:sdt>
      <w:r w:rsidR="00113A70">
        <w:t xml:space="preserve">. </w:t>
      </w:r>
      <w:r w:rsidR="00331E35">
        <w:t xml:space="preserve">Im praktischen Teil der Arbeit wurde das </w:t>
      </w:r>
      <w:r w:rsidR="0090549D">
        <w:t xml:space="preserve">selbe </w:t>
      </w:r>
      <w:r w:rsidR="00331E35">
        <w:t xml:space="preserve">Konzept, </w:t>
      </w:r>
      <w:r w:rsidR="0090549D">
        <w:t xml:space="preserve">also </w:t>
      </w:r>
      <w:r w:rsidR="00331E35">
        <w:t>Reinforcement Learning in Kombination mit einem DQN und einem CNN zu nutzen, als Grundlage für die Entwicklung genutzt</w:t>
      </w:r>
      <w:r w:rsidR="00C916A5">
        <w:t>, da auch hier rein mit den Informationen gearbeitet wird, welche der Spieler vom Spiel bekommt</w:t>
      </w:r>
      <w:r w:rsidR="00331E35">
        <w:t>.</w:t>
      </w:r>
    </w:p>
    <w:p w14:paraId="7E6AAA8C" w14:textId="77777777" w:rsidR="00EB50AB" w:rsidRDefault="0030275B" w:rsidP="0030275B">
      <w:pPr>
        <w:jc w:val="both"/>
      </w:pPr>
      <w:r>
        <w:t xml:space="preserve">Eine </w:t>
      </w:r>
      <w:r w:rsidR="00331E35">
        <w:t>erwähnenswerte</w:t>
      </w:r>
      <w:r>
        <w:t xml:space="preserve"> moralische Komponente</w:t>
      </w:r>
      <w:r w:rsidR="00331E35">
        <w:t xml:space="preserve"> bezogen auf das Lernen von Spielen durch KI</w:t>
      </w:r>
      <w:r>
        <w:t xml:space="preserve"> ist die des „Cheatings“. Cheating beschreibt</w:t>
      </w:r>
      <w:r w:rsidR="00EB50AB">
        <w:t xml:space="preserve"> im Kontext von Videospielen</w:t>
      </w:r>
      <w:r>
        <w:t xml:space="preserve"> das Eingreifen in das Spiel durch externe Tools um sich selbst</w:t>
      </w:r>
      <w:r w:rsidR="00C125C8">
        <w:t>, meist gegenüber anderen Spielern,</w:t>
      </w:r>
      <w:r>
        <w:t xml:space="preserve"> einen unfairen Vorteil zu verschaffen. Dies ist nicht unbedingt auf KI beschränkt, sondern kann auch ohne trainierte Modelle erreicht werden. Dennoch sind diese Cheats ein konstantes Problem </w:t>
      </w:r>
      <w:r w:rsidR="00BC3AA3">
        <w:t>für</w:t>
      </w:r>
      <w:r>
        <w:t xml:space="preserve"> Spielentwickler, hauptsächlich in Multiplayer-Spielen, da so auch der Spielspaß von anderen gefährdet ist. David Durst und Carly Taylor schrieben diesbezüglich ein Paper für den Spieleentwickler Activision, in welchem sie das Problem klar definieren: „</w:t>
      </w:r>
      <w:r w:rsidRPr="0030275B">
        <w:rPr>
          <w:rStyle w:val="ZitatZchn"/>
        </w:rPr>
        <w:t>The competition between anti-cheat and cheat developers is an asymmetric, repeated cat-and-mouse cycle. Anti-cheat developers detect new behaviors indicative of cheating. Cheat developers respond by generating different behavior. Anti-cheat developers detect the new behaviors, and the cycle continues.</w:t>
      </w:r>
      <w:r>
        <w:rPr>
          <w:rStyle w:val="ZitatZchn"/>
        </w:rPr>
        <w:t xml:space="preserve">“ </w:t>
      </w:r>
      <w:sdt>
        <w:sdtPr>
          <w:alias w:val="To edit, see citavi.com/edit"/>
          <w:tag w:val="CitaviPlaceholder#28bfddbd-a717-4df1-913d-f8eb3381ed66"/>
          <w:id w:val="95909153"/>
          <w:placeholder>
            <w:docPart w:val="5E52D97AFB654A5EA11AAA5B5FBBC969"/>
          </w:placeholder>
        </w:sdtPr>
        <w:sdtEndPr/>
        <w:sdtContent>
          <w:r w:rsidRPr="0030275B">
            <w:fldChar w:fldCharType="begin"/>
          </w:r>
          <w:r w:rsidRPr="003027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TBjNWUyLTQzY2UtNGNjNS05NjNhLTNjZjcwNjU4OTc2YiIsIlJhbmdlTGVuZ3RoIjoyMywiUmVmZXJlbmNlSWQiOiJjNzljZGE4Zi0yNmIxLTQ0YzItYTg3Zi05Nzk3ZjBmNmQ4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}</w:instrText>
          </w:r>
          <w:r w:rsidRPr="0030275B">
            <w:fldChar w:fldCharType="separate"/>
          </w:r>
          <w:r>
            <w:t>(Durst und Taylor 2023)</w:t>
          </w:r>
          <w:r w:rsidRPr="0030275B">
            <w:fldChar w:fldCharType="end"/>
          </w:r>
        </w:sdtContent>
      </w:sdt>
      <w:r w:rsidRPr="0030275B">
        <w:t>.</w:t>
      </w:r>
      <w:r>
        <w:t xml:space="preserve"> Künstliche Intelligenz befeuert diesen Kreislauf in beide Richtungen – es wäre </w:t>
      </w:r>
      <w:r w:rsidR="00EB50AB">
        <w:t>beispielsweise denkbar</w:t>
      </w:r>
      <w:r>
        <w:t xml:space="preserve">, mithilfe von trainierten Modellen die einprogrammierten Verhaltensweisen der Cheat-Entwickler, aber auch der Anti-Cheat-Entwickler zu erkennen und zu umgehen oder sie einzuschränken. Ein Modell zu erstellen, welches einen Spieler imitiert, und so ein Spiel spielt, wäre nach der genannten Definition auch </w:t>
      </w:r>
      <w:r w:rsidR="00331E35">
        <w:t>„</w:t>
      </w:r>
      <w:r>
        <w:t>cheating</w:t>
      </w:r>
      <w:r w:rsidR="00331E35">
        <w:t>“</w:t>
      </w:r>
      <w:r>
        <w:t>, da ein Programm schneller auf Dinge reagieren kann als ein Mensch</w:t>
      </w:r>
      <w:r w:rsidR="00331E35">
        <w:t xml:space="preserve"> und so </w:t>
      </w:r>
      <w:r w:rsidR="0020776F">
        <w:t xml:space="preserve">dem Nutzer </w:t>
      </w:r>
      <w:r w:rsidR="00331E35">
        <w:t xml:space="preserve">einen Vorteil </w:t>
      </w:r>
      <w:r w:rsidR="0020776F">
        <w:t>verschafft</w:t>
      </w:r>
      <w:r>
        <w:t xml:space="preserve">. Dies ist eine Angelegenheit, welche für jedes Spiel unterschiedlich schwer </w:t>
      </w:r>
      <w:r w:rsidR="00331E35">
        <w:t xml:space="preserve">umzusetzen </w:t>
      </w:r>
      <w:r>
        <w:t xml:space="preserve">ist. Je </w:t>
      </w:r>
      <w:r w:rsidR="0020776F">
        <w:t>mehr</w:t>
      </w:r>
      <w:r>
        <w:t xml:space="preserve"> Informationen ein Spiel hat, und je </w:t>
      </w:r>
      <w:r w:rsidR="0020776F">
        <w:t>mehr</w:t>
      </w:r>
      <w:r>
        <w:t xml:space="preserve"> mögliche Aktionen man ausführen kann, desto </w:t>
      </w:r>
      <w:r w:rsidR="0020776F">
        <w:t>schwerer</w:t>
      </w:r>
      <w:r>
        <w:t xml:space="preserve"> die Entwicklung eines solchen Cheats. </w:t>
      </w:r>
      <w:r w:rsidR="00EB50AB">
        <w:t xml:space="preserve">Die Umsetzung für StepMania ist dabei relativ einfach, </w:t>
      </w:r>
      <w:r w:rsidR="00BC3AA3">
        <w:t xml:space="preserve">da Input und Output eines Modells </w:t>
      </w:r>
      <w:r w:rsidR="00EB50AB">
        <w:lastRenderedPageBreak/>
        <w:t>nicht sehr komplex sind</w:t>
      </w:r>
      <w:r w:rsidR="0020776F">
        <w:t xml:space="preserve"> </w:t>
      </w:r>
      <w:r>
        <w:t>–</w:t>
      </w:r>
      <w:r w:rsidR="00EB50AB">
        <w:t xml:space="preserve"> ein Screenshot des Spielfeldes als Input und 4 mögliche Tastendrücke als Output.</w:t>
      </w:r>
      <w:r>
        <w:t xml:space="preserve"> </w:t>
      </w:r>
    </w:p>
    <w:p w14:paraId="7F4D078E" w14:textId="5661BBB3" w:rsidR="0030275B" w:rsidRPr="00F43E68" w:rsidRDefault="00EB50AB" w:rsidP="0030275B">
      <w:pPr>
        <w:jc w:val="both"/>
      </w:pPr>
      <w:r>
        <w:t>M</w:t>
      </w:r>
      <w:r w:rsidR="0030275B">
        <w:t>an könnte also das Argument auf</w:t>
      </w:r>
      <w:r w:rsidR="00331E35">
        <w:t xml:space="preserve">zeigen, dass das fertige Ergebnis des praktischen Teils dieser Arbeit ein Cheat ist. Da es sich hier aber um ein Singleplayer-Spiel handelt, und keine anderen Spieler davon beeinträchtigt werden, ist der Begriff „Cheating“ hier </w:t>
      </w:r>
      <w:r w:rsidR="00C125C8">
        <w:t>Auslegungssache.</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22" w:name="_Toc143039387"/>
      <w:r>
        <w:t xml:space="preserve">Künstliche Intelligenz </w:t>
      </w:r>
      <w:r w:rsidR="00410BB4">
        <w:t>in Unterhaltungsmedien</w:t>
      </w:r>
      <w:bookmarkEnd w:id="22"/>
    </w:p>
    <w:p w14:paraId="6020147B" w14:textId="49BE9105" w:rsidR="00D16D92" w:rsidRDefault="00D16D92" w:rsidP="00490D95"/>
    <w:p w14:paraId="2E3221EF" w14:textId="11BF67D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w:t>
      </w:r>
      <w:r w:rsidR="00AA0016">
        <w:t>und</w:t>
      </w:r>
      <w:r>
        <w:t xml:space="preserve"> mit den Zuschauern interagiert. </w:t>
      </w:r>
    </w:p>
    <w:p w14:paraId="09282B16" w14:textId="07701645" w:rsidR="00C974DB" w:rsidRDefault="00E43D27" w:rsidP="003C11C5">
      <w:pPr>
        <w:jc w:val="both"/>
      </w:pPr>
      <w:r>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 xml:space="preserve">.000 Zuschauer unterhält </w:t>
      </w:r>
      <w:sdt>
        <w:sdtPr>
          <w:alias w:val="To edit, see citavi.com/edit"/>
          <w:tag w:val="CitaviPlaceholder#1742abc3-7356-4461-be2f-6e0421e91462"/>
          <w:id w:val="816614746"/>
          <w:placeholder>
            <w:docPart w:val="DefaultPlaceholder_-1854013440"/>
          </w:placeholder>
        </w:sdtPr>
        <w:sdtEnd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30275B">
            <w:t>(TwitchMetrics 2023; D'Anastasio 2023)</w:t>
          </w:r>
          <w:r w:rsidR="002253B8">
            <w:fldChar w:fldCharType="end"/>
          </w:r>
        </w:sdtContent>
      </w:sdt>
      <w:r w:rsidR="008954AC">
        <w:t xml:space="preserve">. </w:t>
      </w:r>
      <w:r w:rsidR="002A5476">
        <w:t>Für die Interaktion mit dem Livestream-Chat wird</w:t>
      </w:r>
      <w:r w:rsidR="00974F81">
        <w:t xml:space="preserve">, ähnlich wie bei ChatGPT, ein Large Language Model genutzt, welches die Nachrichten der Zuschauer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End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30275B">
            <w:t>(D'Anastasio 2023; vedal.xyz 2023)</w:t>
          </w:r>
          <w:r w:rsidR="00974F81">
            <w:fldChar w:fldCharType="end"/>
          </w:r>
        </w:sdtContent>
      </w:sdt>
      <w:r w:rsidR="00974F81">
        <w:t>.</w:t>
      </w:r>
      <w:r w:rsidR="00D9159B">
        <w:t xml:space="preserve"> Dies</w:t>
      </w:r>
      <w:r w:rsidR="00AA0016">
        <w:t>e</w:t>
      </w:r>
      <w:r w:rsidR="00D9159B">
        <w:t xml:space="preserve"> Verton</w:t>
      </w:r>
      <w:r w:rsidR="00AA0016">
        <w:t>ung</w:t>
      </w:r>
      <w:r w:rsidR="00D9159B">
        <w:t xml:space="preserve">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EndPr/>
        <w:sdtContent>
          <w:r w:rsidR="008637B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fQWxleGFuZGVyIFJlaXByaWNoIiwiQ3JlYXRlZE9uIjoiMjAyMy0wNy0xOVQxMjoyMjo0NiIsIk1vZGlmaWVkQnkiOiJfQWxleGFuZGVyIFJlaXByaWNoIiwiSWQiOiI4ZmVhYzBmNy0xOGY0LTQ2OGYtODg0Mi1mMDViZjVhZWZjMDEiLCJNb2RpZmllZE9uIjoiMjAyMy0wNy0xOVQxMjoyMjo0N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fQWxleGFuZGVyIFJlaXByaWNoIiwiQ3JlYXRlZE9uIjoiMjAyMy0wNy0xOVQxMjoyMjo1OSIsIk1vZGlmaWVkQnkiOiJfQWxleGFuZGVyIFJlaXByaWNoIiwiSWQiOiI1ZGIwZDZlYy0yNDdmLTQ5ODUtODBiZS1mNTgxNDIzNWZjMjQiLCJNb2RpZmllZE9uIjoiMjAyMy0wNy0xOVQxMjoyMjo1O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I6MjM6MDUiLCJNb2RpZmllZEJ5IjoiX0FsZXhhbmRlciBSZWlwcmljaCIsIklkIjoiZmNlYzc4MjctNDJkZS00NTI4LTk0OGMtZjU3MWEyYWViNDE2IiwiTW9kaWZpZWRPbiI6IjIwMjMtMDctMTlUMTI6MjM6MDU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}</w:instrText>
          </w:r>
          <w:r w:rsidR="008637BC">
            <w:fldChar w:fldCharType="separate"/>
          </w:r>
          <w:r w:rsidR="0030275B">
            <w:t>(Tsiaoussidis 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r menschliche Spieler ist </w:t>
      </w:r>
      <w:sdt>
        <w:sdtPr>
          <w:alias w:val="To edit, see citavi.com/edit"/>
          <w:tag w:val="CitaviPlaceholder#3c9e4ac9-fba5-4d53-b217-346a09d276e8"/>
          <w:id w:val="1209064510"/>
          <w:placeholder>
            <w:docPart w:val="DefaultPlaceholder_-1854013440"/>
          </w:placeholder>
        </w:sdtPr>
        <w:sdtEnd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30275B">
            <w:t>(Neuro-sama 2019; Garcia 2023)</w:t>
          </w:r>
          <w:r w:rsidR="008F2DC3">
            <w:fldChar w:fldCharType="end"/>
          </w:r>
        </w:sdtContent>
      </w:sdt>
      <w:r w:rsidR="008F2DC3">
        <w:t xml:space="preserve">. </w:t>
      </w:r>
    </w:p>
    <w:p w14:paraId="00E322BB" w14:textId="319E4EB5" w:rsidR="008637BC" w:rsidRDefault="0050465A" w:rsidP="003C11C5">
      <w:pPr>
        <w:jc w:val="both"/>
      </w:pPr>
      <w:r>
        <w:t xml:space="preserve">Während es sich bei „Neuro-sama“ um einen Livestream handelt, bei dem </w:t>
      </w:r>
      <w:r w:rsidR="00061944">
        <w:t xml:space="preserve">die KI mit anderen, realen Menschen interagiert, gibt es auch KI-Livestreams, welche klassischen </w:t>
      </w:r>
      <w:r w:rsidR="00061944">
        <w:lastRenderedPageBreak/>
        <w:t>Fernsehsendungen nachempfunden sind</w:t>
      </w:r>
      <w:r w:rsidR="00D265D0">
        <w:t>, bei welchen nicht auf die Zuschauer eingegangen wird</w:t>
      </w:r>
      <w:r w:rsidR="00061944">
        <w:t>. Einer dieser Livestreams läuft auf dem Twitch-Kanal „watchmeforever“ und überträgt eine nichtendende Folge einer Sitcom</w:t>
      </w:r>
      <w:r w:rsidR="009F23A3">
        <w:t xml:space="preserve"> namens „Nothing, Forever“</w:t>
      </w:r>
      <w:r w:rsidR="00061944">
        <w:t xml:space="preserve">, welcher der amerikanischen Serie „Seinfeld“ 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EndPr/>
        <w:sdtContent>
          <w:r w:rsidR="009056F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l9BbGV4YW5kZXIgUmVpcHJpY2giLCJDcmVhdGVkT24iOiIyMDIzLTA3LTE5VDE0OjAwOjA5IiwiTW9kaWZpZWRCeSI6Il9BbGV4YW5kZXIgUmVpcHJpY2giLCJJZCI6IjYzY2QzMmI0LTkyMDktNGQ0Zi04ZGMzLWZhMzY0NmNlMjJkMCIsIk1vZGlmaWVkT24iOiIyMDIzLTA3LTE5VDE0OjAwOjA5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DA6MzAiLCJNb2RpZmllZEJ5IjoiX0FsZXhhbmRlciBSZWlwcmljaCIsIklkIjoiNzlkZDQyOWMtZjI3MC00OGVhLTlmOGYtNGU4Mzk2ZDE2OTY5IiwiTW9kaWZpZWRPbiI6IjIwMjMtMDctMTlUMTQ6MDA6MzA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}</w:instrText>
          </w:r>
          <w:r w:rsidR="009056FA">
            <w:fldChar w:fldCharType="separate"/>
          </w:r>
          <w:r w:rsidR="0030275B">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End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30275B">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End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l9BbGV4YW5kZXIgUmVpcHJpY2giLCJDcmVhdGVkT24iOiIyMDIzLTA3LTE5VDE0OjE0OjExIiwiTW9kaWZpZWRCeSI6Il9BbGV4YW5kZXIgUmVpcHJpY2giLCJJZCI6ImM5NWVkMzRkLTMxZTAtNGJiMS1hYzU3LTZmZjU2Mjc4NWQ0NSIsIk1vZGlmaWVkT24iOiIyMDIzLTA3LTE5VDE0OjE0OjEx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X0FsZXhhbmRlciBSZWlwcmljaCIsIkNyZWF0ZWRPbiI6IjIwMjMtMDctMTlUMTQ6MTQ6MjEiLCJNb2RpZmllZEJ5IjoiX0FsZXhhbmRlciBSZWlwcmljaCIsIklkIjoiODBkYjQxZDctOTZiZi00NjAzLTk5ZDctMGE4OThjYWU0M2NmIiwiTW9kaWZpZWRPbiI6IjIwMjMtMDctMTlUMTQ6MTQ6MjE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DoxNDozNSIsIk1vZGlmaWVkQnkiOiJfQWxleGFuZGVyIFJlaXByaWNoIiwiSWQiOiI2Nzk4NThkYi1jZDM4LTQ3YzEtOWU3My05OTA0MWUzMGYzNmIiLCJNb2RpZmllZE9uIjoiMjAyMy0wNy0xOVQxNDoxNDozNS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}</w:instrText>
          </w:r>
          <w:r w:rsidR="00086D29">
            <w:fldChar w:fldCharType="separate"/>
          </w:r>
          <w:r w:rsidR="0030275B">
            <w:t>(Diaz 2023; Winslow 2023)</w:t>
          </w:r>
          <w:r w:rsidR="00086D29">
            <w:fldChar w:fldCharType="end"/>
          </w:r>
        </w:sdtContent>
      </w:sdt>
      <w:r w:rsidR="00086D29">
        <w:t xml:space="preserve">. Hartle betont dabei, dass das Ziel des Projektes und auch der Plattform darin liegt, </w:t>
      </w:r>
      <w:r w:rsidR="00D265D0">
        <w:t xml:space="preserve">es </w:t>
      </w:r>
      <w:r w:rsidR="00086D29">
        <w:t>Personen mit limitierten Ressourcen möglich zu machen, ihre kreativen Vorstellungen umzusetzen</w:t>
      </w:r>
      <w:r w:rsidR="00D265D0">
        <w:t xml:space="preserve"> – </w:t>
      </w:r>
      <w:r w:rsidR="00086D29">
        <w:t>klassisches Fernsehen zu ersetzen</w:t>
      </w:r>
      <w:r w:rsidR="00D265D0">
        <w:t xml:space="preserve"> sei nicht der Sinn</w:t>
      </w:r>
      <w:r w:rsidR="00086D29">
        <w:t xml:space="preserve"> </w:t>
      </w:r>
      <w:sdt>
        <w:sdtPr>
          <w:alias w:val="To edit, see citavi.com/edit"/>
          <w:tag w:val="CitaviPlaceholder#82f6887d-ddf7-4042-8c1e-695f17c5a31f"/>
          <w:id w:val="1125734718"/>
          <w:placeholder>
            <w:docPart w:val="DefaultPlaceholder_-1854013440"/>
          </w:placeholder>
        </w:sdtPr>
        <w:sdtEnd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X0FsZXhhbmRlciBSZWlwcmljaCIsIkNyZWF0ZWRPbiI6IjIwMjMtMDctMTlUMTQ6MTQ6MTEiLCJNb2RpZmllZEJ5IjoiX0FsZXhhbmRlciBSZWlwcmljaCIsIklkIjoiYzk1ZWQzNGQtMzFlMC00YmIxLWFjNTctNmZmNTYyNzg1ZDQ1IiwiTW9kaWZpZWRPbiI6IjIwMjMtMDctMTlUMTQ6MTQ6MTE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l9BbGV4YW5kZXIgUmVpcHJpY2giLCJDcmVhdGVkT24iOiIyMDIzLTA3LTE5VDE0OjE0OjIxIiwiTW9kaWZpZWRCeSI6Il9BbGV4YW5kZXIgUmVpcHJpY2giLCJJZCI6IjgwZGI0MWQ3LTk2YmYtNDYwMy05OWQ3LTBhODk4Y2FlNDNjZiIsIk1vZGlmaWVkT24iOiIyMDIzLTA3LTE5VDE0OjE0OjIx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TQ6MzUiLCJNb2RpZmllZEJ5IjoiX0FsZXhhbmRlciBSZWlwcmljaCIsIklkIjoiNjc5ODU4ZGItY2QzOC00N2MxLTllNzMtOTkwNDFlMzBmMzZiIiwiTW9kaWZpZWRPbiI6IjIwMjMtMDctMTlUMTQ6MTQ6MzU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}</w:instrText>
          </w:r>
          <w:r w:rsidR="00086D29">
            <w:fldChar w:fldCharType="separate"/>
          </w:r>
          <w:r w:rsidR="0030275B">
            <w:t>(Winslow 2023)</w:t>
          </w:r>
          <w:r w:rsidR="00086D29">
            <w:fldChar w:fldCharType="end"/>
          </w:r>
        </w:sdtContent>
      </w:sdt>
      <w:r w:rsidR="00086D29">
        <w:t xml:space="preserve">. </w:t>
      </w:r>
    </w:p>
    <w:p w14:paraId="428D7E06" w14:textId="143AC6E6" w:rsidR="00247634" w:rsidRDefault="00247634" w:rsidP="003C11C5">
      <w:pPr>
        <w:jc w:val="both"/>
      </w:pPr>
      <w:r>
        <w:t>Ein weiteres Beispiel dieser KI-generierten Sendungen</w:t>
      </w:r>
      <w:r w:rsidR="009F23A3">
        <w:t>, welche durch „Nothing, Forever“ inspiriert wurde, „</w:t>
      </w:r>
      <w:r>
        <w:t>ist „ai_sponge“ – ein Twitch-Kanal, welcher ab dem 05.03.2023 für etwa einen Monat eine künstlich generierte</w:t>
      </w:r>
      <w:r w:rsidR="003E12A9">
        <w:t>, nicht-endende</w:t>
      </w:r>
      <w:r>
        <w:t xml:space="preserve"> Episode der Kinderserie „Spongebob Schwammkopf“ livestreamte. Auch hier wurden Dialoge zwischen den Charakteren durch KI generiert</w:t>
      </w:r>
      <w:r w:rsidR="00D265D0">
        <w:t>.</w:t>
      </w:r>
      <w:r>
        <w:t xml:space="preserve"> </w:t>
      </w:r>
      <w:r w:rsidR="00D265D0">
        <w:t>D</w:t>
      </w:r>
      <w:r>
        <w:t xml:space="preserve">ie Charaktere </w:t>
      </w:r>
      <w:r w:rsidR="00392652">
        <w:t xml:space="preserve">selbst </w:t>
      </w:r>
      <w:r>
        <w:t>wurden allerdings nicht abgeändert</w:t>
      </w:r>
      <w:r w:rsidR="00D265D0">
        <w:t>,</w:t>
      </w:r>
      <w:r>
        <w:t xml:space="preserve"> sondern direkt aus der Originalserie übernommen und mit 3D-Modellen in ihrer </w:t>
      </w:r>
      <w:r w:rsidR="00D265D0">
        <w:t>aus der Serie bekannten</w:t>
      </w:r>
      <w:r>
        <w:t xml:space="preserve"> Umgebung visualisiert. </w:t>
      </w:r>
      <w:r w:rsidR="009F23A3">
        <w:t>Die Themen, welche in dem Livestream in den Konversationen au</w:t>
      </w:r>
      <w:r w:rsidR="00A64B65">
        <w:t>f</w:t>
      </w:r>
      <w:r w:rsidR="009F23A3">
        <w:t>kamen</w:t>
      </w:r>
      <w:r w:rsidR="00392652">
        <w:t>,</w:t>
      </w:r>
      <w:r w:rsidR="009F23A3">
        <w:t xml:space="preserve"> unterschieden sich stark zu den 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EndPr/>
        <w:sdtContent>
          <w:r w:rsidR="009F23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fQWxleGFuZGVyIFJlaXByaWNoIiwiQ3JlYXRlZE9uIjoiMjAyMy0wNy0xOVQxNDo0MDo1NiIsIk1vZGlmaWVkQnkiOiJfQWxleGFuZGVyIFJlaXByaWNoIiwiSWQiOiJmOWQwMTQ2Yi1lODlhLTQzNDMtOWZiMy0xNThlYWMzYjBlZjEiLCJNb2RpZmllZE9uIjoiMjAyMy0wNy0xOVQxNDo0MDo1N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fQWxleGFuZGVyIFJlaXByaWNoIiwiQ3JlYXRlZE9uIjoiMjAyMy0wNy0xOVQxNDo0MTo0MSIsIk1vZGlmaWVkQnkiOiJfQWxleGFuZGVyIFJlaXByaWNoIiwiSWQiOiJlNjQwNjcxMC1hMDA2LTRjNTYtOWMzZS0xOGU0NDE1MTdlMTEiLCJNb2RpZmllZE9uIjoiMjAyMy0wNy0xOVQxNDo0MT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NDE6NDMiLCJNb2RpZmllZEJ5IjoiX0FsZXhhbmRlciBSZWlwcmljaCIsIklkIjoiYmYwODY5ZjAtNDYyMC00YTM2LTkyZjYtOWQ4NTVjYzE3NDU2IiwiTW9kaWZpZWRPbiI6IjIwMjMtMDctMTlUMTQ6NDE6NDM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}</w:instrText>
          </w:r>
          <w:r w:rsidR="009F23A3">
            <w:fldChar w:fldCharType="separate"/>
          </w:r>
          <w:r w:rsidR="0030275B">
            <w:t>(Eudaly 2023)</w:t>
          </w:r>
          <w:r w:rsidR="009F23A3">
            <w:fldChar w:fldCharType="end"/>
          </w:r>
        </w:sdtContent>
      </w:sdt>
      <w:r>
        <w:t>.</w:t>
      </w:r>
      <w:r w:rsidR="009F23A3">
        <w:t xml:space="preserve"> </w:t>
      </w:r>
    </w:p>
    <w:p w14:paraId="11F95520" w14:textId="101A2C8D" w:rsidR="00A64B65" w:rsidRDefault="00A64B65" w:rsidP="00B243B8">
      <w:pPr>
        <w:jc w:val="both"/>
        <w:rPr>
          <w:rStyle w:val="ZitatZchn"/>
        </w:rPr>
      </w:pPr>
      <w:r>
        <w:t>Beschwerden über KI, welche in der Erstellung von Medien involviert</w:t>
      </w:r>
      <w:r w:rsidR="00D828A7">
        <w:t xml:space="preserve"> wird</w:t>
      </w:r>
      <w:r>
        <w:t>, werden dabei immer größer. Die Writers Guild of America (WGA</w:t>
      </w:r>
      <w:r w:rsidR="00792671">
        <w:fldChar w:fldCharType="begin"/>
      </w:r>
      <w:r w:rsidR="00792671">
        <w:instrText xml:space="preserve"> XE "</w:instrText>
      </w:r>
      <w:r w:rsidR="00792671" w:rsidRPr="005F676C">
        <w:instrText>WGA</w:instrText>
      </w:r>
      <w:r w:rsidR="00792671">
        <w:instrText>" \t "</w:instrText>
      </w:r>
      <w:r w:rsidR="00792671" w:rsidRPr="001B2F37">
        <w:rPr>
          <w:rFonts w:asciiTheme="minorHAnsi" w:hAnsiTheme="minorHAnsi" w:cstheme="minorHAnsi"/>
          <w:i/>
        </w:rPr>
        <w:instrText>Writers Guild of America</w:instrText>
      </w:r>
      <w:r w:rsidR="00792671">
        <w:instrText xml:space="preserve">" </w:instrText>
      </w:r>
      <w:r w:rsidR="00792671">
        <w:fldChar w:fldCharType="end"/>
      </w:r>
      <w:r>
        <w:t xml:space="preserve">) streikte Anfang Mai </w:t>
      </w:r>
      <w:r w:rsidR="00D828A7">
        <w:t xml:space="preserve">2023 </w:t>
      </w:r>
      <w:r>
        <w:t xml:space="preserve">für fairere Budgets bei Fernsehserien und Filmen auf Streaming-Plattformen, und </w:t>
      </w:r>
      <w:r>
        <w:lastRenderedPageBreak/>
        <w:t>argumentierte auch für eine Regelung, welche</w:t>
      </w:r>
      <w:r w:rsidR="00260FE5">
        <w:t xml:space="preserve"> unter</w:t>
      </w:r>
      <w:r w:rsidR="00161DF1">
        <w:t xml:space="preserve"> </w:t>
      </w:r>
      <w:r w:rsidR="00260FE5">
        <w:t>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EndPr/>
        <w:sdtContent>
          <w:r w:rsid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l9BbGV4YW5kZXIgUmVpcHJpY2giLCJDcmVhdGVkT24iOiIyMDIzLTA3LTE5VDE1OjA0OjI4IiwiTW9kaWZpZWRCeSI6Il9BbGV4YW5kZXIgUmVpcHJpY2giLCJJZCI6ImI0YzYzNmIyLTNmODAtNDkwOS1iZDlkLTFiOTI3NDBhZjAzMSIsIk1vZGlmaWVkT24iOiIyMDIzLTA3LTE5VDE1OjA0OjI4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wNTowMiIsIk1vZGlmaWVkQnkiOiJfQWxleGFuZGVyIFJlaXByaWNoIiwiSWQiOiJmMTliYzEwOC02NTU3LTQ2MmEtOTNiYS1mZjZkMmVhMDkyMjciLCJNb2RpZmllZE9uIjoiMjAyMy0wNy0xOVQxNTowNTowM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}</w:instrText>
          </w:r>
          <w:r w:rsidR="00260FE5">
            <w:fldChar w:fldCharType="separate"/>
          </w:r>
          <w:r w:rsidR="0030275B">
            <w:t>(Writers Guild of America 2023)</w:t>
          </w:r>
          <w:r w:rsidR="00260FE5">
            <w:fldChar w:fldCharType="end"/>
          </w:r>
        </w:sdtContent>
      </w:sdt>
      <w:r w:rsidR="00260FE5">
        <w:t xml:space="preserve">. In einem Interview mit der Webseite „Polygon“ erklärt der 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EndPr>
          <w:rPr>
            <w:rStyle w:val="ZitatZchn"/>
          </w:rPr>
        </w:sdtEndPr>
        <w:sdtContent>
          <w:r w:rsidR="00260FE5" w:rsidRP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fQWxleGFuZGVyIFJlaXByaWNoIiwiQ3JlYXRlZE9uIjoiMjAyMy0wNy0xOVQxNTowOTo0MyIsIk1vZGlmaWVkQnkiOiJfQWxleGFuZGVyIFJlaXByaWNoIiwiSWQiOiJlNDRkZGI5Yi00NDc3LTQwMjItODhkNC0yZmNhZWE5MjYwM2YiLCJNb2RpZmllZE9uIjoiMjAyMy0wNy0xOVQxNTowOTo0My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MDowNCIsIk1vZGlmaWVkQnkiOiJfQWxleGFuZGVyIFJlaXByaWNoIiwiSWQiOiJiYjFlMTNlYS0wYmE1LTRkMDEtYjBiMi0wNDM0MGY2ZDc0NGIiLCJNb2RpZmllZE9uIjoiMjAyMy0wNy0xOVQxNToxMDowNC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}</w:instrText>
          </w:r>
          <w:r w:rsidR="00260FE5" w:rsidRPr="00260FE5">
            <w:fldChar w:fldCharType="separate"/>
          </w:r>
          <w:r w:rsidR="0030275B">
            <w:t>(Broderick 2023)</w:t>
          </w:r>
          <w:r w:rsidR="00260FE5" w:rsidRPr="00260FE5">
            <w:fldChar w:fldCharType="end"/>
          </w:r>
        </w:sdtContent>
      </w:sdt>
    </w:p>
    <w:p w14:paraId="6B32DF27" w14:textId="6A116277" w:rsidR="004358DB" w:rsidRDefault="004358DB" w:rsidP="00B243B8">
      <w:pPr>
        <w:jc w:val="both"/>
      </w:pPr>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End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Sx7IiRpZCI6IjEzIiwiJHR5cGUiOiJTd2lzc0FjYWRlbWljLkNpdGF2aS5DaXRhdGlvbnMuV29yZFBsYWNlaG9sZGVyRW50cnksIFN3aXNzQWNhZGVtaWMuQ2l0YXZpIiwiSWQiOiJmNGRhMzQyNC0xM2FkLTQxNDMtODdlMC0yMGI5NzE4YTBlYjEiLCJSYW5nZVN0YXJ0IjoxNCwiUmFuZ2VMZW5ndGgiOjM4LCJSZWZlcmVuY2VJZCI6IjAxZTc4MTg0LTNhYWItNDU4NS1hOTI0LTJjZWU1MDllZjcx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maW5nZngudGhvbXNvbnJldXRlcnMuY29tL2dmeC9sZWdhbGRvY3Mva2xweWdua3lycGcvQUklMjBDT1BZUklHSFQlMjBkZWNpc2lvbi5wZGYiLCJVcmlTdHJpbmciOiJodHRwczovL2ZpbmdmeC50aG9tc29ucmV1dGVycy5jb20vZ2Z4L2xlZ2FsZG9jcy9rbHB5Z25reXJwZy9BSSBDT1BZUklHSFQgZGVjaXNpb24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}</w:instrText>
          </w:r>
          <w:r>
            <w:fldChar w:fldCharType="separate"/>
          </w:r>
          <w:r w:rsidR="0030275B">
            <w:t>(Brittain 2023; United States Copyright Office 2023)</w:t>
          </w:r>
          <w:r>
            <w:fldChar w:fldCharType="end"/>
          </w:r>
        </w:sdtContent>
      </w:sdt>
      <w:r>
        <w:t xml:space="preserve">. Dies stellt </w:t>
      </w:r>
      <w:r w:rsidR="00540BA3">
        <w:t xml:space="preserve">einer der ersten offiziellen Entscheidungen </w:t>
      </w:r>
      <w:r w:rsidR="00392652">
        <w:t>in</w:t>
      </w:r>
      <w:r w:rsidR="00165176">
        <w:t xml:space="preserve"> Bezug</w:t>
      </w:r>
      <w:r w:rsidR="00540BA3">
        <w:t xml:space="preserve"> auf Copyright für KI-generierte Werke da</w:t>
      </w:r>
      <w:r w:rsidR="00392652">
        <w:t>r</w:t>
      </w:r>
      <w:r w:rsidR="00540BA3">
        <w:t xml:space="preserve"> </w:t>
      </w:r>
      <w:sdt>
        <w:sdtPr>
          <w:alias w:val="To edit, see citavi.com/edit"/>
          <w:tag w:val="CitaviPlaceholder#751d7694-85b4-443c-a8ac-74ae327cecf4"/>
          <w:id w:val="985284182"/>
          <w:placeholder>
            <w:docPart w:val="DefaultPlaceholder_-1854013440"/>
          </w:placeholder>
        </w:sdtPr>
        <w:sdtEndPr/>
        <w:sdtContent>
          <w:r w:rsidR="00540B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V0sIkZvcm1hdHRlZFRleHQiOnsiJGlkIjoiMTMiLCJDb3VudCI6MSwiVGV4dFVuaXRzIjpbeyIkaWQiOiIxNCIsIkZvbnRTdHlsZSI6eyIkaWQiOiIxNSIsIk5ldXRyYWwiOnRydWV9LCJSZWFkaW5nT3JkZXIiOjEsIlRleHQiOiIoQnJpdHRhaW4gMjAyMykifV19LCJUYWciOiJDaXRhdmlQbGFjZWhvbGRlciM3NTFkNzY5NC04NWI0LTQ0M2MtYThhYy03NGFlMzI3Y2VjZjQiLCJUZXh0IjoiKEJyaXR0YWluIDIwMjMpIiwiV0FJVmVyc2lvbiI6IjYuMTUuMi4wIn0=}</w:instrText>
          </w:r>
          <w:r w:rsidR="00540BA3">
            <w:fldChar w:fldCharType="separate"/>
          </w:r>
          <w:r w:rsidR="0030275B">
            <w:t>(Brittain 2023)</w:t>
          </w:r>
          <w:r w:rsidR="00540BA3">
            <w:fldChar w:fldCharType="end"/>
          </w:r>
        </w:sdtContent>
      </w:sdt>
      <w:r w:rsidR="00540BA3">
        <w:t>.</w:t>
      </w:r>
      <w:r w:rsidR="00786661">
        <w:t xml:space="preserve"> Inwiefern sich dies auf KI-generierte Sendungen, Streamer oder KI-gesteuerte Spiele auswirkt, ist jedoch noch unklar.</w:t>
      </w:r>
    </w:p>
    <w:p w14:paraId="02EA53D7" w14:textId="77777777" w:rsidR="00086D29" w:rsidRDefault="00086D29" w:rsidP="003C11C5">
      <w:pPr>
        <w:jc w:val="both"/>
      </w:pPr>
    </w:p>
    <w:p w14:paraId="0509B40C" w14:textId="35BFD4F4" w:rsidR="00003CB8" w:rsidRDefault="00003CB8">
      <w:pPr>
        <w:spacing w:line="259" w:lineRule="auto"/>
      </w:pPr>
      <w:r>
        <w:br w:type="page"/>
      </w:r>
    </w:p>
    <w:p w14:paraId="1157F1A8" w14:textId="6B6F0640" w:rsidR="003E76F5" w:rsidRDefault="00EB0E86" w:rsidP="00490D95">
      <w:pPr>
        <w:pStyle w:val="berschrift1"/>
        <w:numPr>
          <w:ilvl w:val="0"/>
          <w:numId w:val="8"/>
        </w:numPr>
      </w:pPr>
      <w:bookmarkStart w:id="23" w:name="_Toc143039388"/>
      <w:r>
        <w:lastRenderedPageBreak/>
        <w:t>Entwicklung</w:t>
      </w:r>
      <w:bookmarkEnd w:id="23"/>
    </w:p>
    <w:p w14:paraId="15616C08" w14:textId="19CE3012" w:rsidR="00EB0E86" w:rsidRDefault="00056440" w:rsidP="00490D95">
      <w:pPr>
        <w:pStyle w:val="berschrift2"/>
        <w:numPr>
          <w:ilvl w:val="1"/>
          <w:numId w:val="8"/>
        </w:numPr>
      </w:pPr>
      <w:bookmarkStart w:id="24" w:name="_Toc143039389"/>
      <w:r>
        <w:t>Zielsetzung und Anforderungen</w:t>
      </w:r>
      <w:bookmarkEnd w:id="24"/>
    </w:p>
    <w:p w14:paraId="0F0BD574" w14:textId="54088C6B" w:rsidR="003E76F5" w:rsidRDefault="003E76F5" w:rsidP="00490D95"/>
    <w:p w14:paraId="1618C646" w14:textId="7E7D03BF" w:rsidR="00F65F73" w:rsidRPr="00F65F73" w:rsidRDefault="00F65F73" w:rsidP="003C11C5">
      <w:pPr>
        <w:jc w:val="both"/>
      </w:pPr>
      <w:r w:rsidRPr="00F65F73">
        <w:t xml:space="preserve">Ziel des Projektes ist es, eine KI zu entwickeln und zu trainieren, die es schafft, StepMania Charts zu spielen. Wichtig zu erwähnen ist dabei, dass es nicht das Ziel ist, eine </w:t>
      </w:r>
      <w:r w:rsidR="00120E7E">
        <w:t>„</w:t>
      </w:r>
      <w:r w:rsidRPr="00F65F73">
        <w:t>perfekte” KI zu trainieren, die jeden beliebigen Chart mit einer einhundertprozentigen Genauigkeit spielen kann, da dafür der Trainingsprozess zu lange dauern würde. Vielmehr geht es um den Prozess de</w:t>
      </w:r>
      <w:r w:rsidR="00CF46BE">
        <w:t>r</w:t>
      </w:r>
      <w:r w:rsidRPr="00F65F73">
        <w:t xml:space="preserve"> Entwickl</w:t>
      </w:r>
      <w:r w:rsidR="00CF46BE">
        <w:t>ung</w:t>
      </w:r>
      <w:r w:rsidRPr="00F65F73">
        <w:t xml:space="preserve"> einer solchen KI, welche Probleme dabei auftr</w:t>
      </w:r>
      <w:r w:rsidR="008026CF">
        <w:t>e</w:t>
      </w:r>
      <w:r w:rsidRPr="00F65F73">
        <w:t xml:space="preserve">ten, wie sie gelöst werden können und wie sich ein Modell nach kurzen Trainingseinheiten verhält. </w:t>
      </w:r>
      <w:r w:rsidR="00B946BB" w:rsidRPr="00120E7E">
        <w:t>Das Ziel ist es, e</w:t>
      </w:r>
      <w:r w:rsidRPr="00120E7E">
        <w:t>in</w:t>
      </w:r>
      <w:r w:rsidR="00B946BB" w:rsidRPr="00120E7E">
        <w:t>en</w:t>
      </w:r>
      <w:r w:rsidRPr="00120E7E">
        <w:t xml:space="preserve"> generelle</w:t>
      </w:r>
      <w:r w:rsidR="00B946BB" w:rsidRPr="00120E7E">
        <w:t>n</w:t>
      </w:r>
      <w:r w:rsidRPr="00120E7E">
        <w:t xml:space="preserve"> Lernerfolg </w:t>
      </w:r>
      <w:r w:rsidR="00B946BB" w:rsidRPr="00120E7E">
        <w:t xml:space="preserve">zu erreichen – nicht ein </w:t>
      </w:r>
      <w:r w:rsidRPr="00120E7E">
        <w:t>perfektes Modell</w:t>
      </w:r>
      <w:r w:rsidR="00B946BB" w:rsidRPr="00120E7E">
        <w:t xml:space="preserve"> zu erstellen</w:t>
      </w:r>
      <w:r w:rsidRPr="00120E7E">
        <w:t>.</w:t>
      </w:r>
    </w:p>
    <w:p w14:paraId="090F380B" w14:textId="3DC1EEE3" w:rsidR="00053769" w:rsidRDefault="00F65F73" w:rsidP="00056440">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53F6628A" w14:textId="0198E022" w:rsidR="00120E7E" w:rsidRDefault="00120E7E" w:rsidP="00B243B8">
      <w:r>
        <w:t xml:space="preserve">Der </w:t>
      </w:r>
      <w:r w:rsidR="009071C8">
        <w:t xml:space="preserve">komplette </w:t>
      </w:r>
      <w:r>
        <w:t xml:space="preserve">Code ist einsehbar unter </w:t>
      </w:r>
      <w:hyperlink r:id="rId19" w:history="1">
        <w:r w:rsidR="00AF562D" w:rsidRPr="00E26CD7">
          <w:rPr>
            <w:rStyle w:val="Hyperlink"/>
          </w:rPr>
          <w:t>https://github.com/alexanderreiprich/StepMania-5-AI</w:t>
        </w:r>
      </w:hyperlink>
      <w:r>
        <w:t>.</w:t>
      </w:r>
    </w:p>
    <w:p w14:paraId="7F1EB2D9" w14:textId="77777777" w:rsidR="00053769" w:rsidRDefault="00053769" w:rsidP="00490D95"/>
    <w:p w14:paraId="1A6B3F4E" w14:textId="1BA2D404" w:rsidR="003E76F5" w:rsidRDefault="00EB0E86" w:rsidP="00490D95">
      <w:pPr>
        <w:pStyle w:val="berschrift2"/>
        <w:numPr>
          <w:ilvl w:val="1"/>
          <w:numId w:val="8"/>
        </w:numPr>
      </w:pPr>
      <w:bookmarkStart w:id="25" w:name="_Toc143039390"/>
      <w:r>
        <w:t>Umsetzung der verschiedenen Bestandteile</w:t>
      </w:r>
      <w:bookmarkEnd w:id="25"/>
    </w:p>
    <w:p w14:paraId="0516BE73" w14:textId="40A5C18B" w:rsidR="009C3E7A" w:rsidRDefault="004E290F" w:rsidP="00490D95">
      <w:pPr>
        <w:pStyle w:val="berschrift3"/>
        <w:numPr>
          <w:ilvl w:val="2"/>
          <w:numId w:val="8"/>
        </w:numPr>
      </w:pPr>
      <w:bookmarkStart w:id="26" w:name="_Toc143039391"/>
      <w:r>
        <w:t>Aufsetzen eines Environments</w:t>
      </w:r>
      <w:bookmarkEnd w:id="26"/>
    </w:p>
    <w:p w14:paraId="4E80B6B1" w14:textId="3AED870F" w:rsidR="004E290F" w:rsidRDefault="004E290F" w:rsidP="00490D95"/>
    <w:p w14:paraId="0000E79C" w14:textId="616C0A15" w:rsidR="00120E7E" w:rsidRDefault="004E290F" w:rsidP="003C11C5">
      <w:pPr>
        <w:jc w:val="both"/>
      </w:pPr>
      <w:r w:rsidRPr="004E290F">
        <w:t>Wie in Kapitel</w:t>
      </w:r>
      <w:r w:rsidR="006326A5">
        <w:t xml:space="preserve"> 2.3</w:t>
      </w:r>
      <w:r w:rsidR="00CF46BE">
        <w:t xml:space="preserve"> </w:t>
      </w:r>
      <w:r w:rsidRPr="004E290F">
        <w:t>bereits behandelt, bietet das Environment die Umgebung für den Agent - wie er in jedem Step agieren soll</w:t>
      </w:r>
      <w:r w:rsidR="00CF46BE">
        <w:t>,</w:t>
      </w:r>
      <w:r w:rsidRPr="004E290F">
        <w:t xml:space="preserve"> was er an Feedback bekommt, etc.</w:t>
      </w:r>
      <w:r w:rsidR="00792671">
        <w:fldChar w:fldCharType="begin"/>
      </w:r>
      <w:r w:rsidR="00792671">
        <w:instrText xml:space="preserve"> XE "</w:instrText>
      </w:r>
      <w:r w:rsidR="00792671" w:rsidRPr="00C86C99">
        <w:instrText>etc.</w:instrText>
      </w:r>
      <w:r w:rsidR="00792671">
        <w:instrText>" \t "</w:instrText>
      </w:r>
      <w:r w:rsidR="00792671" w:rsidRPr="00051C3D">
        <w:rPr>
          <w:rFonts w:asciiTheme="minorHAnsi" w:hAnsiTheme="minorHAnsi" w:cstheme="minorHAnsi"/>
          <w:i/>
        </w:rPr>
        <w:instrText>et cetera</w:instrText>
      </w:r>
      <w:r w:rsidR="00792671">
        <w:instrText xml:space="preserve">" </w:instrText>
      </w:r>
      <w:r w:rsidR="00792671">
        <w:fldChar w:fldCharType="end"/>
      </w:r>
      <w:r w:rsidRPr="004E290F">
        <w:t xml:space="preserve"> In diesem Kapitel </w:t>
      </w:r>
      <w:r w:rsidR="00786661">
        <w:t>wird</w:t>
      </w:r>
      <w:r w:rsidRPr="004E290F">
        <w:t xml:space="preserve"> </w:t>
      </w:r>
      <w:r w:rsidR="00A84B28">
        <w:t>der Aufbau und d</w:t>
      </w:r>
      <w:r w:rsidRPr="004E290F">
        <w:t>ie Entwicklung des Environments</w:t>
      </w:r>
      <w:r w:rsidR="00A84B28">
        <w:t xml:space="preserve"> für </w:t>
      </w:r>
      <w:r w:rsidR="00053769">
        <w:t>den</w:t>
      </w:r>
      <w:r w:rsidR="00A84B28">
        <w:t xml:space="preserve"> Anwendungsfall</w:t>
      </w:r>
      <w:r w:rsidRPr="004E290F">
        <w:t xml:space="preserve"> </w:t>
      </w:r>
      <w:r w:rsidR="00053769">
        <w:t xml:space="preserve">StepMania 5 </w:t>
      </w:r>
      <w:r w:rsidRPr="004E290F">
        <w:t>beschrieben werden.</w:t>
      </w:r>
      <w:r w:rsidR="00A84B28">
        <w:t xml:space="preserve"> </w:t>
      </w:r>
      <w:r w:rsidR="00146AE8">
        <w:t xml:space="preserve">Als Programmiersprache wurde sich für Python 3.9.7 entschieden. </w:t>
      </w:r>
      <w:r w:rsidR="00A84B28">
        <w:t xml:space="preserve">Für die Umsetzung des Environments wurde das Python-Modul „gym“ </w:t>
      </w:r>
      <w:r w:rsidR="00786661">
        <w:t xml:space="preserve">in der Version 0.21.0 </w:t>
      </w:r>
      <w:r w:rsidR="00A84B28">
        <w:t xml:space="preserve">genutzt, welches von OpenAI entwickelt </w:t>
      </w:r>
      <w:r w:rsidR="00A84B28">
        <w:lastRenderedPageBreak/>
        <w:t>worden ist.</w:t>
      </w:r>
      <w:r w:rsidR="00053769">
        <w:t xml:space="preserve"> Die Umsetzung des Modells, auf welches später eingegangen wird, wurde mit dem Python-Modul „Stable Baselines 3“ </w:t>
      </w:r>
      <w:r w:rsidR="00786661">
        <w:t xml:space="preserve">in der Version 1.8.0 </w:t>
      </w:r>
      <w:r w:rsidR="00053769">
        <w:t>entwickel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3EFB2A16"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448A612A"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1F9883D8"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0A5FF34B"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w:t>
      </w:r>
      <w:r w:rsidR="00CF46BE" w:rsidRPr="00CF46BE">
        <w:t>essenziell</w:t>
      </w:r>
      <w:r w:rsidR="00CF46BE">
        <w:t>en</w:t>
      </w:r>
      <w:r w:rsidR="00CF46BE" w:rsidRPr="00CF46BE">
        <w:t> </w:t>
      </w:r>
      <w:r w:rsidRPr="004E290F">
        <w:t xml:space="preserve">Rückgabewerte eines Steps werden also </w:t>
      </w:r>
      <w:r w:rsidR="00161DF1">
        <w:t xml:space="preserve">in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5729AF76" w:rsidR="004E290F" w:rsidRDefault="004E290F" w:rsidP="003C11C5">
      <w:pPr>
        <w:jc w:val="both"/>
      </w:pPr>
      <w:r w:rsidRPr="004E290F">
        <w:lastRenderedPageBreak/>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w:t>
      </w:r>
      <w:r w:rsidR="00CF46BE">
        <w:t>,</w:t>
      </w:r>
      <w:r w:rsidRPr="004E290F">
        <w:t xml:space="preserve"> um später auf die Methoden</w:t>
      </w:r>
      <w:r w:rsidR="00110D0D">
        <w:t xml:space="preserve"> dieser Klassen</w:t>
      </w:r>
      <w:r w:rsidRPr="004E290F">
        <w:t xml:space="preserve"> einfacher zugreifen zu können, da man für das Aufrufen der Methoden sonst immer wieder eine Instanz der Klasse erzeugen </w:t>
      </w:r>
      <w:r w:rsidR="00CF46BE">
        <w:t>müsste</w:t>
      </w:r>
      <w:r w:rsidRPr="004E290F">
        <w:t>.</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3EB951F" w14:textId="50D5638E" w:rsidR="00D2225D" w:rsidRDefault="004E290F" w:rsidP="003C11C5">
      <w:pPr>
        <w:jc w:val="both"/>
      </w:pPr>
      <w:r w:rsidRPr="004E290F">
        <w:t>Ebenfalls essen</w:t>
      </w:r>
      <w:r w:rsidR="00CF46BE">
        <w:t>z</w:t>
      </w:r>
      <w:r w:rsidRPr="004E290F">
        <w:t xml:space="preserve">iell sind die Attribute, welche den Action Space und den Observation Space beinhalten. Der Action Space sagt aus, was der Agent für Inputmöglichkeiten hat. In diesem Fall enthält der Action Space eine von </w:t>
      </w:r>
      <w:r w:rsidR="00D2225D">
        <w:t xml:space="preserve">5 diskreten Zahlen – 0 bis 4. Während die 0 dafür genutzt wird, </w:t>
      </w:r>
      <w:r w:rsidR="0056413B">
        <w:t xml:space="preserve">dem Environment mitzuteilen, dass der momentane Status </w:t>
      </w:r>
      <w:r w:rsidR="00120E7E">
        <w:t xml:space="preserve">der Tasten </w:t>
      </w:r>
      <w:r w:rsidR="0056413B">
        <w:t>beibehalten werden soll</w:t>
      </w:r>
      <w:r w:rsidR="00D2225D">
        <w:t xml:space="preserve">, stehen die anderen Zahlen jeweils für eine der vier Tasten, welche der Spieler drücken kann. </w:t>
      </w:r>
      <w:r w:rsidR="0056413B">
        <w:t>Wird ein Input verarbeitet, errechnet das Modell</w:t>
      </w:r>
      <w:r w:rsidR="00CF46BE">
        <w:t>,</w:t>
      </w:r>
      <w:r w:rsidR="0056413B">
        <w:t xml:space="preserve"> ob</w:t>
      </w:r>
      <w:r w:rsidR="00D2225D">
        <w:t xml:space="preserve"> </w:t>
      </w:r>
      <w:r w:rsidR="0056413B">
        <w:t>keine Änderung am status quo</w:t>
      </w:r>
      <w:r w:rsidR="00D2225D">
        <w:t xml:space="preserve"> </w:t>
      </w:r>
      <w:r w:rsidR="0056413B">
        <w:t>durchgeführt werden soll</w:t>
      </w:r>
      <w:r w:rsidR="00D2225D">
        <w:t xml:space="preserve">, oder </w:t>
      </w:r>
      <w:r w:rsidR="0056413B">
        <w:t>ob der</w:t>
      </w:r>
      <w:r w:rsidR="00D2225D">
        <w:t xml:space="preserve"> Zustand eine der vier Tastendrücken </w:t>
      </w:r>
      <w:r w:rsidR="0056413B">
        <w:t>ge</w:t>
      </w:r>
      <w:r w:rsidR="00D2225D">
        <w:t>wechsel</w:t>
      </w:r>
      <w:r w:rsidR="0056413B">
        <w:t>t werden soll</w:t>
      </w:r>
      <w:r w:rsidR="00D2225D">
        <w:t xml:space="preserve">. Hier wird bereits ein Problem deutlich – es ist dem Modell nicht möglich, zwei Tasten gleichzeitig zu drücken, was von dem Spiel durchaus verlangt werden kann. Um dieses Problem zu umgehen, wurden mehrere Alternativen ausprobiert. </w:t>
      </w:r>
      <w:r w:rsidR="0056413B">
        <w:t>Beispiele dafür beinhalteten unteranderem den Ansatz, ein Array a</w:t>
      </w:r>
      <w:r w:rsidR="00D2225D">
        <w:t xml:space="preserve">ls Action Space zu nutzen, welches </w:t>
      </w:r>
      <w:r w:rsidR="00980A1A">
        <w:t>die Information für jede</w:t>
      </w:r>
      <w:r w:rsidR="0056413B">
        <w:t xml:space="preserve"> Pfeilrichtung übermittelt, was jedoch nicht kompatibel mit dem DQN-Modell ist. Ein anderes Konzept beschrieb das Definieren von 16 diskrete Zahlen als Action Space, was jede mögliche Kombination an Tastendrücken abgedeckt hätte. Problematisch war bei diesem Ansatz die Performance, da das Modell zu viele </w:t>
      </w:r>
      <w:r w:rsidR="00120E7E">
        <w:t>mögliche</w:t>
      </w:r>
      <w:r w:rsidR="0056413B">
        <w:t xml:space="preserve"> Aktionen hatte, und das Lernen so um ein vielfaches länger gedauert hätte. Da die Performance für den Lernerfolg sehr essen</w:t>
      </w:r>
      <w:r w:rsidR="00CF46BE">
        <w:t>z</w:t>
      </w:r>
      <w:r w:rsidR="0056413B">
        <w:t xml:space="preserve">iell war, und es in diesem Projekt sehr wichtig war, schnell beurteilen zu können, ob das Modell „richtig“ lernt, wurde sich dafür entschieden, </w:t>
      </w:r>
      <w:r w:rsidR="00563985">
        <w:t xml:space="preserve">bei nur einer Aktion pro Step zu bleiben. </w:t>
      </w:r>
    </w:p>
    <w:p w14:paraId="645B458E" w14:textId="302C78FB" w:rsidR="00053769" w:rsidRDefault="004E290F" w:rsidP="00E3587C">
      <w:pPr>
        <w:jc w:val="both"/>
      </w:pPr>
      <w:r w:rsidRPr="004E290F">
        <w:lastRenderedPageBreak/>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w:t>
      </w:r>
      <w:r w:rsidR="001F51A0">
        <w:t>t</w:t>
      </w:r>
      <w:r w:rsidRPr="004E290F">
        <w:t xml:space="preserve">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CE912CD" w14:textId="77777777" w:rsidR="00053769" w:rsidRDefault="00053769">
      <w:pPr>
        <w:spacing w:line="259" w:lineRule="auto"/>
      </w:pPr>
      <w:r>
        <w:br w:type="page"/>
      </w:r>
    </w:p>
    <w:p w14:paraId="1927B090" w14:textId="1BD41E3F" w:rsidR="009071C8" w:rsidRPr="009071C8" w:rsidRDefault="009071C8" w:rsidP="00B243B8">
      <w:pPr>
        <w:shd w:val="clear" w:color="auto" w:fill="F0F0F0"/>
        <w:rPr>
          <w:sz w:val="18"/>
          <w:szCs w:val="18"/>
        </w:rPr>
      </w:pPr>
      <w:r w:rsidRPr="009071C8">
        <w:rPr>
          <w:rFonts w:ascii="Courier New" w:hAnsi="Courier New" w:cs="Courier New"/>
          <w:b/>
          <w:color w:val="444444"/>
          <w:sz w:val="18"/>
          <w:szCs w:val="18"/>
        </w:rPr>
        <w:lastRenderedPageBreak/>
        <w:t>def</w:t>
      </w:r>
      <w:r w:rsidRPr="009071C8">
        <w:rPr>
          <w:rFonts w:ascii="Courier New" w:hAnsi="Courier New" w:cs="Courier New"/>
          <w:color w:val="444444"/>
          <w:sz w:val="18"/>
          <w:szCs w:val="18"/>
        </w:rPr>
        <w:t xml:space="preserve"> </w:t>
      </w:r>
      <w:r w:rsidRPr="009071C8">
        <w:rPr>
          <w:rFonts w:ascii="Courier New" w:hAnsi="Courier New" w:cs="Courier New"/>
          <w:b/>
          <w:color w:val="880000"/>
          <w:sz w:val="18"/>
          <w:szCs w:val="18"/>
        </w:rPr>
        <w:t>__init__</w:t>
      </w:r>
      <w:r w:rsidRPr="009071C8">
        <w:rPr>
          <w:rFonts w:ascii="Courier New" w:hAnsi="Courier New" w:cs="Courier New"/>
          <w:color w:val="444444"/>
          <w:sz w:val="18"/>
          <w:szCs w:val="18"/>
        </w:rPr>
        <w:t>(self):</w:t>
      </w:r>
      <w:r w:rsidRPr="009071C8">
        <w:rPr>
          <w:rFonts w:ascii="Courier New" w:hAnsi="Courier New" w:cs="Courier New"/>
          <w:color w:val="444444"/>
          <w:sz w:val="18"/>
          <w:szCs w:val="18"/>
        </w:rPr>
        <w:br/>
        <w:t xml:space="preserve">        super().__init__()</w:t>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Define action space</w:t>
      </w:r>
      <w:r w:rsidRPr="009071C8">
        <w:rPr>
          <w:rFonts w:ascii="Courier New" w:hAnsi="Courier New" w:cs="Courier New"/>
          <w:color w:val="444444"/>
          <w:sz w:val="18"/>
          <w:szCs w:val="18"/>
        </w:rPr>
        <w:br/>
        <w:t xml:space="preserve">        self.action_space = Discrete(</w:t>
      </w:r>
      <w:r w:rsidRPr="009071C8">
        <w:rPr>
          <w:rFonts w:ascii="Courier New" w:hAnsi="Courier New" w:cs="Courier New"/>
          <w:color w:val="880000"/>
          <w:sz w:val="18"/>
          <w:szCs w:val="18"/>
        </w:rPr>
        <w:t>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Observation Array</w:t>
      </w:r>
      <w:r w:rsidRPr="009071C8">
        <w:rPr>
          <w:rFonts w:ascii="Courier New" w:hAnsi="Courier New" w:cs="Courier New"/>
          <w:color w:val="444444"/>
          <w:sz w:val="18"/>
          <w:szCs w:val="18"/>
        </w:rPr>
        <w:br/>
        <w:t xml:space="preserve">        self.observation_space = Box(</w:t>
      </w:r>
      <w:r w:rsidRPr="009071C8">
        <w:rPr>
          <w:rFonts w:ascii="Courier New" w:hAnsi="Courier New" w:cs="Courier New"/>
          <w:color w:val="444444"/>
          <w:sz w:val="18"/>
          <w:szCs w:val="18"/>
        </w:rPr>
        <w:br/>
        <w:t xml:space="preserve">            low=</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444444"/>
          <w:sz w:val="18"/>
          <w:szCs w:val="18"/>
        </w:rPr>
        <w:br/>
        <w:t xml:space="preserve">            high=</w:t>
      </w:r>
      <w:r w:rsidRPr="009071C8">
        <w:rPr>
          <w:rFonts w:ascii="Courier New" w:hAnsi="Courier New" w:cs="Courier New"/>
          <w:color w:val="880000"/>
          <w:sz w:val="18"/>
          <w:szCs w:val="18"/>
        </w:rPr>
        <w:t>255</w:t>
      </w:r>
      <w:r w:rsidRPr="009071C8">
        <w:rPr>
          <w:rFonts w:ascii="Courier New" w:hAnsi="Courier New" w:cs="Courier New"/>
          <w:color w:val="444444"/>
          <w:sz w:val="18"/>
          <w:szCs w:val="18"/>
        </w:rPr>
        <w:t xml:space="preserve">, </w:t>
      </w:r>
      <w:r w:rsidRPr="009071C8">
        <w:rPr>
          <w:rFonts w:ascii="Courier New" w:hAnsi="Courier New" w:cs="Courier New"/>
          <w:color w:val="444444"/>
          <w:sz w:val="18"/>
          <w:szCs w:val="18"/>
        </w:rPr>
        <w:br/>
        <w:t xml:space="preserve">            shape=(</w:t>
      </w:r>
      <w:r w:rsidRPr="009071C8">
        <w:rPr>
          <w:rFonts w:ascii="Courier New" w:hAnsi="Courier New" w:cs="Courier New"/>
          <w:color w:val="880000"/>
          <w:sz w:val="18"/>
          <w:szCs w:val="18"/>
        </w:rPr>
        <w:t>1</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3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0</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dtype=np.uint8</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Define extraction parameters for the game</w:t>
      </w:r>
      <w:r w:rsidRPr="009071C8">
        <w:rPr>
          <w:rFonts w:ascii="Courier New" w:hAnsi="Courier New" w:cs="Courier New"/>
          <w:color w:val="444444"/>
          <w:sz w:val="18"/>
          <w:szCs w:val="18"/>
        </w:rPr>
        <w:br/>
        <w:t xml:space="preserve">        self.screenshot_helper = Screenshot()</w:t>
      </w:r>
      <w:r w:rsidRPr="009071C8">
        <w:rPr>
          <w:rFonts w:ascii="Courier New" w:hAnsi="Courier New" w:cs="Courier New"/>
          <w:color w:val="444444"/>
          <w:sz w:val="18"/>
          <w:szCs w:val="18"/>
        </w:rPr>
        <w:br/>
        <w:t xml:space="preserve">        self.input_sending_helper = SendInput()</w:t>
      </w:r>
      <w:r w:rsidRPr="009071C8">
        <w:rPr>
          <w:rFonts w:ascii="Courier New" w:hAnsi="Courier New" w:cs="Courier New"/>
          <w:color w:val="444444"/>
          <w:sz w:val="18"/>
          <w:szCs w:val="18"/>
        </w:rPr>
        <w:br/>
        <w:t xml:space="preserve">        self.pattern_recog_helper = RecognizePattern()</w:t>
      </w:r>
      <w:r w:rsidRPr="009071C8">
        <w:rPr>
          <w:rFonts w:ascii="Courier New" w:hAnsi="Courier New" w:cs="Courier New"/>
          <w:color w:val="444444"/>
          <w:sz w:val="18"/>
          <w:szCs w:val="18"/>
        </w:rPr>
        <w:br/>
        <w:t xml:space="preserve">        self.capture = mss()</w:t>
      </w:r>
      <w:r w:rsidRPr="009071C8">
        <w:rPr>
          <w:rFonts w:ascii="Courier New" w:hAnsi="Courier New" w:cs="Courier New"/>
          <w:color w:val="444444"/>
          <w:sz w:val="18"/>
          <w:szCs w:val="18"/>
        </w:rPr>
        <w:br/>
        <w:t xml:space="preserve">        self.steps = </w:t>
      </w:r>
      <w:r w:rsidRPr="009071C8">
        <w:rPr>
          <w:rFonts w:ascii="Courier New" w:hAnsi="Courier New" w:cs="Courier New"/>
          <w:color w:val="880000"/>
          <w:sz w:val="18"/>
          <w:szCs w:val="18"/>
        </w:rPr>
        <w:t>0</w:t>
      </w:r>
      <w:r w:rsidRPr="009071C8">
        <w:rPr>
          <w:rFonts w:ascii="Courier New" w:hAnsi="Courier New" w:cs="Courier New"/>
          <w:color w:val="444444"/>
          <w:sz w:val="18"/>
          <w:szCs w:val="18"/>
        </w:rPr>
        <w:br/>
        <w:t xml:space="preserve">        self.previous_reward = </w:t>
      </w:r>
      <w:r w:rsidRPr="009071C8">
        <w:rPr>
          <w:rFonts w:ascii="Courier New" w:hAnsi="Courier New" w:cs="Courier New"/>
          <w:color w:val="880000"/>
          <w:sz w:val="18"/>
          <w:szCs w:val="18"/>
        </w:rPr>
        <w:t>0</w:t>
      </w:r>
      <w:r w:rsidRPr="009071C8">
        <w:rPr>
          <w:rFonts w:ascii="Courier New" w:hAnsi="Courier New" w:cs="Courier New"/>
          <w:color w:val="444444"/>
          <w:sz w:val="18"/>
          <w:szCs w:val="18"/>
        </w:rPr>
        <w:br/>
        <w:t xml:space="preserve">        self.window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3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41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30</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game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8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score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1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8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done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9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w:t>
      </w:r>
      <w:r w:rsidRPr="009071C8">
        <w:rPr>
          <w:rFonts w:ascii="Courier New" w:hAnsi="Courier New" w:cs="Courier New"/>
          <w:color w:val="880000"/>
          <w:sz w:val="18"/>
          <w:szCs w:val="18"/>
        </w:rPr>
        <w:t>2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past_arrows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4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5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4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cur_held_buttons = {</w:t>
      </w:r>
      <w:r w:rsidRPr="009071C8">
        <w:rPr>
          <w:rFonts w:ascii="Courier New" w:hAnsi="Courier New" w:cs="Courier New"/>
          <w:color w:val="880000"/>
          <w:sz w:val="18"/>
          <w:szCs w:val="18"/>
        </w:rPr>
        <w:t>'a'</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s'</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d'</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action_map = {</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no_op"</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1</w:t>
      </w:r>
      <w:r w:rsidRPr="009071C8">
        <w:rPr>
          <w:rFonts w:ascii="Courier New" w:hAnsi="Courier New" w:cs="Courier New"/>
          <w:color w:val="444444"/>
          <w:sz w:val="18"/>
          <w:szCs w:val="18"/>
        </w:rPr>
        <w:t>:</w:t>
      </w:r>
      <w:r w:rsidRPr="009071C8">
        <w:rPr>
          <w:rFonts w:ascii="Courier New" w:hAnsi="Courier New" w:cs="Courier New"/>
          <w:color w:val="880000"/>
          <w:sz w:val="18"/>
          <w:szCs w:val="18"/>
        </w:rPr>
        <w:t>'a'</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2</w:t>
      </w:r>
      <w:r w:rsidRPr="009071C8">
        <w:rPr>
          <w:rFonts w:ascii="Courier New" w:hAnsi="Courier New" w:cs="Courier New"/>
          <w:color w:val="444444"/>
          <w:sz w:val="18"/>
          <w:szCs w:val="18"/>
        </w:rPr>
        <w:t>:</w:t>
      </w:r>
      <w:r w:rsidRPr="009071C8">
        <w:rPr>
          <w:rFonts w:ascii="Courier New" w:hAnsi="Courier New" w:cs="Courier New"/>
          <w:color w:val="880000"/>
          <w:sz w:val="18"/>
          <w:szCs w:val="18"/>
        </w:rPr>
        <w:t>'s'</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3</w:t>
      </w:r>
      <w:r w:rsidRPr="009071C8">
        <w:rPr>
          <w:rFonts w:ascii="Courier New" w:hAnsi="Courier New" w:cs="Courier New"/>
          <w:color w:val="444444"/>
          <w:sz w:val="18"/>
          <w:szCs w:val="18"/>
        </w:rPr>
        <w:t>:</w:t>
      </w:r>
      <w:r w:rsidRPr="009071C8">
        <w:rPr>
          <w:rFonts w:ascii="Courier New" w:hAnsi="Courier New" w:cs="Courier New"/>
          <w:color w:val="880000"/>
          <w:sz w:val="18"/>
          <w:szCs w:val="18"/>
        </w:rPr>
        <w:t>'w'</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4</w:t>
      </w:r>
      <w:r w:rsidRPr="009071C8">
        <w:rPr>
          <w:rFonts w:ascii="Courier New" w:hAnsi="Courier New" w:cs="Courier New"/>
          <w:color w:val="444444"/>
          <w:sz w:val="18"/>
          <w:szCs w:val="18"/>
        </w:rPr>
        <w:t>:</w:t>
      </w:r>
      <w:r w:rsidRPr="009071C8">
        <w:rPr>
          <w:rFonts w:ascii="Courier New" w:hAnsi="Courier New" w:cs="Courier New"/>
          <w:color w:val="880000"/>
          <w:sz w:val="18"/>
          <w:szCs w:val="18"/>
        </w:rPr>
        <w:t>'d'</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Adjust window position and size</w:t>
      </w:r>
      <w:r w:rsidRPr="009071C8">
        <w:rPr>
          <w:rFonts w:ascii="Courier New" w:hAnsi="Courier New" w:cs="Courier New"/>
          <w:color w:val="444444"/>
          <w:sz w:val="18"/>
          <w:szCs w:val="18"/>
        </w:rPr>
        <w:br/>
        <w:t xml:space="preserve">        win = pygetwindow.getWindowsWithTitle(</w:t>
      </w:r>
      <w:r w:rsidRPr="009071C8">
        <w:rPr>
          <w:rFonts w:ascii="Courier New" w:hAnsi="Courier New" w:cs="Courier New"/>
          <w:color w:val="880000"/>
          <w:sz w:val="18"/>
          <w:szCs w:val="18"/>
        </w:rPr>
        <w:t>'StepMania'</w:t>
      </w:r>
      <w:r w:rsidRPr="009071C8">
        <w:rPr>
          <w:rFonts w:ascii="Courier New" w:hAnsi="Courier New" w:cs="Courier New"/>
          <w:color w:val="444444"/>
          <w:sz w:val="18"/>
          <w:szCs w:val="18"/>
        </w:rPr>
        <w:t>)[</w:t>
      </w:r>
      <w:r w:rsidRPr="009071C8">
        <w:rPr>
          <w:rFonts w:ascii="Courier New" w:hAnsi="Courier New" w:cs="Courier New"/>
          <w:color w:val="880000"/>
          <w:sz w:val="18"/>
          <w:szCs w:val="18"/>
        </w:rPr>
        <w:t>1</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in.size = (</w:t>
      </w:r>
      <w:r w:rsidRPr="009071C8">
        <w:rPr>
          <w:rFonts w:ascii="Courier New" w:hAnsi="Courier New" w:cs="Courier New"/>
          <w:color w:val="880000"/>
          <w:sz w:val="18"/>
          <w:szCs w:val="18"/>
        </w:rPr>
        <w:t>45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90</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in.moveTo(</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w:t>
      </w:r>
    </w:p>
    <w:p w14:paraId="0F12E404" w14:textId="27AC91EF" w:rsidR="007B2601" w:rsidRDefault="007B2601" w:rsidP="007B2601">
      <w:pPr>
        <w:pStyle w:val="Beschriftung"/>
      </w:pPr>
      <w:bookmarkStart w:id="27" w:name="_Toc143039295"/>
      <w:r>
        <w:t xml:space="preserve">Listing </w:t>
      </w:r>
      <w:fldSimple w:instr=" SEQ Listing \* ARABIC ">
        <w:r w:rsidR="00955E3D">
          <w:rPr>
            <w:noProof/>
          </w:rPr>
          <w:t>1</w:t>
        </w:r>
      </w:fldSimple>
      <w:r>
        <w:t xml:space="preserve"> - Code der init-Funktion des Environments</w:t>
      </w:r>
      <w:bookmarkEnd w:id="27"/>
    </w:p>
    <w:p w14:paraId="0CE25EE5" w14:textId="77777777" w:rsidR="009071C8" w:rsidRDefault="009071C8" w:rsidP="003C11C5">
      <w:pPr>
        <w:jc w:val="both"/>
      </w:pPr>
    </w:p>
    <w:p w14:paraId="77A0E994" w14:textId="635F2F3C" w:rsidR="004E290F" w:rsidRDefault="004E290F" w:rsidP="003C11C5">
      <w:pPr>
        <w:jc w:val="both"/>
      </w:pPr>
      <w:r w:rsidRPr="004E290F">
        <w:lastRenderedPageBreak/>
        <w:t xml:space="preserve">Nachdem das Environment initialisiert wurde, kann es genutzt werden. Dabei ist der Ablauf einfach erklärt - </w:t>
      </w:r>
      <w:r w:rsidR="001F51A0">
        <w:t>g</w:t>
      </w:r>
      <w:r w:rsidRPr="004E290F">
        <w:t>estartet wird mit einem Aufruf der Reset-Methode, welche das Environment auf seinen Startzustand setzt. Die Reset-Methode gibt eine Observation des Startzustand</w:t>
      </w:r>
      <w:r w:rsidR="001F51A0">
        <w:t>e</w:t>
      </w:r>
      <w:r w:rsidRPr="004E290F">
        <w:t xml:space="preserve">s zurück, </w:t>
      </w:r>
      <w:r w:rsidR="001F51A0">
        <w:t>die</w:t>
      </w:r>
      <w:r w:rsidRPr="004E290F">
        <w:t xml:space="preserve"> dann vom Model</w:t>
      </w:r>
      <w:r w:rsidR="008A135A">
        <w:t>l</w:t>
      </w:r>
      <w:r w:rsidRPr="004E290F">
        <w:t xml:space="preserve">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w:t>
      </w:r>
      <w:r w:rsidR="008A135A">
        <w:t>l</w:t>
      </w:r>
      <w:r w:rsidRPr="004E290F">
        <w:t>l zurückgibt. Ebenfalls wird mitgegeben, ob die Abbruchbedingung des Environments erfüllt ist. Der Reward wird genutzt</w:t>
      </w:r>
      <w:r w:rsidR="001F51A0">
        <w:t>,</w:t>
      </w:r>
      <w:r w:rsidRPr="004E290F">
        <w:t xml:space="preserve">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24AC5D41" w:rsidR="004E290F" w:rsidRPr="004E290F" w:rsidRDefault="00A70305" w:rsidP="00A70305">
      <w:pPr>
        <w:pStyle w:val="Beschriftung"/>
        <w:jc w:val="both"/>
      </w:pPr>
      <w:bookmarkStart w:id="28" w:name="_Toc143039312"/>
      <w:r>
        <w:t xml:space="preserve">Abb. </w:t>
      </w:r>
      <w:fldSimple w:instr=" SEQ Abb. \* ARABIC ">
        <w:r w:rsidR="00955E3D">
          <w:rPr>
            <w:noProof/>
          </w:rPr>
          <w:t>5</w:t>
        </w:r>
      </w:fldSimple>
      <w:r>
        <w:t xml:space="preserve"> - Ablaufdiagramm des Lernprozesses, Teile im Environment und Teile im Modell sind farblich unterteil</w:t>
      </w:r>
      <w:r w:rsidR="007B2601">
        <w:t>t (Eigene Darstellung)</w:t>
      </w:r>
      <w:bookmarkEnd w:id="28"/>
    </w:p>
    <w:p w14:paraId="3290ADC1" w14:textId="232BEBD4"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001F51A0">
        <w:t>he</w:t>
      </w:r>
      <w:r w:rsidRPr="004E290F">
        <w:t xml:space="preserve">runterskaliert, um die Größe des Bildes für die Observation zu reduzieren. </w:t>
      </w:r>
      <w:r w:rsidR="00A70305" w:rsidRPr="00A70305">
        <w:t>Mit</w:t>
      </w:r>
      <w:r w:rsidR="001F51A0">
        <w:t>h</w:t>
      </w:r>
      <w:r w:rsidR="00A70305" w:rsidRPr="00A70305">
        <w:t>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54855002" w14:textId="7BC15875" w:rsidR="009071C8" w:rsidRPr="00847A81" w:rsidRDefault="00847A81" w:rsidP="009071C8">
      <w:pPr>
        <w:shd w:val="clear" w:color="auto" w:fill="F0F0F0"/>
        <w:rPr>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009071C8" w:rsidRPr="009071C8">
        <w:rPr>
          <w:rFonts w:ascii="Courier New" w:hAnsi="Courier New" w:cs="Courier New"/>
          <w:color w:val="888888"/>
          <w:sz w:val="18"/>
        </w:rPr>
        <w:t># Manage input based on action parameter</w:t>
      </w:r>
      <w:r w:rsidR="009071C8" w:rsidRPr="009071C8">
        <w:rPr>
          <w:rFonts w:ascii="Courier New" w:hAnsi="Courier New" w:cs="Courier New"/>
          <w:color w:val="444444"/>
          <w:sz w:val="18"/>
        </w:rPr>
        <w:br/>
        <w:t xml:space="preserve">  </w:t>
      </w:r>
      <w:r w:rsidR="009071C8" w:rsidRPr="009071C8">
        <w:rPr>
          <w:rFonts w:ascii="Courier New" w:hAnsi="Courier New" w:cs="Courier New"/>
          <w:b/>
          <w:color w:val="444444"/>
          <w:sz w:val="18"/>
        </w:rPr>
        <w:t>if</w:t>
      </w:r>
      <w:r w:rsidR="009071C8" w:rsidRPr="009071C8">
        <w:rPr>
          <w:rFonts w:ascii="Courier New" w:hAnsi="Courier New" w:cs="Courier New"/>
          <w:color w:val="444444"/>
          <w:sz w:val="18"/>
        </w:rPr>
        <w:t xml:space="preserve"> action != </w:t>
      </w:r>
      <w:r w:rsidR="009071C8" w:rsidRPr="009071C8">
        <w:rPr>
          <w:rFonts w:ascii="Courier New" w:hAnsi="Courier New" w:cs="Courier New"/>
          <w:color w:val="880000"/>
          <w:sz w:val="18"/>
        </w:rPr>
        <w:t>0</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w:t>
      </w:r>
      <w:r w:rsidR="009071C8" w:rsidRPr="009071C8">
        <w:rPr>
          <w:rFonts w:ascii="Courier New" w:hAnsi="Courier New" w:cs="Courier New"/>
          <w:b/>
          <w:color w:val="444444"/>
          <w:sz w:val="18"/>
        </w:rPr>
        <w:t>if</w:t>
      </w:r>
      <w:r w:rsidR="009071C8" w:rsidRPr="009071C8">
        <w:rPr>
          <w:rFonts w:ascii="Courier New" w:hAnsi="Courier New" w:cs="Courier New"/>
          <w:color w:val="444444"/>
          <w:sz w:val="18"/>
        </w:rPr>
        <w:t xml:space="preserve"> (list(self.cur_held_buttons.values())[action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color w:val="444444"/>
          <w:sz w:val="18"/>
        </w:rPr>
        <w:t xml:space="preserve">   self.cur_held_buttons[list(self.cur_held_buttons)[action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 xml:space="preserve">]] = </w:t>
      </w:r>
      <w:r w:rsidR="009071C8" w:rsidRPr="009071C8">
        <w:rPr>
          <w:rFonts w:ascii="Courier New" w:hAnsi="Courier New" w:cs="Courier New"/>
          <w:color w:val="78A960"/>
          <w:sz w:val="18"/>
        </w:rPr>
        <w:t>False</w:t>
      </w:r>
      <w:r w:rsidR="009071C8" w:rsidRPr="009071C8">
        <w:rPr>
          <w:rFonts w:ascii="Courier New" w:hAnsi="Courier New" w:cs="Courier New"/>
          <w:color w:val="444444"/>
          <w:sz w:val="18"/>
        </w:rPr>
        <w:br/>
        <w:t xml:space="preserve">      self.input_sending_helper.releaseKey(self.action_map[action])</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b/>
          <w:color w:val="444444"/>
          <w:sz w:val="18"/>
        </w:rPr>
        <w:t>else</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self.cur_held_buttons[list(self.cur_held_buttons)[action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 xml:space="preserve">]] = </w:t>
      </w:r>
      <w:r w:rsidR="009071C8" w:rsidRPr="009071C8">
        <w:rPr>
          <w:rFonts w:ascii="Courier New" w:hAnsi="Courier New" w:cs="Courier New"/>
          <w:color w:val="78A960"/>
          <w:sz w:val="18"/>
        </w:rPr>
        <w:t>True</w:t>
      </w:r>
      <w:r w:rsidR="009071C8" w:rsidRPr="009071C8">
        <w:rPr>
          <w:rFonts w:ascii="Courier New" w:hAnsi="Courier New" w:cs="Courier New"/>
          <w:color w:val="444444"/>
          <w:sz w:val="18"/>
        </w:rPr>
        <w:br/>
        <w:t xml:space="preserve">      self.input_sending_helper.holdKey(self.action_map[action])</w:t>
      </w:r>
      <w:r w:rsidR="009071C8" w:rsidRPr="009071C8">
        <w:rPr>
          <w:rFonts w:ascii="Courier New" w:hAnsi="Courier New" w:cs="Courier New"/>
          <w:color w:val="444444"/>
          <w:sz w:val="18"/>
        </w:rPr>
        <w:br/>
        <w:t xml:space="preserve">     </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color w:val="888888"/>
          <w:sz w:val="18"/>
        </w:rPr>
        <w:t># Take screenshot for done, observation and reward functions</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color w:val="444444"/>
          <w:sz w:val="18"/>
        </w:rPr>
        <w:t>screenshot = np.array(self.capture.grab(self.window_location))[:,:,:</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astype(np.uint8)</w:t>
      </w:r>
      <w:r w:rsidR="009071C8" w:rsidRPr="009071C8">
        <w:rPr>
          <w:rFonts w:ascii="Courier New" w:hAnsi="Courier New" w:cs="Courier New"/>
          <w:color w:val="444444"/>
          <w:sz w:val="18"/>
        </w:rPr>
        <w:br/>
        <w:t xml:space="preserve">  downscaled_screenshot = self.screenshot_helper.downscaleImageBinary(screenshot, (</w:t>
      </w:r>
      <w:r w:rsidR="009071C8" w:rsidRPr="009071C8">
        <w:rPr>
          <w:rFonts w:ascii="Courier New" w:hAnsi="Courier New" w:cs="Courier New"/>
          <w:color w:val="880000"/>
          <w:sz w:val="18"/>
        </w:rPr>
        <w:t>225</w:t>
      </w:r>
      <w:r w:rsidR="009071C8" w:rsidRPr="009071C8">
        <w:rPr>
          <w:rFonts w:ascii="Courier New" w:hAnsi="Courier New" w:cs="Courier New"/>
          <w:color w:val="444444"/>
          <w:sz w:val="18"/>
        </w:rPr>
        <w:t xml:space="preserve">, </w:t>
      </w:r>
      <w:r w:rsidR="009071C8" w:rsidRPr="009071C8">
        <w:rPr>
          <w:rFonts w:ascii="Courier New" w:hAnsi="Courier New" w:cs="Courier New"/>
          <w:color w:val="880000"/>
          <w:sz w:val="18"/>
        </w:rPr>
        <w:t>150</w:t>
      </w:r>
      <w:r w:rsidR="009071C8" w:rsidRPr="009071C8">
        <w:rPr>
          <w:rFonts w:ascii="Courier New" w:hAnsi="Courier New" w:cs="Courier New"/>
          <w:color w:val="444444"/>
          <w:sz w:val="18"/>
        </w:rPr>
        <w:t>),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 xml:space="preserve">, </w:t>
      </w:r>
      <w:r w:rsidR="009071C8" w:rsidRPr="009071C8">
        <w:rPr>
          <w:rFonts w:ascii="Courier New" w:hAnsi="Courier New" w:cs="Courier New"/>
          <w:color w:val="880000"/>
          <w:sz w:val="18"/>
        </w:rPr>
        <w:t>150</w:t>
      </w:r>
      <w:r w:rsidR="009071C8" w:rsidRPr="009071C8">
        <w:rPr>
          <w:rFonts w:ascii="Courier New" w:hAnsi="Courier New" w:cs="Courier New"/>
          <w:color w:val="444444"/>
          <w:sz w:val="18"/>
        </w:rPr>
        <w:t xml:space="preserve">, </w:t>
      </w:r>
      <w:r w:rsidR="009071C8" w:rsidRPr="009071C8">
        <w:rPr>
          <w:rFonts w:ascii="Courier New" w:hAnsi="Courier New" w:cs="Courier New"/>
          <w:color w:val="880000"/>
          <w:sz w:val="18"/>
        </w:rPr>
        <w:t>225</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self.steps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br/>
        <w:t xml:space="preserve">        </w:t>
      </w:r>
      <w:r w:rsidR="009071C8" w:rsidRPr="009071C8">
        <w:rPr>
          <w:rFonts w:ascii="Courier New" w:hAnsi="Courier New" w:cs="Courier New"/>
          <w:color w:val="444444"/>
          <w:sz w:val="18"/>
        </w:rPr>
        <w:br/>
        <w:t xml:space="preserve">  </w:t>
      </w:r>
      <w:r w:rsidR="009071C8" w:rsidRPr="009071C8">
        <w:rPr>
          <w:rFonts w:ascii="Courier New" w:hAnsi="Courier New" w:cs="Courier New"/>
          <w:color w:val="888888"/>
          <w:sz w:val="18"/>
        </w:rPr>
        <w:t># Checking if the game is over</w:t>
      </w:r>
      <w:r w:rsidR="009071C8" w:rsidRPr="009071C8">
        <w:rPr>
          <w:rFonts w:ascii="Courier New" w:hAnsi="Courier New" w:cs="Courier New"/>
          <w:color w:val="444444"/>
          <w:sz w:val="18"/>
        </w:rPr>
        <w:br/>
        <w:t xml:space="preserve">  done = self.get_over(screenshot)</w:t>
      </w:r>
      <w:r w:rsidR="009071C8" w:rsidRPr="009071C8">
        <w:rPr>
          <w:rFonts w:ascii="Courier New" w:hAnsi="Courier New" w:cs="Courier New"/>
          <w:color w:val="444444"/>
          <w:sz w:val="18"/>
        </w:rPr>
        <w:br/>
        <w:t xml:space="preserve">        </w:t>
      </w:r>
      <w:r w:rsidR="009071C8" w:rsidRPr="009071C8">
        <w:rPr>
          <w:rFonts w:ascii="Courier New" w:hAnsi="Courier New" w:cs="Courier New"/>
          <w:color w:val="444444"/>
          <w:sz w:val="18"/>
        </w:rPr>
        <w:br/>
        <w:t xml:space="preserve">  </w:t>
      </w:r>
      <w:r w:rsidR="009071C8" w:rsidRPr="009071C8">
        <w:rPr>
          <w:rFonts w:ascii="Courier New" w:hAnsi="Courier New" w:cs="Courier New"/>
          <w:color w:val="888888"/>
          <w:sz w:val="18"/>
        </w:rPr>
        <w:t># Get the next observation</w:t>
      </w:r>
      <w:r w:rsidR="009071C8" w:rsidRPr="009071C8">
        <w:rPr>
          <w:rFonts w:ascii="Courier New" w:hAnsi="Courier New" w:cs="Courier New"/>
          <w:color w:val="444444"/>
          <w:sz w:val="18"/>
        </w:rPr>
        <w:br/>
        <w:t xml:space="preserve">  new_observation = self.get_observation(downscaled_screenshot)</w:t>
      </w:r>
      <w:r w:rsidR="009071C8" w:rsidRPr="009071C8">
        <w:rPr>
          <w:rFonts w:ascii="Courier New" w:hAnsi="Courier New" w:cs="Courier New"/>
          <w:color w:val="444444"/>
          <w:sz w:val="18"/>
        </w:rPr>
        <w:br/>
      </w:r>
      <w:r w:rsidR="009071C8" w:rsidRPr="009071C8">
        <w:rPr>
          <w:rFonts w:ascii="Courier New" w:hAnsi="Courier New" w:cs="Courier New"/>
          <w:color w:val="444444"/>
          <w:sz w:val="18"/>
        </w:rPr>
        <w:br/>
        <w:t xml:space="preserve">  </w:t>
      </w:r>
      <w:r w:rsidR="009071C8" w:rsidRPr="009071C8">
        <w:rPr>
          <w:rFonts w:ascii="Courier New" w:hAnsi="Courier New" w:cs="Courier New"/>
          <w:color w:val="888888"/>
          <w:sz w:val="18"/>
        </w:rPr>
        <w:t># Use score as reward</w:t>
      </w:r>
      <w:r w:rsidR="009071C8" w:rsidRPr="009071C8">
        <w:rPr>
          <w:rFonts w:ascii="Courier New" w:hAnsi="Courier New" w:cs="Courier New"/>
          <w:color w:val="444444"/>
          <w:sz w:val="18"/>
        </w:rPr>
        <w:br/>
        <w:t xml:space="preserve">  reward = self.get_reward(screenshot, action)</w:t>
      </w:r>
      <w:r w:rsidR="009071C8" w:rsidRPr="009071C8">
        <w:rPr>
          <w:rFonts w:ascii="Courier New" w:hAnsi="Courier New" w:cs="Courier New"/>
          <w:color w:val="444444"/>
          <w:sz w:val="18"/>
        </w:rPr>
        <w:br/>
        <w:t xml:space="preserve">  info = {}</w:t>
      </w:r>
      <w:r w:rsidR="009071C8" w:rsidRPr="009071C8">
        <w:rPr>
          <w:rFonts w:ascii="Courier New" w:hAnsi="Courier New" w:cs="Courier New"/>
          <w:color w:val="444444"/>
          <w:sz w:val="18"/>
        </w:rPr>
        <w:br/>
      </w:r>
      <w:r w:rsidR="009071C8" w:rsidRPr="009071C8">
        <w:rPr>
          <w:rFonts w:ascii="Courier New" w:hAnsi="Courier New" w:cs="Courier New"/>
          <w:color w:val="444444"/>
          <w:sz w:val="18"/>
        </w:rPr>
        <w:br/>
        <w:t xml:space="preserve">  </w:t>
      </w:r>
      <w:r w:rsidR="009071C8" w:rsidRPr="009071C8">
        <w:rPr>
          <w:rFonts w:ascii="Courier New" w:hAnsi="Courier New" w:cs="Courier New"/>
          <w:b/>
          <w:color w:val="444444"/>
          <w:sz w:val="18"/>
        </w:rPr>
        <w:t>return</w:t>
      </w:r>
      <w:r w:rsidR="009071C8" w:rsidRPr="009071C8">
        <w:rPr>
          <w:rFonts w:ascii="Courier New" w:hAnsi="Courier New" w:cs="Courier New"/>
          <w:color w:val="444444"/>
          <w:sz w:val="18"/>
        </w:rPr>
        <w:t xml:space="preserve"> new_observation, reward, done, info</w:t>
      </w:r>
    </w:p>
    <w:p w14:paraId="6FC712C5" w14:textId="5A3B89F3" w:rsidR="007B2601" w:rsidRDefault="007B2601" w:rsidP="007B2601">
      <w:pPr>
        <w:pStyle w:val="Beschriftung"/>
      </w:pPr>
      <w:bookmarkStart w:id="29" w:name="_Toc143039296"/>
      <w:r>
        <w:t xml:space="preserve">Listing </w:t>
      </w:r>
      <w:fldSimple w:instr=" SEQ Listing \* ARABIC ">
        <w:r w:rsidR="00955E3D">
          <w:rPr>
            <w:noProof/>
          </w:rPr>
          <w:t>2</w:t>
        </w:r>
      </w:fldSimple>
      <w:r>
        <w:t xml:space="preserve"> - Code der step-Methode des Environments</w:t>
      </w:r>
      <w:bookmarkEnd w:id="29"/>
    </w:p>
    <w:p w14:paraId="61A60F12" w14:textId="70F23A30" w:rsidR="009071C8" w:rsidRDefault="009071C8">
      <w:pPr>
        <w:spacing w:line="259" w:lineRule="auto"/>
        <w:rPr>
          <w:sz w:val="18"/>
        </w:rPr>
      </w:pPr>
      <w:r>
        <w:rPr>
          <w:sz w:val="18"/>
        </w:rPr>
        <w:br w:type="page"/>
      </w:r>
    </w:p>
    <w:p w14:paraId="440E7C6D" w14:textId="1DDE7411"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w:t>
      </w:r>
      <w:r w:rsidR="008A135A">
        <w:t>l</w:t>
      </w:r>
      <w:r w:rsidRPr="004E290F">
        <w:t>l weitergegeben wird.</w:t>
      </w:r>
    </w:p>
    <w:p w14:paraId="7265E5DA" w14:textId="7D3607E9" w:rsidR="00D15FC4" w:rsidRPr="00D15FC4" w:rsidRDefault="00D15FC4" w:rsidP="007B2601">
      <w:pPr>
        <w:keepNext/>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06599514" w14:textId="3E2A7A85" w:rsidR="007B2601" w:rsidRDefault="007B2601" w:rsidP="007B2601">
      <w:pPr>
        <w:pStyle w:val="Beschriftung"/>
      </w:pPr>
      <w:bookmarkStart w:id="30" w:name="_Toc143039297"/>
      <w:r>
        <w:t xml:space="preserve">Listing </w:t>
      </w:r>
      <w:fldSimple w:instr=" SEQ Listing \* ARABIC ">
        <w:r w:rsidR="00955E3D">
          <w:rPr>
            <w:noProof/>
          </w:rPr>
          <w:t>3</w:t>
        </w:r>
      </w:fldSimple>
      <w:r>
        <w:t xml:space="preserve"> - Code der reset-Methode des Environments</w:t>
      </w:r>
      <w:bookmarkEnd w:id="30"/>
    </w:p>
    <w:p w14:paraId="0AAEDA1D" w14:textId="77777777" w:rsidR="009071C8" w:rsidRDefault="009071C8" w:rsidP="003C11C5">
      <w:pPr>
        <w:jc w:val="both"/>
      </w:pPr>
    </w:p>
    <w:p w14:paraId="1132B900" w14:textId="436B692E"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w:t>
      </w:r>
      <w:r w:rsidR="001F51A0">
        <w:t>,</w:t>
      </w:r>
      <w:r w:rsidRPr="004E290F">
        <w:t xml:space="preserve">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xml:space="preserve">, </w:t>
      </w:r>
      <w:r w:rsidR="001F51A0">
        <w:t>der</w:t>
      </w:r>
      <w:r w:rsidR="005720C7">
        <w:t xml:space="preserve">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w:t>
      </w:r>
      <w:r w:rsidRPr="004E290F">
        <w:lastRenderedPageBreak/>
        <w:t>verarbeiten zu können. Während bei der get_done-Methode nur ein Wahrheitswert zurückgegeben wird, muss bei der Reward-Methode der Score weiter interpretiert werden</w:t>
      </w:r>
      <w:r w:rsidR="00161DF1">
        <w:t>,</w:t>
      </w:r>
      <w:r w:rsidRPr="004E290F">
        <w:t xml:space="preserve"> um nützliches Feedback geben zu können. Wenn in den nachfolgenden Kapiteln von der Methode gesprochen wird, welche für die Reward</w:t>
      </w:r>
      <w:r w:rsidR="001F51A0">
        <w:t>-V</w:t>
      </w:r>
      <w:r w:rsidRPr="004E290F">
        <w:t>erteilung zuständig ist, ist damit diese Methode gemeint. Ihre Fun</w:t>
      </w:r>
      <w:bookmarkStart w:id="31" w:name="_GoBack"/>
      <w:bookmarkEnd w:id="31"/>
      <w:r w:rsidRPr="004E290F">
        <w:t>ktionsweise hat sich im Laufe des Projektes mit am meisten verändert, worauf später noch eingegangen wird.</w:t>
      </w:r>
    </w:p>
    <w:p w14:paraId="6D8A2A59" w14:textId="7279AAEE" w:rsidR="007B2601" w:rsidRDefault="007B2601">
      <w:pPr>
        <w:spacing w:line="259" w:lineRule="auto"/>
      </w:pPr>
    </w:p>
    <w:p w14:paraId="1E93652D" w14:textId="769BD00E"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A9B1D11" w:rsidR="004E290F" w:rsidRDefault="007B2601" w:rsidP="007B2601">
      <w:pPr>
        <w:pStyle w:val="Beschriftung"/>
      </w:pPr>
      <w:bookmarkStart w:id="32" w:name="_Toc143039298"/>
      <w:r>
        <w:t xml:space="preserve">Listing </w:t>
      </w:r>
      <w:fldSimple w:instr=" SEQ Listing \* ARABIC ">
        <w:r w:rsidR="00955E3D">
          <w:rPr>
            <w:noProof/>
          </w:rPr>
          <w:t>4</w:t>
        </w:r>
      </w:fldSimple>
      <w:r>
        <w:t xml:space="preserve"> - Code der get_observation-Methode des Environments</w:t>
      </w:r>
      <w:bookmarkEnd w:id="32"/>
    </w:p>
    <w:p w14:paraId="2188C4FA" w14:textId="77777777" w:rsidR="007B2601" w:rsidRPr="007B2601" w:rsidRDefault="007B2601" w:rsidP="007B2601"/>
    <w:p w14:paraId="6F06180E" w14:textId="5289991A"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56E77E6B" w:rsidR="00847A81" w:rsidRDefault="007B2601" w:rsidP="007B2601">
      <w:pPr>
        <w:pStyle w:val="Beschriftung"/>
      </w:pPr>
      <w:bookmarkStart w:id="33" w:name="_Toc143039299"/>
      <w:r>
        <w:t xml:space="preserve">Listing </w:t>
      </w:r>
      <w:fldSimple w:instr=" SEQ Listing \* ARABIC ">
        <w:r w:rsidR="00955E3D">
          <w:rPr>
            <w:noProof/>
          </w:rPr>
          <w:t>5</w:t>
        </w:r>
      </w:fldSimple>
      <w:r>
        <w:t xml:space="preserve"> - Code der get_over-Methode des Environments</w:t>
      </w:r>
      <w:bookmarkEnd w:id="33"/>
    </w:p>
    <w:p w14:paraId="7C7763AB" w14:textId="409F66F8" w:rsidR="00003CB8" w:rsidRDefault="00003CB8">
      <w:pPr>
        <w:spacing w:line="259" w:lineRule="auto"/>
      </w:pPr>
      <w:r>
        <w:br w:type="page"/>
      </w:r>
    </w:p>
    <w:p w14:paraId="05D72B8A" w14:textId="21EBC567" w:rsidR="00847A81" w:rsidRPr="00DA4877" w:rsidRDefault="00003CB8" w:rsidP="007B2601">
      <w:pPr>
        <w:keepNext/>
        <w:shd w:val="clear" w:color="auto" w:fill="F0F0F0"/>
        <w:rPr>
          <w:sz w:val="18"/>
        </w:rPr>
      </w:pPr>
      <w:r>
        <w:rPr>
          <w:rFonts w:ascii="Courier New" w:hAnsi="Courier New" w:cs="Courier New"/>
          <w:b/>
          <w:color w:val="444444"/>
          <w:sz w:val="18"/>
        </w:rPr>
        <w:lastRenderedPageBreak/>
        <w:t>d</w:t>
      </w:r>
      <w:r w:rsidR="00847A81" w:rsidRPr="00DA4877">
        <w:rPr>
          <w:rFonts w:ascii="Courier New" w:hAnsi="Courier New" w:cs="Courier New"/>
          <w:b/>
          <w:color w:val="444444"/>
          <w:sz w:val="18"/>
        </w:rPr>
        <w:t>ef</w:t>
      </w:r>
      <w:r w:rsidR="00847A81" w:rsidRPr="00DA4877">
        <w:rPr>
          <w:rFonts w:ascii="Courier New" w:hAnsi="Courier New" w:cs="Courier New"/>
          <w:color w:val="444444"/>
          <w:sz w:val="18"/>
        </w:rPr>
        <w:t xml:space="preserve"> </w:t>
      </w:r>
      <w:r w:rsidR="00847A81" w:rsidRPr="00DA4877">
        <w:rPr>
          <w:rFonts w:ascii="Courier New" w:hAnsi="Courier New" w:cs="Courier New"/>
          <w:b/>
          <w:color w:val="880000"/>
          <w:sz w:val="18"/>
        </w:rPr>
        <w:t>get_reward</w:t>
      </w:r>
      <w:r w:rsidR="00847A81" w:rsidRPr="00DA4877">
        <w:rPr>
          <w:rFonts w:ascii="Courier New" w:hAnsi="Courier New" w:cs="Courier New"/>
          <w:color w:val="444444"/>
          <w:sz w:val="18"/>
        </w:rPr>
        <w:t>(self, img):</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Crop score part of the window screenshot</w:t>
      </w:r>
      <w:r w:rsidR="00847A81" w:rsidRPr="00DA4877">
        <w:rPr>
          <w:rFonts w:ascii="Courier New" w:hAnsi="Courier New" w:cs="Courier New"/>
          <w:color w:val="444444"/>
          <w:sz w:val="18"/>
        </w:rPr>
        <w:br/>
        <w:t xml:space="preserve">  obs = img[self.score_location[</w:t>
      </w:r>
      <w:r w:rsidR="00847A81" w:rsidRPr="00DA4877">
        <w:rPr>
          <w:rFonts w:ascii="Courier New" w:hAnsi="Courier New" w:cs="Courier New"/>
          <w:color w:val="880000"/>
          <w:sz w:val="18"/>
        </w:rPr>
        <w:t>'top'</w:t>
      </w:r>
      <w:r w:rsidR="00847A81" w:rsidRPr="00DA4877">
        <w:rPr>
          <w:rFonts w:ascii="Courier New" w:hAnsi="Courier New" w:cs="Courier New"/>
          <w:color w:val="444444"/>
          <w:sz w:val="18"/>
        </w:rPr>
        <w:t>]:(self.score_location[</w:t>
      </w:r>
      <w:r w:rsidR="00847A81" w:rsidRPr="00DA4877">
        <w:rPr>
          <w:rFonts w:ascii="Courier New" w:hAnsi="Courier New" w:cs="Courier New"/>
          <w:color w:val="880000"/>
          <w:sz w:val="18"/>
        </w:rPr>
        <w:t>'top'</w:t>
      </w:r>
      <w:r w:rsidR="00847A81" w:rsidRPr="00DA4877">
        <w:rPr>
          <w:rFonts w:ascii="Courier New" w:hAnsi="Courier New" w:cs="Courier New"/>
          <w:color w:val="444444"/>
          <w:sz w:val="18"/>
        </w:rPr>
        <w:t>] +</w:t>
      </w:r>
      <w:r w:rsidR="00D15FC4">
        <w:rPr>
          <w:rFonts w:ascii="Courier New" w:hAnsi="Courier New" w:cs="Courier New"/>
          <w:color w:val="444444"/>
          <w:sz w:val="18"/>
        </w:rPr>
        <w:t xml:space="preserve"> </w:t>
      </w:r>
      <w:r w:rsidR="00847A81" w:rsidRPr="00DA4877">
        <w:rPr>
          <w:rFonts w:ascii="Courier New" w:hAnsi="Courier New" w:cs="Courier New"/>
          <w:color w:val="444444"/>
          <w:sz w:val="18"/>
        </w:rPr>
        <w:t>self.score_location[</w:t>
      </w:r>
      <w:r w:rsidR="00847A81" w:rsidRPr="00DA4877">
        <w:rPr>
          <w:rFonts w:ascii="Courier New" w:hAnsi="Courier New" w:cs="Courier New"/>
          <w:color w:val="880000"/>
          <w:sz w:val="18"/>
        </w:rPr>
        <w:t>'height'</w:t>
      </w:r>
      <w:r w:rsidR="00847A81" w:rsidRPr="00DA4877">
        <w:rPr>
          <w:rFonts w:ascii="Courier New" w:hAnsi="Courier New" w:cs="Courier New"/>
          <w:color w:val="444444"/>
          <w:sz w:val="18"/>
        </w:rPr>
        <w:t>]), self.score_location[</w:t>
      </w:r>
      <w:r w:rsidR="00847A81" w:rsidRPr="00DA4877">
        <w:rPr>
          <w:rFonts w:ascii="Courier New" w:hAnsi="Courier New" w:cs="Courier New"/>
          <w:color w:val="880000"/>
          <w:sz w:val="18"/>
        </w:rPr>
        <w:t>'left'</w:t>
      </w:r>
      <w:r w:rsidR="00847A81" w:rsidRPr="00DA4877">
        <w:rPr>
          <w:rFonts w:ascii="Courier New" w:hAnsi="Courier New" w:cs="Courier New"/>
          <w:color w:val="444444"/>
          <w:sz w:val="18"/>
        </w:rPr>
        <w:t>]:(self.score_location[</w:t>
      </w:r>
      <w:r w:rsidR="00847A81" w:rsidRPr="00DA4877">
        <w:rPr>
          <w:rFonts w:ascii="Courier New" w:hAnsi="Courier New" w:cs="Courier New"/>
          <w:color w:val="880000"/>
          <w:sz w:val="18"/>
        </w:rPr>
        <w:t>'left'</w:t>
      </w:r>
      <w:r w:rsidR="00847A81" w:rsidRPr="00DA4877">
        <w:rPr>
          <w:rFonts w:ascii="Courier New" w:hAnsi="Courier New" w:cs="Courier New"/>
          <w:color w:val="444444"/>
          <w:sz w:val="18"/>
        </w:rPr>
        <w:t>] + self.score_location[</w:t>
      </w:r>
      <w:r w:rsidR="00847A81" w:rsidRPr="00DA4877">
        <w:rPr>
          <w:rFonts w:ascii="Courier New" w:hAnsi="Courier New" w:cs="Courier New"/>
          <w:color w:val="880000"/>
          <w:sz w:val="18"/>
        </w:rPr>
        <w:t>'width'</w:t>
      </w:r>
      <w:r w:rsidR="00847A81" w:rsidRPr="00DA4877">
        <w:rPr>
          <w:rFonts w:ascii="Courier New" w:hAnsi="Courier New" w:cs="Courier New"/>
          <w:color w:val="444444"/>
          <w:sz w:val="18"/>
        </w:rPr>
        <w:t>])]</w:t>
      </w:r>
      <w:r w:rsidR="00847A81" w:rsidRPr="00DA4877">
        <w:rPr>
          <w:rFonts w:ascii="Courier New" w:hAnsi="Courier New" w:cs="Courier New"/>
          <w:color w:val="444444"/>
          <w:sz w:val="18"/>
        </w:rPr>
        <w:br/>
        <w:t xml:space="preserve">        </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Calculate the reward by subtracting the previous score from the current score</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If the song is over, or the score isn't recognized properly, set reward to 0 to avoid accidently returning a negative reward</w:t>
      </w:r>
      <w:r w:rsidR="00847A81" w:rsidRPr="00DA4877">
        <w:rPr>
          <w:rFonts w:ascii="Courier New" w:hAnsi="Courier New" w:cs="Courier New"/>
          <w:color w:val="444444"/>
          <w:sz w:val="18"/>
        </w:rPr>
        <w:br/>
        <w:t xml:space="preserve">  new_reward = self.pattern_recog_helper.analyze_score(obs)</w:t>
      </w:r>
      <w:r w:rsidR="00847A81" w:rsidRPr="00DA4877">
        <w:rPr>
          <w:rFonts w:ascii="Courier New" w:hAnsi="Courier New" w:cs="Courier New"/>
          <w:color w:val="444444"/>
          <w:sz w:val="18"/>
        </w:rPr>
        <w:br/>
        <w:t xml:space="preserve">  </w:t>
      </w:r>
      <w:r w:rsidR="00847A81" w:rsidRPr="00DA4877">
        <w:rPr>
          <w:rFonts w:ascii="Courier New" w:hAnsi="Courier New" w:cs="Courier New"/>
          <w:b/>
          <w:color w:val="444444"/>
          <w:sz w:val="18"/>
        </w:rPr>
        <w:t>if</w:t>
      </w:r>
      <w:r w:rsidR="00847A81" w:rsidRPr="00DA4877">
        <w:rPr>
          <w:rFonts w:ascii="Courier New" w:hAnsi="Courier New" w:cs="Courier New"/>
          <w:color w:val="444444"/>
          <w:sz w:val="18"/>
        </w:rPr>
        <w:t xml:space="preserve"> (new_reward &gt; self.previous_reward):</w:t>
      </w:r>
      <w:r w:rsidR="00847A81" w:rsidRPr="00DA4877">
        <w:rPr>
          <w:rFonts w:ascii="Courier New" w:hAnsi="Courier New" w:cs="Courier New"/>
          <w:color w:val="444444"/>
          <w:sz w:val="18"/>
        </w:rPr>
        <w:br/>
        <w:t xml:space="preserve">    reward = new_reward - self.previous_reward</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Set the current reward as the previous reward for the next iteration</w:t>
      </w:r>
      <w:r w:rsidR="00847A81" w:rsidRPr="00DA4877">
        <w:rPr>
          <w:rFonts w:ascii="Courier New" w:hAnsi="Courier New" w:cs="Courier New"/>
          <w:color w:val="444444"/>
          <w:sz w:val="18"/>
        </w:rPr>
        <w:br/>
        <w:t xml:space="preserve">    self.previous_reward = new_reward</w:t>
      </w:r>
      <w:r w:rsidR="00847A81" w:rsidRPr="00DA4877">
        <w:rPr>
          <w:rFonts w:ascii="Courier New" w:hAnsi="Courier New" w:cs="Courier New"/>
          <w:color w:val="444444"/>
          <w:sz w:val="18"/>
        </w:rPr>
        <w:br/>
        <w:t xml:space="preserve">  </w:t>
      </w:r>
      <w:r w:rsidR="00847A81" w:rsidRPr="00DA4877">
        <w:rPr>
          <w:rFonts w:ascii="Courier New" w:hAnsi="Courier New" w:cs="Courier New"/>
          <w:b/>
          <w:color w:val="444444"/>
          <w:sz w:val="18"/>
        </w:rPr>
        <w:t>else</w:t>
      </w:r>
      <w:r w:rsidR="00847A81" w:rsidRPr="00DA4877">
        <w:rPr>
          <w:rFonts w:ascii="Courier New" w:hAnsi="Courier New" w:cs="Courier New"/>
          <w:color w:val="444444"/>
          <w:sz w:val="18"/>
        </w:rPr>
        <w:t>:</w:t>
      </w:r>
      <w:r w:rsidR="00847A81" w:rsidRPr="00DA4877">
        <w:rPr>
          <w:rFonts w:ascii="Courier New" w:hAnsi="Courier New" w:cs="Courier New"/>
          <w:color w:val="444444"/>
          <w:sz w:val="18"/>
        </w:rPr>
        <w:br/>
        <w:t xml:space="preserve">    reward = </w:t>
      </w:r>
      <w:r w:rsidR="00847A81" w:rsidRPr="00DA4877">
        <w:rPr>
          <w:rFonts w:ascii="Courier New" w:hAnsi="Courier New" w:cs="Courier New"/>
          <w:color w:val="880000"/>
          <w:sz w:val="18"/>
        </w:rPr>
        <w:t>0</w:t>
      </w:r>
      <w:r w:rsidR="00847A81" w:rsidRPr="00DA4877">
        <w:rPr>
          <w:rFonts w:ascii="Courier New" w:hAnsi="Courier New" w:cs="Courier New"/>
          <w:color w:val="444444"/>
          <w:sz w:val="18"/>
        </w:rPr>
        <w:br/>
        <w:t xml:space="preserve">  </w:t>
      </w:r>
      <w:r w:rsidR="00847A81" w:rsidRPr="00DA4877">
        <w:rPr>
          <w:rFonts w:ascii="Courier New" w:hAnsi="Courier New" w:cs="Courier New"/>
          <w:b/>
          <w:color w:val="444444"/>
          <w:sz w:val="18"/>
        </w:rPr>
        <w:t>return</w:t>
      </w:r>
      <w:r w:rsidR="00847A81" w:rsidRPr="00DA4877">
        <w:rPr>
          <w:rFonts w:ascii="Courier New" w:hAnsi="Courier New" w:cs="Courier New"/>
          <w:color w:val="444444"/>
          <w:sz w:val="18"/>
        </w:rPr>
        <w:t xml:space="preserve"> reward</w:t>
      </w:r>
    </w:p>
    <w:p w14:paraId="7EF3FF5D" w14:textId="2A34B85C" w:rsidR="007B2601" w:rsidRDefault="007B2601" w:rsidP="007B2601">
      <w:pPr>
        <w:pStyle w:val="Beschriftung"/>
      </w:pPr>
      <w:bookmarkStart w:id="34" w:name="_Toc143039300"/>
      <w:r>
        <w:t xml:space="preserve">Listing </w:t>
      </w:r>
      <w:fldSimple w:instr=" SEQ Listing \* ARABIC ">
        <w:r w:rsidR="00955E3D">
          <w:rPr>
            <w:noProof/>
          </w:rPr>
          <w:t>6</w:t>
        </w:r>
      </w:fldSimple>
      <w:r>
        <w:t xml:space="preserve"> - Code der get_reward-Methode des Environments</w:t>
      </w:r>
      <w:bookmarkEnd w:id="34"/>
    </w:p>
    <w:p w14:paraId="529440BD" w14:textId="77777777" w:rsidR="00003CB8" w:rsidRPr="00003CB8" w:rsidRDefault="00003CB8" w:rsidP="00003CB8"/>
    <w:p w14:paraId="117EE6AA" w14:textId="581E70FA" w:rsidR="00FD496A" w:rsidRDefault="00FD496A" w:rsidP="00490D95">
      <w:pPr>
        <w:pStyle w:val="berschrift3"/>
        <w:numPr>
          <w:ilvl w:val="2"/>
          <w:numId w:val="8"/>
        </w:numPr>
      </w:pPr>
      <w:bookmarkStart w:id="35" w:name="_Toc143039392"/>
      <w:r>
        <w:t>Jupyter Notebook</w:t>
      </w:r>
      <w:bookmarkEnd w:id="35"/>
    </w:p>
    <w:p w14:paraId="22E10E99" w14:textId="2EF9CD03" w:rsidR="00FD496A" w:rsidRDefault="00FD496A" w:rsidP="00490D95"/>
    <w:p w14:paraId="44162686" w14:textId="245F8C83"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w:t>
      </w:r>
      <w:r w:rsidR="00792671">
        <w:fldChar w:fldCharType="begin"/>
      </w:r>
      <w:r w:rsidR="00792671">
        <w:instrText xml:space="preserve"> XE "</w:instrText>
      </w:r>
      <w:r w:rsidR="00792671" w:rsidRPr="003E7D5B">
        <w:instrText>z.B.</w:instrText>
      </w:r>
      <w:r w:rsidR="00792671">
        <w:instrText>" \t "</w:instrText>
      </w:r>
      <w:r w:rsidR="00792671" w:rsidRPr="009628DF">
        <w:rPr>
          <w:rFonts w:asciiTheme="minorHAnsi" w:hAnsiTheme="minorHAnsi" w:cstheme="minorHAnsi"/>
          <w:i/>
        </w:rPr>
        <w:instrText>zum Beispiel</w:instrText>
      </w:r>
      <w:r w:rsidR="00792671">
        <w:instrText xml:space="preserve">" </w:instrText>
      </w:r>
      <w:r w:rsidR="00792671">
        <w:fldChar w:fldCharType="end"/>
      </w:r>
      <w:r w:rsidRPr="00FD496A">
        <w:t xml:space="preserve"> in den Bereichen Data Science und Machine Learning. Sie ermöglichen es</w:t>
      </w:r>
      <w:r w:rsidR="001F51A0">
        <w:t>,</w:t>
      </w:r>
      <w:r w:rsidRPr="00FD496A">
        <w:t xml:space="preserve"> Code, Dokumentation und Output in einer Datei zu vereinen</w:t>
      </w:r>
      <w:r w:rsidR="00563985">
        <w:t xml:space="preserve"> </w:t>
      </w:r>
      <w:sdt>
        <w:sdtPr>
          <w:alias w:val="To edit, see citavi.com/edit"/>
          <w:tag w:val="CitaviPlaceholder#27bc615e-03bb-4998-a890-d874f38d8f26"/>
          <w:id w:val="607698396"/>
          <w:placeholder>
            <w:docPart w:val="DefaultPlaceholder_-1854013440"/>
          </w:placeholder>
        </w:sdtPr>
        <w:sdtEndPr/>
        <w:sdtContent>
          <w:r w:rsidR="00563985">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mI4YzM2LTBiYzUtNDQxMi1iNDQ1LTY3NGM5ZTkxYWI4NyIsIlJhbmdlTGVuZ3RoIjoyMiwiUmVmZXJlbmNlSWQiOiJlNzRmNzcyNi1kZjAzLTQ2YjktOTZkMC0yN2ZiYWNlN2Q4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p1cHl0ZXItbm90ZWJvb2sucmVhZHRoZWRvY3MuaW8vZW4vc3RhYmxlLyIsIlVyaVN0cmluZyI6Imh0dHBzOi8vanVweXRlci1ub3RlYm9vay5yZWFkdGhlZG9jcy5pby9lbi9zdGFi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}</w:instrText>
          </w:r>
          <w:r w:rsidR="00563985">
            <w:fldChar w:fldCharType="separate"/>
          </w:r>
          <w:r w:rsidR="0030275B">
            <w:t>(Project Jupyter 2023)</w:t>
          </w:r>
          <w:r w:rsidR="00563985">
            <w:fldChar w:fldCharType="end"/>
          </w:r>
        </w:sdtContent>
      </w:sdt>
      <w:r w:rsidRPr="00FD496A">
        <w:t>.</w:t>
      </w:r>
    </w:p>
    <w:p w14:paraId="02F6EAD4" w14:textId="19515910"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1F51A0">
        <w:t xml:space="preserve"> </w:t>
      </w:r>
      <w:r w:rsidR="001F51A0" w:rsidRPr="00FD496A">
        <w:t>de</w:t>
      </w:r>
      <w:r w:rsidR="001F51A0">
        <w:t>n</w:t>
      </w:r>
      <w:r w:rsidR="001F51A0" w:rsidRPr="00FD496A">
        <w:t xml:space="preserve"> Entwicklung</w:t>
      </w:r>
      <w:r w:rsidR="001F51A0">
        <w:t>sprozess</w:t>
      </w:r>
      <w:r w:rsidR="001F51A0" w:rsidRPr="00FD496A">
        <w:t xml:space="preserve"> erleichtert hat</w:t>
      </w:r>
      <w:r w:rsidR="001F51A0">
        <w:t>.</w:t>
      </w:r>
      <w:r w:rsidR="00D15FC4">
        <w:t xml:space="preserve"> </w:t>
      </w:r>
      <w:r w:rsidR="001F51A0">
        <w:t>D</w:t>
      </w:r>
      <w:r w:rsidR="00D15FC4">
        <w:t>as Erstellen von Graphen</w:t>
      </w:r>
      <w:r w:rsidRPr="00FD496A">
        <w:t xml:space="preserve"> mit</w:t>
      </w:r>
      <w:r w:rsidR="001F51A0">
        <w:t>h</w:t>
      </w:r>
      <w:r w:rsidRPr="00FD496A">
        <w:t xml:space="preserve">ilfe von </w:t>
      </w:r>
      <w:r w:rsidR="00E3587C">
        <w:t>dem Python-Package „</w:t>
      </w:r>
      <w:r w:rsidRPr="00FD496A">
        <w:t>matplotlib</w:t>
      </w:r>
      <w:r w:rsidR="00E3587C">
        <w:t>“</w:t>
      </w:r>
      <w:r w:rsidR="001F51A0">
        <w:t xml:space="preserve"> konnte ebenfalls schnell durchgeführt werden, was ein großer Vorteil war</w:t>
      </w:r>
      <w:r w:rsidRPr="00FD496A">
        <w:t>.</w:t>
      </w:r>
    </w:p>
    <w:p w14:paraId="403AC63B" w14:textId="5CC0C360"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w:t>
      </w:r>
      <w:r w:rsidRPr="00FD496A">
        <w:lastRenderedPageBreak/>
        <w:t>Import-Aufrufe, welche nur einmal ausgeführt werden müssen</w:t>
      </w:r>
      <w:r w:rsidR="001F51A0">
        <w:t>,</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xml:space="preserve">, mussten bei jedem Funktionsaufruf nicht alle Import-Aufrufe ausgeführt werden, was Zeit und Rechenkraft spart. </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1771650"/>
                    </a:xfrm>
                    <a:prstGeom prst="rect">
                      <a:avLst/>
                    </a:prstGeom>
                  </pic:spPr>
                </pic:pic>
              </a:graphicData>
            </a:graphic>
          </wp:inline>
        </w:drawing>
      </w:r>
    </w:p>
    <w:p w14:paraId="5283C290" w14:textId="5AD9A6AC" w:rsidR="00847A81" w:rsidRDefault="00847A81" w:rsidP="00847A81">
      <w:pPr>
        <w:pStyle w:val="Beschriftung"/>
        <w:jc w:val="both"/>
      </w:pPr>
      <w:bookmarkStart w:id="36" w:name="_Toc143039313"/>
      <w:r>
        <w:t xml:space="preserve">Abb. </w:t>
      </w:r>
      <w:fldSimple w:instr=" SEQ Abb. \* ARABIC ">
        <w:r w:rsidR="00955E3D">
          <w:rPr>
            <w:noProof/>
          </w:rPr>
          <w:t>6</w:t>
        </w:r>
      </w:fldSimple>
      <w:r>
        <w:t xml:space="preserve"> - Zwei Code-Cells eines Jupyter Notebooks innerhalb der Entwicklungsumgebung Visual Studio Code</w:t>
      </w:r>
      <w:bookmarkEnd w:id="36"/>
    </w:p>
    <w:p w14:paraId="1957094A" w14:textId="24BBC510" w:rsidR="00FD496A" w:rsidRPr="00FD496A" w:rsidRDefault="00FD496A" w:rsidP="003C11C5">
      <w:pPr>
        <w:jc w:val="both"/>
      </w:pPr>
      <w:r w:rsidRPr="00FD496A">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09BC92BD" w14:textId="7D49F6D8" w:rsidR="00847A81" w:rsidRDefault="00FD496A" w:rsidP="001F51A0">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xml:space="preserve"> und keine Notebook-Datei</w:t>
      </w:r>
      <w:r w:rsidRPr="00FD496A">
        <w:t xml:space="preserve"> genutzt, wäre dieser Schritt einfacher.</w:t>
      </w:r>
      <w:r w:rsidR="00847A81">
        <w:br w:type="page"/>
      </w:r>
    </w:p>
    <w:p w14:paraId="2F0F570F" w14:textId="336B27CC" w:rsidR="00FD496A" w:rsidRDefault="00FD496A" w:rsidP="00490D95">
      <w:pPr>
        <w:pStyle w:val="berschrift3"/>
        <w:numPr>
          <w:ilvl w:val="2"/>
          <w:numId w:val="8"/>
        </w:numPr>
      </w:pPr>
      <w:bookmarkStart w:id="37" w:name="_Toc143039393"/>
      <w:r>
        <w:lastRenderedPageBreak/>
        <w:t>Custom Theming</w:t>
      </w:r>
      <w:bookmarkEnd w:id="37"/>
    </w:p>
    <w:p w14:paraId="30E2856B" w14:textId="7D251835" w:rsidR="00FD496A" w:rsidRDefault="00FD496A" w:rsidP="00490D95"/>
    <w:p w14:paraId="131EAE41" w14:textId="287D5589" w:rsidR="00FD496A" w:rsidRDefault="00A70305" w:rsidP="003C11C5">
      <w:pPr>
        <w:jc w:val="both"/>
      </w:pPr>
      <w:r>
        <w:t>Informationen auf dem Bildschirm sind ein wichtiges Thema</w:t>
      </w:r>
      <w:r w:rsidR="00FD496A" w:rsidRPr="00FD496A">
        <w:t xml:space="preserve">. Diese können für </w:t>
      </w:r>
      <w:r w:rsidR="00F90166">
        <w:t>den</w:t>
      </w:r>
      <w:r w:rsidR="00FD496A" w:rsidRPr="00FD496A">
        <w:t xml:space="preserve"> Spieler zwar </w:t>
      </w:r>
      <w:r w:rsidR="008A135A">
        <w:t>relevant</w:t>
      </w:r>
      <w:r w:rsidR="00FD496A" w:rsidRPr="00FD496A">
        <w:t xml:space="preserve">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18846" cy="4147499"/>
                    </a:xfrm>
                    <a:prstGeom prst="rect">
                      <a:avLst/>
                    </a:prstGeom>
                  </pic:spPr>
                </pic:pic>
              </a:graphicData>
            </a:graphic>
          </wp:inline>
        </w:drawing>
      </w:r>
    </w:p>
    <w:p w14:paraId="4BEE3313" w14:textId="4D2C0315" w:rsidR="00FD496A" w:rsidRDefault="00847A81" w:rsidP="00847A81">
      <w:pPr>
        <w:pStyle w:val="Beschriftung"/>
        <w:jc w:val="both"/>
      </w:pPr>
      <w:bookmarkStart w:id="38" w:name="_Toc143039314"/>
      <w:r>
        <w:t xml:space="preserve">Abb. </w:t>
      </w:r>
      <w:fldSimple w:instr=" SEQ Abb. \* ARABIC ">
        <w:r w:rsidR="00955E3D">
          <w:rPr>
            <w:noProof/>
          </w:rPr>
          <w:t>7</w:t>
        </w:r>
      </w:fldSimple>
      <w:r>
        <w:t xml:space="preserve"> - Screenshots des Gameplays, bei welchem die</w:t>
      </w:r>
      <w:r w:rsidR="00CF3CAF">
        <w:t xml:space="preserve"> durch den Template Matching</w:t>
      </w:r>
      <w:r>
        <w:t xml:space="preserve"> </w:t>
      </w:r>
      <w:r w:rsidR="00CF3CAF">
        <w:t xml:space="preserve">Algorithmus </w:t>
      </w:r>
      <w:r>
        <w:t>erkannten Elemente markiert wurden</w:t>
      </w:r>
      <w:bookmarkEnd w:id="38"/>
    </w:p>
    <w:p w14:paraId="4D376AB6" w14:textId="53208DC1" w:rsidR="00FD496A" w:rsidRPr="00FD496A" w:rsidRDefault="00FD496A" w:rsidP="003C11C5">
      <w:pPr>
        <w:jc w:val="both"/>
      </w:pPr>
      <w:r w:rsidRPr="00FD496A">
        <w:t xml:space="preserve">Wie man sieht, kann das Programm die beiden Pfeile in der Mitte des Bildes nicht als solche erkennen, da sich dort das sogenannte </w:t>
      </w:r>
      <w:r w:rsidR="009071C8">
        <w:t>„</w:t>
      </w:r>
      <w:r w:rsidRPr="00FD496A">
        <w:t>Judg</w:t>
      </w:r>
      <w:r w:rsidR="00490D95">
        <w:t>e</w:t>
      </w:r>
      <w:r w:rsidRPr="00FD496A">
        <w:t>ment” befindet - ein Feedback für den Spieler, ob und wie gut er die Note getroffen hat. Durch den Text und die Zahl können die Pfeile nicht gut erkannt werden.</w:t>
      </w:r>
    </w:p>
    <w:p w14:paraId="104DA136" w14:textId="5203DF11" w:rsidR="00FD496A" w:rsidRPr="00FD496A" w:rsidRDefault="00FD496A" w:rsidP="003C11C5">
      <w:pPr>
        <w:jc w:val="both"/>
      </w:pPr>
      <w:r w:rsidRPr="00FD496A">
        <w:t xml:space="preserve">Ähnlich sieht es auch mit dem </w:t>
      </w:r>
      <w:r w:rsidR="00D15FC4">
        <w:t>nicht</w:t>
      </w:r>
      <w:r w:rsidR="008A135A">
        <w:t>-</w:t>
      </w:r>
      <w:r w:rsidR="00D15FC4">
        <w:t xml:space="preserve">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3CFFAAA2" w:rsidR="00FD496A" w:rsidRDefault="00FD496A" w:rsidP="003C11C5">
      <w:pPr>
        <w:jc w:val="both"/>
      </w:pPr>
      <w:r w:rsidRPr="00FD496A">
        <w:t xml:space="preserve">Dazu kommen noch weitere Elemente, </w:t>
      </w:r>
      <w:r w:rsidR="008A135A">
        <w:t>die</w:t>
      </w:r>
      <w:r w:rsidRPr="00FD496A">
        <w:t xml:space="preserve"> Teile des Spielfeldes verdecken - die Anzeige am oberen Rand, welche zeigt, wie viele Lebenspunkte der Spieler noch hat, oder die Schwierigkeitsanzeige des Levels am unteren Rand.</w:t>
      </w:r>
    </w:p>
    <w:p w14:paraId="215DFAAD" w14:textId="7094D97D"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w:t>
      </w:r>
      <w:r w:rsidR="008A135A">
        <w:t>s</w:t>
      </w:r>
      <w:r w:rsidRPr="00490D95">
        <w:t>pieler</w:t>
      </w:r>
      <w:r w:rsidR="008A135A">
        <w:t>-</w:t>
      </w:r>
      <w:r w:rsidRPr="00490D95">
        <w:t xml:space="preserve">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9071C8">
        <w:t>, also</w:t>
      </w:r>
      <w:r w:rsidR="00345007">
        <w:t xml:space="preserve"> </w:t>
      </w:r>
      <w:r w:rsidRPr="00345007">
        <w:t>die Datei, die für den Großteil von Themeänderungen zuständig ist</w:t>
      </w:r>
      <w:r w:rsidR="009071C8">
        <w:t xml:space="preserve">, </w:t>
      </w:r>
      <w:r w:rsidRPr="00345007">
        <w:t xml:space="preserve">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3A830ECC" w:rsidR="00FD496A" w:rsidRDefault="00490D95" w:rsidP="003C11C5">
      <w:pPr>
        <w:jc w:val="both"/>
      </w:pPr>
      <w:r w:rsidRPr="00490D95">
        <w:t>Da ein generelles Ausblenden</w:t>
      </w:r>
      <w:r w:rsidR="00CF3CAF">
        <w:t xml:space="preserve"> des Judg</w:t>
      </w:r>
      <w:r w:rsidR="001B3868">
        <w:t>e</w:t>
      </w:r>
      <w:r w:rsidR="00CF3CAF">
        <w:t>ments in der für den Gameplaybereich zuständigen Other.lua-Datei</w:t>
      </w:r>
      <w:r w:rsidRPr="00490D95">
        <w:t xml:space="preserve">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29426" cy="1848108"/>
                    </a:xfrm>
                    <a:prstGeom prst="rect">
                      <a:avLst/>
                    </a:prstGeom>
                  </pic:spPr>
                </pic:pic>
              </a:graphicData>
            </a:graphic>
          </wp:inline>
        </w:drawing>
      </w:r>
    </w:p>
    <w:p w14:paraId="0CF9543A" w14:textId="7D849176" w:rsidR="00EB4406" w:rsidRDefault="00317E41" w:rsidP="00317E41">
      <w:pPr>
        <w:pStyle w:val="Beschriftung"/>
        <w:jc w:val="both"/>
      </w:pPr>
      <w:bookmarkStart w:id="39" w:name="_Toc143039315"/>
      <w:r>
        <w:t xml:space="preserve">Abb. </w:t>
      </w:r>
      <w:fldSimple w:instr=" SEQ Abb. \* ARABIC ">
        <w:r w:rsidR="00955E3D">
          <w:rPr>
            <w:noProof/>
          </w:rPr>
          <w:t>8</w:t>
        </w:r>
      </w:fldSimple>
      <w:r>
        <w:t xml:space="preserve"> </w:t>
      </w:r>
      <w:r w:rsidR="00CF3CAF">
        <w:t>–</w:t>
      </w:r>
      <w:r>
        <w:t xml:space="preserve"> </w:t>
      </w:r>
      <w:r w:rsidR="00CF3CAF">
        <w:t xml:space="preserve">Auszug der </w:t>
      </w:r>
      <w:r>
        <w:t>metrics.ini</w:t>
      </w:r>
      <w:r w:rsidR="00CF3CAF">
        <w:t>-Datei im StepMania 5 Ordner</w:t>
      </w:r>
      <w:bookmarkEnd w:id="39"/>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20005" cy="1305107"/>
                    </a:xfrm>
                    <a:prstGeom prst="rect">
                      <a:avLst/>
                    </a:prstGeom>
                  </pic:spPr>
                </pic:pic>
              </a:graphicData>
            </a:graphic>
          </wp:inline>
        </w:drawing>
      </w:r>
    </w:p>
    <w:p w14:paraId="625E704B" w14:textId="112186E1" w:rsidR="00490D95" w:rsidRDefault="00317E41" w:rsidP="00317E41">
      <w:pPr>
        <w:pStyle w:val="Beschriftung"/>
        <w:jc w:val="both"/>
      </w:pPr>
      <w:bookmarkStart w:id="40" w:name="_Toc143039316"/>
      <w:r>
        <w:t xml:space="preserve">Abb. </w:t>
      </w:r>
      <w:fldSimple w:instr=" SEQ Abb. \* ARABIC ">
        <w:r w:rsidR="00955E3D">
          <w:rPr>
            <w:noProof/>
          </w:rPr>
          <w:t>9</w:t>
        </w:r>
      </w:fldSimple>
      <w:r>
        <w:t xml:space="preserve"> </w:t>
      </w:r>
      <w:r w:rsidR="00CF3CAF">
        <w:t>–</w:t>
      </w:r>
      <w:r>
        <w:t xml:space="preserve"> </w:t>
      </w:r>
      <w:r w:rsidR="00CF3CAF">
        <w:t xml:space="preserve">Auszug der </w:t>
      </w:r>
      <w:r>
        <w:t>Other.lua</w:t>
      </w:r>
      <w:r w:rsidR="00CF3CAF">
        <w:t>-Datei im StepMania 5 Ordner</w:t>
      </w:r>
      <w:bookmarkEnd w:id="40"/>
    </w:p>
    <w:p w14:paraId="6618AEFB" w14:textId="77777777" w:rsidR="00F559ED" w:rsidRDefault="00F559ED" w:rsidP="00F559ED"/>
    <w:p w14:paraId="76A023B8" w14:textId="26C5E624" w:rsidR="00317E41" w:rsidRDefault="00490D95" w:rsidP="00B243B8">
      <w:pPr>
        <w:jc w:val="both"/>
      </w:pPr>
      <w:r w:rsidRPr="00490D95">
        <w:t>Hier sieht man das finale Overlay nach Anwendung der Modifikationen durch das eigen</w:t>
      </w:r>
      <w:r w:rsidR="008A135A">
        <w:t>-</w:t>
      </w:r>
      <w:r w:rsidRPr="00490D95">
        <w:t xml:space="preserve">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3161030"/>
                    </a:xfrm>
                    <a:prstGeom prst="rect">
                      <a:avLst/>
                    </a:prstGeom>
                  </pic:spPr>
                </pic:pic>
              </a:graphicData>
            </a:graphic>
          </wp:inline>
        </w:drawing>
      </w:r>
    </w:p>
    <w:p w14:paraId="4E166278" w14:textId="53B13506" w:rsidR="00317E41" w:rsidRDefault="00317E41" w:rsidP="00317E41">
      <w:pPr>
        <w:pStyle w:val="Beschriftung"/>
        <w:jc w:val="both"/>
      </w:pPr>
      <w:bookmarkStart w:id="41" w:name="_Toc143039317"/>
      <w:r>
        <w:t xml:space="preserve">Abb. </w:t>
      </w:r>
      <w:fldSimple w:instr=" SEQ Abb. \* ARABIC ">
        <w:r w:rsidR="00955E3D">
          <w:rPr>
            <w:noProof/>
          </w:rPr>
          <w:t>10</w:t>
        </w:r>
      </w:fldSimple>
      <w:r>
        <w:t xml:space="preserve"> - User Interface nach den Änderungen am Theme</w:t>
      </w:r>
      <w:bookmarkEnd w:id="41"/>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42" w:name="_Toc143039394"/>
      <w:r>
        <w:lastRenderedPageBreak/>
        <w:t>Tesseract</w:t>
      </w:r>
      <w:r w:rsidR="00F559ED">
        <w:t xml:space="preserve"> und Template Matching</w:t>
      </w:r>
      <w:bookmarkEnd w:id="42"/>
    </w:p>
    <w:p w14:paraId="148B495F" w14:textId="3E8A8818" w:rsidR="00490D95" w:rsidRDefault="00490D95" w:rsidP="00490D95"/>
    <w:p w14:paraId="68CC558B" w14:textId="1C56B059" w:rsidR="00490D95" w:rsidRPr="00490D95" w:rsidRDefault="00DB6D1E" w:rsidP="003C11C5">
      <w:pPr>
        <w:jc w:val="both"/>
      </w:pPr>
      <w:r>
        <w:t>Für</w:t>
      </w:r>
      <w:r w:rsidR="00F7726A">
        <w:t xml:space="preserve"> ein zuverlässiges StepMania-Environment</w:t>
      </w:r>
      <w:r>
        <w:t xml:space="preserve"> werden</w:t>
      </w:r>
      <w:r w:rsidR="00F7726A">
        <w:t xml:space="preserve"> Lösungen für zwei Probleme benötigt</w:t>
      </w:r>
      <w:r w:rsidR="00053769">
        <w:t>: M</w:t>
      </w:r>
      <w:r w:rsidR="00490D95" w:rsidRPr="00F7726A">
        <w:t xml:space="preserve">an </w:t>
      </w:r>
      <w:r w:rsidR="00F7726A">
        <w:t>braucht</w:t>
      </w:r>
      <w:r w:rsidR="00490D95" w:rsidRPr="00F7726A">
        <w:t xml:space="preserve"> ein verlässliches Reward-System, welches den vorangegangenen Input bewertet, und man benötigt eine Funktion, </w:t>
      </w:r>
      <w:r w:rsidR="008A135A">
        <w:t>die</w:t>
      </w:r>
      <w:r w:rsidR="00490D95" w:rsidRPr="00F7726A">
        <w:t xml:space="preserve"> erkennt, ob ein Song vorüber ist, </w:t>
      </w:r>
      <w:r w:rsidR="008A135A">
        <w:t>um</w:t>
      </w:r>
      <w:r w:rsidR="00490D95" w:rsidRPr="00F7726A">
        <w:t xml:space="preserve"> dann den nächsten Song </w:t>
      </w:r>
      <w:r w:rsidR="008A135A">
        <w:t>auszuwählen.</w:t>
      </w:r>
    </w:p>
    <w:p w14:paraId="6393DE9A" w14:textId="2B214119" w:rsidR="00490D95" w:rsidRDefault="00490D95" w:rsidP="003C11C5">
      <w:pPr>
        <w:jc w:val="both"/>
      </w:pPr>
      <w:r w:rsidRPr="00490D95">
        <w:t xml:space="preserve">In der ersten Version des Environments wurde </w:t>
      </w:r>
      <w:r w:rsidR="00053769">
        <w:t>für beides</w:t>
      </w:r>
      <w:r w:rsidRPr="00490D95">
        <w:t xml:space="preserve"> Tesseract genutzt. Tesseract ist ein Open-Source-Programm, welches Optical Character Recognition, auch OCR</w:t>
      </w:r>
      <w:r w:rsidR="00792671">
        <w:fldChar w:fldCharType="begin"/>
      </w:r>
      <w:r w:rsidR="00792671">
        <w:instrText xml:space="preserve"> XE "</w:instrText>
      </w:r>
      <w:r w:rsidR="00792671" w:rsidRPr="00FF1117">
        <w:instrText>OCR</w:instrText>
      </w:r>
      <w:r w:rsidR="00792671">
        <w:instrText>" \t "</w:instrText>
      </w:r>
      <w:r w:rsidR="00792671" w:rsidRPr="00307F37">
        <w:rPr>
          <w:rFonts w:asciiTheme="minorHAnsi" w:hAnsiTheme="minorHAnsi" w:cstheme="minorHAnsi"/>
          <w:i/>
        </w:rPr>
        <w:instrText>Optical Character Recognition</w:instrText>
      </w:r>
      <w:r w:rsidR="00792671">
        <w:instrText xml:space="preserve">" </w:instrText>
      </w:r>
      <w:r w:rsidR="00792671">
        <w:fldChar w:fldCharType="end"/>
      </w:r>
      <w:r w:rsidRPr="00490D95">
        <w:t xml:space="preserve"> genannt, nutzt, um Text auf Bildern zu erkennen. Tesseract konnte mit Hilfe dieser OCR-Funktionalität genutzt werden, um verschiedene Teile des Bildschirms für die oben genannten Zwecke zu interpretieren.</w:t>
      </w:r>
    </w:p>
    <w:p w14:paraId="75361477" w14:textId="44B80F50"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588770"/>
                    </a:xfrm>
                    <a:prstGeom prst="rect">
                      <a:avLst/>
                    </a:prstGeom>
                  </pic:spPr>
                </pic:pic>
              </a:graphicData>
            </a:graphic>
          </wp:inline>
        </w:drawing>
      </w:r>
    </w:p>
    <w:p w14:paraId="625314B9" w14:textId="75CD94F1" w:rsidR="00317E41" w:rsidRDefault="00317E41" w:rsidP="00317E41">
      <w:pPr>
        <w:pStyle w:val="Beschriftung"/>
        <w:jc w:val="both"/>
      </w:pPr>
      <w:bookmarkStart w:id="43" w:name="_Toc143039318"/>
      <w:r>
        <w:t xml:space="preserve">Abb. </w:t>
      </w:r>
      <w:fldSimple w:instr=" SEQ Abb. \* ARABIC ">
        <w:r w:rsidR="00955E3D">
          <w:rPr>
            <w:noProof/>
          </w:rPr>
          <w:t>11</w:t>
        </w:r>
      </w:fldSimple>
      <w:r>
        <w:t xml:space="preserve"> - Erkannte Zahl als Output (oben) mit dem Screenshot der Zahl als Input (unten)</w:t>
      </w:r>
      <w:bookmarkEnd w:id="43"/>
    </w:p>
    <w:p w14:paraId="0F061C90" w14:textId="2371E237" w:rsidR="00490D95" w:rsidRPr="00490D95" w:rsidRDefault="00490D95" w:rsidP="003C11C5">
      <w:pPr>
        <w:jc w:val="both"/>
      </w:pPr>
      <w:r w:rsidRPr="00490D95">
        <w:t xml:space="preserve">Der zweite Anwendungsfall wird ähnlich gelöst. Hier muss erkannt werden, ob sich das Spiel derzeit auf dem Ergebnisscreen befindet, welcher angezeigt wird, wenn ein Song geendet hat. Um dies zu erkennen, wurde die gleiche 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lastRenderedPageBreak/>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3036570"/>
                    </a:xfrm>
                    <a:prstGeom prst="rect">
                      <a:avLst/>
                    </a:prstGeom>
                  </pic:spPr>
                </pic:pic>
              </a:graphicData>
            </a:graphic>
          </wp:inline>
        </w:drawing>
      </w:r>
    </w:p>
    <w:p w14:paraId="4FCE0432" w14:textId="1A396CB6" w:rsidR="00317E41" w:rsidRDefault="00317E41" w:rsidP="00317E41">
      <w:pPr>
        <w:pStyle w:val="Beschriftung"/>
        <w:jc w:val="both"/>
      </w:pPr>
      <w:bookmarkStart w:id="44" w:name="_Toc143039319"/>
      <w:r>
        <w:t xml:space="preserve">Abb. </w:t>
      </w:r>
      <w:fldSimple w:instr=" SEQ Abb. \* ARABIC ">
        <w:r w:rsidR="00955E3D">
          <w:rPr>
            <w:noProof/>
          </w:rPr>
          <w:t>12</w:t>
        </w:r>
      </w:fldSimple>
      <w:r>
        <w:t xml:space="preserve"> - Ergebnisscreen eines Charts</w:t>
      </w:r>
      <w:bookmarkEnd w:id="44"/>
    </w:p>
    <w:p w14:paraId="2ED00052" w14:textId="204DC6B1" w:rsidR="00490D95" w:rsidRPr="00490D95" w:rsidRDefault="00490D95" w:rsidP="003C11C5">
      <w:pPr>
        <w:jc w:val="both"/>
      </w:pPr>
      <w:r w:rsidRPr="00490D95">
        <w:t xml:space="preserve">Der Teil, auf den sich hier konzentriert wird, ist die obere linke Ecke, in welcher </w:t>
      </w:r>
      <w:r w:rsidR="009071C8">
        <w:t>„</w:t>
      </w:r>
      <w:r w:rsidRPr="00490D95">
        <w:t xml:space="preserve">Your Results” steht. Tesseract hat hier diesen kleinen Ausschnitt des Bildes </w:t>
      </w:r>
      <w:r w:rsidR="00967234">
        <w:t>a</w:t>
      </w:r>
      <w:r w:rsidR="00345007">
        <w:t>ls</w:t>
      </w:r>
      <w:r w:rsidR="00967234">
        <w:t xml:space="preserve"> Input </w:t>
      </w:r>
      <w:r w:rsidRPr="00490D95">
        <w:t xml:space="preserve">bekommen und sollte nun die Wörter </w:t>
      </w:r>
      <w:r w:rsidR="009071C8">
        <w:t>„</w:t>
      </w:r>
      <w:r w:rsidRPr="00490D95">
        <w:t xml:space="preserve">Your Results” erkennen. Wenn dies der Fall ist, wird </w:t>
      </w:r>
      <w:r w:rsidR="00345007">
        <w:t>die Reset-Methode ausgeführt</w:t>
      </w:r>
      <w:r w:rsidRPr="00490D95">
        <w:t xml:space="preserve">. </w:t>
      </w:r>
    </w:p>
    <w:p w14:paraId="0066C20D" w14:textId="2B173A06"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586E8246" w:rsidR="00490D95" w:rsidRPr="00490D95" w:rsidRDefault="00490D95" w:rsidP="003C11C5">
      <w:pPr>
        <w:jc w:val="both"/>
      </w:pPr>
      <w:r w:rsidRPr="00490D95">
        <w:t xml:space="preserve">Ein Array wurde gewählt, da Tesseract vor allem bei niedriger Auflösung manche Buchstaben als andere identifiziert. </w:t>
      </w:r>
      <w:r w:rsidR="009071C8">
        <w:t>„</w:t>
      </w:r>
      <w:r w:rsidRPr="00490D95">
        <w:t xml:space="preserve">Your Results” wurde bei </w:t>
      </w:r>
      <w:r w:rsidR="00967234">
        <w:t>geringerer</w:t>
      </w:r>
      <w:r w:rsidRPr="00490D95">
        <w:t xml:space="preserve"> Auflösung beispielsweise als </w:t>
      </w:r>
      <w:r w:rsidR="009071C8">
        <w:t>„</w:t>
      </w:r>
      <w:r w:rsidRPr="00490D95">
        <w:t xml:space="preserve">Yow Results” oder </w:t>
      </w:r>
      <w:r w:rsidR="009071C8">
        <w:t>„</w:t>
      </w:r>
      <w:r w:rsidRPr="00490D95">
        <w:t xml:space="preserve">Ywr Results” erkannt. Ist dies der Fall, können mithilfe des Arrays häufig auftretende Alternativen einbezogen werden. </w:t>
      </w:r>
    </w:p>
    <w:p w14:paraId="27F645CE" w14:textId="1AA22796"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w:t>
      </w:r>
      <w:r w:rsidR="008A135A">
        <w:t>e</w:t>
      </w:r>
      <w:r w:rsidRPr="00490D95">
        <w:t xml:space="preserve"> Umformatier</w:t>
      </w:r>
      <w:r w:rsidR="008A135A">
        <w:t>ung</w:t>
      </w:r>
      <w:r w:rsidRPr="00490D95">
        <w:t xml:space="preserve">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1716F6CE" w14:textId="77777777" w:rsidR="00460398" w:rsidRDefault="00460398" w:rsidP="003C11C5">
      <w:pPr>
        <w:jc w:val="both"/>
      </w:pPr>
      <w:r>
        <w:lastRenderedPageBreak/>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9065" cy="2194560"/>
                    </a:xfrm>
                    <a:prstGeom prst="rect">
                      <a:avLst/>
                    </a:prstGeom>
                  </pic:spPr>
                </pic:pic>
              </a:graphicData>
            </a:graphic>
          </wp:inline>
        </w:drawing>
      </w:r>
    </w:p>
    <w:p w14:paraId="669CE238" w14:textId="45C8433B" w:rsidR="00490D95" w:rsidRDefault="0013796C" w:rsidP="0013796C">
      <w:pPr>
        <w:pStyle w:val="Beschriftung"/>
        <w:jc w:val="both"/>
      </w:pPr>
      <w:bookmarkStart w:id="45" w:name="_Toc143039320"/>
      <w:r>
        <w:t xml:space="preserve">Abb. </w:t>
      </w:r>
      <w:fldSimple w:instr=" SEQ Abb. \* ARABIC ">
        <w:r w:rsidR="00955E3D">
          <w:rPr>
            <w:noProof/>
          </w:rPr>
          <w:t>13</w:t>
        </w:r>
      </w:fldSimple>
      <w:r>
        <w:t xml:space="preserve"> - Ergebnis des genannten Funktionsaufrufs (oben) und die dazu gehörende Observation (unten)</w:t>
      </w:r>
      <w:bookmarkEnd w:id="45"/>
    </w:p>
    <w:p w14:paraId="72362CD5" w14:textId="021A3103" w:rsidR="00490D95" w:rsidRPr="00490D95" w:rsidRDefault="00490D95" w:rsidP="003C11C5">
      <w:pPr>
        <w:jc w:val="both"/>
      </w:pPr>
      <w:r w:rsidRPr="00490D95">
        <w:t>Während d</w:t>
      </w:r>
      <w:r w:rsidR="008A135A">
        <w:t>ie</w:t>
      </w:r>
      <w:r w:rsidRPr="00490D95">
        <w:t xml:space="preserve"> Nutz</w:t>
      </w:r>
      <w:r w:rsidR="008A135A">
        <w:t>ung</w:t>
      </w:r>
      <w:r w:rsidRPr="00490D95">
        <w:t xml:space="preserve"> von Tesseract sehr unkompliziert und einfach ist, hat es einen für diesen Nutzungskontext nicht unerheblichen Nachteil - die Performance. Der Aufruf der Ergebnisscreen-Analyse dauerte abgerundet etwa 0</w:t>
      </w:r>
      <w:r w:rsidR="008A135A">
        <w:t>,</w:t>
      </w:r>
      <w:r w:rsidRPr="00490D95">
        <w:t xml:space="preserve">17 Sekunden. </w:t>
      </w:r>
      <w:r w:rsidR="00B4067E">
        <w:t>Dies klingt nach wenig</w:t>
      </w:r>
      <w:r w:rsidRPr="00490D95">
        <w:t>, jedoch ergibt sich dadurch, dass die Ergebnisscreen-Analyse und die Reward-Analyse beide in jedem Step ausgeführt werden, eine Zeit pro Step von etwa 0</w:t>
      </w:r>
      <w:r w:rsidR="008A135A">
        <w:t>,</w:t>
      </w:r>
      <w:r w:rsidRPr="00490D95">
        <w:t xml:space="preserve">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0D0B95A7" w:rsidR="00460398" w:rsidRPr="00460398" w:rsidRDefault="00460398" w:rsidP="007B2601">
      <w:pPr>
        <w:keepNext/>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w:t>
      </w:r>
      <w:r w:rsidR="00516E6F" w:rsidRPr="00460398">
        <w:rPr>
          <w:rFonts w:ascii="Courier New" w:hAnsi="Courier New" w:cs="Courier New"/>
          <w:color w:val="444444"/>
          <w:sz w:val="18"/>
        </w:rPr>
        <w:t xml:space="preserve">threshold = </w:t>
      </w:r>
      <w:r w:rsidR="00516E6F" w:rsidRPr="00460398">
        <w:rPr>
          <w:rFonts w:ascii="Courier New" w:hAnsi="Courier New" w:cs="Courier New"/>
          <w:color w:val="880000"/>
          <w:sz w:val="18"/>
        </w:rPr>
        <w:t>0.9</w:t>
      </w:r>
      <w:r w:rsidR="00516E6F">
        <w:rPr>
          <w:rFonts w:ascii="Courier New" w:hAnsi="Courier New" w:cs="Courier New"/>
          <w:color w:val="444444"/>
          <w:sz w:val="18"/>
        </w:rPr>
        <w:br/>
        <w:t xml:space="preserve">  </w:t>
      </w:r>
      <w:r w:rsidRPr="00460398">
        <w:rPr>
          <w:rFonts w:ascii="Courier New" w:hAnsi="Courier New" w:cs="Courier New"/>
          <w:color w:val="444444"/>
          <w:sz w:val="18"/>
        </w:rPr>
        <w:t>img_gray = cv.cvtColor(img, cv.COLOR_BGR2GRAY)</w:t>
      </w:r>
      <w:r w:rsidRPr="00460398">
        <w:rPr>
          <w:rFonts w:ascii="Courier New" w:hAnsi="Courier New" w:cs="Courier New"/>
          <w:color w:val="444444"/>
          <w:sz w:val="18"/>
        </w:rPr>
        <w:br/>
        <w:t xml:space="preserve">  res = cv.matchTemplate(img_gray, self.template_results,</w:t>
      </w:r>
      <w:r w:rsidR="00516E6F">
        <w:rPr>
          <w:rFonts w:ascii="Courier New" w:hAnsi="Courier New" w:cs="Courier New"/>
          <w:color w:val="444444"/>
          <w:sz w:val="18"/>
        </w:rPr>
        <w:t xml:space="preserve">    </w:t>
      </w:r>
      <w:r w:rsidRPr="00460398">
        <w:rPr>
          <w:rFonts w:ascii="Courier New" w:hAnsi="Courier New" w:cs="Courier New"/>
          <w:color w:val="444444"/>
          <w:sz w:val="18"/>
        </w:rPr>
        <w:t>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0F3E7EC2" w:rsidR="00460398" w:rsidRPr="00460398" w:rsidRDefault="007B2601" w:rsidP="007B2601">
      <w:pPr>
        <w:pStyle w:val="Beschriftung"/>
      </w:pPr>
      <w:bookmarkStart w:id="46" w:name="_Toc143039301"/>
      <w:r>
        <w:t xml:space="preserve">Listing </w:t>
      </w:r>
      <w:fldSimple w:instr=" SEQ Listing \* ARABIC ">
        <w:r w:rsidR="00955E3D">
          <w:rPr>
            <w:noProof/>
          </w:rPr>
          <w:t>7</w:t>
        </w:r>
      </w:fldSimple>
      <w:r>
        <w:t xml:space="preserve"> - Code der analyze_results-Funktion im Pattern Recognition Modul</w:t>
      </w:r>
      <w:bookmarkEnd w:id="46"/>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5F38E2F2" w:rsidR="00490D95" w:rsidRPr="00490D95" w:rsidRDefault="00490D95" w:rsidP="003C11C5">
      <w:pPr>
        <w:jc w:val="both"/>
      </w:pPr>
      <w:r w:rsidRPr="00490D95">
        <w:t xml:space="preserve">Wird zum Beispiel die Zahl </w:t>
      </w:r>
      <w:r w:rsidR="008A135A">
        <w:t xml:space="preserve">„4732“ </w:t>
      </w:r>
      <w:r w:rsidRPr="00490D95">
        <w:t xml:space="preserve">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2F32E277" w:rsidR="00490D95" w:rsidRPr="00490D95" w:rsidRDefault="00490D95" w:rsidP="003C11C5">
      <w:pPr>
        <w:jc w:val="both"/>
      </w:pPr>
      <w:r w:rsidRPr="00490D95">
        <w:t xml:space="preserve">Dieses Array würde jetzt der Zahl </w:t>
      </w:r>
      <w:r w:rsidR="008A135A">
        <w:t>„</w:t>
      </w:r>
      <w:r w:rsidRPr="00490D95">
        <w:t xml:space="preserve">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762DFF5F" w:rsidR="00490D95" w:rsidRDefault="00490D95" w:rsidP="009D4DAA">
      <w:pPr>
        <w:jc w:val="both"/>
      </w:pPr>
      <w:r w:rsidRPr="00490D95">
        <w:t>Anschließend werden die Zahlen, also die zweiten Werte in jedem Objekt</w:t>
      </w:r>
      <w:r w:rsidR="008A135A">
        <w:t>,</w:t>
      </w:r>
      <w:r w:rsidRPr="00490D95">
        <w:t xml:space="preserve"> aus dieser sortierten Reihenfolge ausgelesen und zusammengeführt, sodass das finale Ergebnis </w:t>
      </w:r>
      <w:r w:rsidR="008A135A">
        <w:t>„</w:t>
      </w:r>
      <w:r w:rsidRPr="00490D95">
        <w:t>4732” ist.</w:t>
      </w:r>
    </w:p>
    <w:p w14:paraId="5BF85494" w14:textId="3AD9FF8C" w:rsidR="00460398" w:rsidRPr="00460398" w:rsidRDefault="00460398" w:rsidP="007B2601">
      <w:pPr>
        <w:keepNext/>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r>
      <w:r w:rsidRPr="00460398">
        <w:rPr>
          <w:rFonts w:ascii="Courier New" w:hAnsi="Courier New" w:cs="Courier New"/>
          <w:color w:val="444444"/>
          <w:sz w:val="18"/>
        </w:rPr>
        <w:lastRenderedPageBreak/>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00516E6F">
        <w:rPr>
          <w:rFonts w:ascii="Courier New" w:hAnsi="Courier New" w:cs="Courier New"/>
          <w:color w:val="444444"/>
          <w:sz w:val="18"/>
        </w:rPr>
        <w:t xml:space="preserve">                   </w:t>
      </w:r>
      <w:r w:rsidRPr="00460398">
        <w:rPr>
          <w:rFonts w:ascii="Courier New" w:hAnsi="Courier New" w:cs="Courier New"/>
          <w:color w:val="444444"/>
          <w:sz w:val="18"/>
        </w:rPr>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4E52A2FC" w14:textId="2117C01A" w:rsidR="007B2601" w:rsidRDefault="007B2601" w:rsidP="007B2601">
      <w:pPr>
        <w:pStyle w:val="Beschriftung"/>
      </w:pPr>
      <w:bookmarkStart w:id="47" w:name="_Toc143039302"/>
      <w:r>
        <w:t xml:space="preserve">Listing </w:t>
      </w:r>
      <w:fldSimple w:instr=" SEQ Listing \* ARABIC ">
        <w:r w:rsidR="00955E3D">
          <w:rPr>
            <w:noProof/>
          </w:rPr>
          <w:t>8</w:t>
        </w:r>
      </w:fldSimple>
      <w:r>
        <w:t xml:space="preserve"> - Code der analyze_score-Methode im Pattern Recognition Modul</w:t>
      </w:r>
      <w:bookmarkEnd w:id="47"/>
    </w:p>
    <w:p w14:paraId="06B50C0C" w14:textId="41627E23"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w:t>
      </w:r>
      <w:r w:rsidR="001F51A0">
        <w:t>-V</w:t>
      </w:r>
      <w:r w:rsidRPr="00490D95">
        <w:t>erteilung führen, was den Lernerfolg des Agents einschränken würde.</w:t>
      </w:r>
    </w:p>
    <w:p w14:paraId="5C084BF5" w14:textId="5035A322" w:rsidR="00490D95" w:rsidRDefault="00490D95" w:rsidP="003C11C5">
      <w:pPr>
        <w:jc w:val="both"/>
      </w:pPr>
      <w:r w:rsidRPr="00490D95">
        <w:t xml:space="preserve">Durch das Anpassen des Thresholds, als auch der Auflösung des Spiels, konnte </w:t>
      </w:r>
      <w:r w:rsidR="00DB6D1E">
        <w:t>jedoch erreicht werden</w:t>
      </w:r>
      <w:r w:rsidRPr="00490D95">
        <w:t xml:space="preserve">, dass nach 10 Tests mit je 5 Episoden alle Zahlen richtig erkannt wurden. Dieses Verfahren ersetzte danach die Tesseract-Erkennung und sorgte für eine Performancesteigerung von </w:t>
      </w:r>
      <w:r w:rsidR="00563985">
        <w:t>2,35</w:t>
      </w:r>
      <w:r w:rsidRPr="00490D95">
        <w:t xml:space="preserve"> auf </w:t>
      </w:r>
      <w:r w:rsidR="00507689">
        <w:t>4</w:t>
      </w:r>
      <w:r w:rsidR="008A135A">
        <w:t>,</w:t>
      </w:r>
      <w:r w:rsidR="00507689">
        <w:t>59</w:t>
      </w:r>
      <w:r w:rsidRPr="00490D95">
        <w:t xml:space="preserve"> Bilder pro Sekunde.</w:t>
      </w:r>
    </w:p>
    <w:p w14:paraId="49AA871D" w14:textId="77777777" w:rsidR="00563985" w:rsidRDefault="00563985" w:rsidP="00563985">
      <w:pPr>
        <w:keepNext/>
        <w:jc w:val="both"/>
      </w:pPr>
      <w:r w:rsidRPr="00460398">
        <w:rPr>
          <w:noProof/>
        </w:rPr>
        <w:drawing>
          <wp:inline distT="0" distB="0" distL="0" distR="0" wp14:anchorId="7133361E" wp14:editId="54B00606">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9065" cy="1071880"/>
                    </a:xfrm>
                    <a:prstGeom prst="rect">
                      <a:avLst/>
                    </a:prstGeom>
                  </pic:spPr>
                </pic:pic>
              </a:graphicData>
            </a:graphic>
          </wp:inline>
        </w:drawing>
      </w:r>
    </w:p>
    <w:p w14:paraId="2E0E2F24" w14:textId="127DF174" w:rsidR="00563985" w:rsidRDefault="00563985" w:rsidP="00563985">
      <w:pPr>
        <w:pStyle w:val="Beschriftung"/>
        <w:jc w:val="both"/>
      </w:pPr>
      <w:bookmarkStart w:id="48" w:name="_Toc143039321"/>
      <w:r>
        <w:t xml:space="preserve">Abb. </w:t>
      </w:r>
      <w:fldSimple w:instr=" SEQ Abb. \* ARABIC ">
        <w:r w:rsidR="00955E3D">
          <w:rPr>
            <w:noProof/>
          </w:rPr>
          <w:t>14</w:t>
        </w:r>
      </w:fldSimple>
      <w:r>
        <w:t xml:space="preserve"> - Ergebnis des Benchmarktests mit Tesseract</w:t>
      </w:r>
      <w:bookmarkEnd w:id="48"/>
    </w:p>
    <w:p w14:paraId="74931571" w14:textId="77777777" w:rsidR="00563985" w:rsidRDefault="00563985" w:rsidP="003C11C5">
      <w:pPr>
        <w:jc w:val="both"/>
      </w:pPr>
    </w:p>
    <w:p w14:paraId="4AF6FA8F" w14:textId="0242F881" w:rsidR="00507689" w:rsidRDefault="00507689" w:rsidP="00507689">
      <w:pPr>
        <w:keepNext/>
      </w:pPr>
      <w:r w:rsidRPr="00507689">
        <w:rPr>
          <w:noProof/>
        </w:rPr>
        <w:lastRenderedPageBreak/>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19065" cy="1076960"/>
                    </a:xfrm>
                    <a:prstGeom prst="rect">
                      <a:avLst/>
                    </a:prstGeom>
                  </pic:spPr>
                </pic:pic>
              </a:graphicData>
            </a:graphic>
          </wp:inline>
        </w:drawing>
      </w:r>
    </w:p>
    <w:p w14:paraId="5CE5636B" w14:textId="0E9E4E82" w:rsidR="00D65629" w:rsidRDefault="00507689" w:rsidP="00507689">
      <w:pPr>
        <w:pStyle w:val="Beschriftung"/>
      </w:pPr>
      <w:bookmarkStart w:id="49" w:name="_Toc143039322"/>
      <w:r>
        <w:t xml:space="preserve">Abb. </w:t>
      </w:r>
      <w:fldSimple w:instr=" SEQ Abb. \* ARABIC ">
        <w:r w:rsidR="00955E3D">
          <w:rPr>
            <w:noProof/>
          </w:rPr>
          <w:t>15</w:t>
        </w:r>
      </w:fldSimple>
      <w:r>
        <w:t xml:space="preserve"> - Ergebnis des Benchmarktests nach beiden Änderungen</w:t>
      </w:r>
      <w:bookmarkEnd w:id="49"/>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50" w:name="_Toc143039395"/>
      <w:r>
        <w:t>Erster Lernversuch</w:t>
      </w:r>
      <w:bookmarkEnd w:id="50"/>
    </w:p>
    <w:p w14:paraId="09CC11F2" w14:textId="74D9188C" w:rsidR="00490D95" w:rsidRDefault="00490D95" w:rsidP="00490D95"/>
    <w:p w14:paraId="21E291DD" w14:textId="020D49C3" w:rsidR="00490D95" w:rsidRPr="00490D95" w:rsidRDefault="00490D95" w:rsidP="003C11C5">
      <w:pPr>
        <w:jc w:val="both"/>
      </w:pPr>
      <w:r w:rsidRPr="00490D95">
        <w:t>Nachdem das Environment und der Agent aufgesetzt und die Performance optimiert wurde</w:t>
      </w:r>
      <w:r w:rsidR="008A135A">
        <w:t>,</w:t>
      </w:r>
      <w:r w:rsidRPr="00490D95">
        <w:t xml:space="preserve"> </w:t>
      </w:r>
      <w:r w:rsidR="008A135A">
        <w:t>konnte</w:t>
      </w:r>
      <w:r w:rsidRPr="00490D95">
        <w:t xml:space="preserve"> der erste Lernversuch unternommen</w:t>
      </w:r>
      <w:r w:rsidR="008A135A">
        <w:t xml:space="preserve"> werden</w:t>
      </w:r>
      <w:r w:rsidRPr="00490D95">
        <w:t>. Ziel war, diese Fortschritte in mehreren Hinsichten zu analysieren. Zuerst war es wichtig zu wissen, ob es generell Fortschritt</w:t>
      </w:r>
      <w:r w:rsidR="008A135A">
        <w:t>e</w:t>
      </w:r>
      <w:r w:rsidRPr="00490D95">
        <w:t xml:space="preserve"> </w:t>
      </w:r>
      <w:r w:rsidR="00B4067E">
        <w:t>gibt</w:t>
      </w:r>
      <w:r w:rsidRPr="00490D95">
        <w:t>. Während de</w:t>
      </w:r>
      <w:r w:rsidR="008A135A">
        <w:t>r</w:t>
      </w:r>
      <w:r w:rsidRPr="00490D95">
        <w:t xml:space="preserve"> </w:t>
      </w:r>
      <w:r w:rsidR="008A135A">
        <w:t>T</w:t>
      </w:r>
      <w:r w:rsidRPr="00490D95">
        <w:t xml:space="preserve">est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19065" cy="1248410"/>
                    </a:xfrm>
                    <a:prstGeom prst="rect">
                      <a:avLst/>
                    </a:prstGeom>
                  </pic:spPr>
                </pic:pic>
              </a:graphicData>
            </a:graphic>
          </wp:inline>
        </w:drawing>
      </w:r>
    </w:p>
    <w:p w14:paraId="406AAC12" w14:textId="10F954BA" w:rsidR="00490D95" w:rsidRDefault="00010E25" w:rsidP="00010E25">
      <w:pPr>
        <w:pStyle w:val="Beschriftung"/>
        <w:jc w:val="both"/>
      </w:pPr>
      <w:bookmarkStart w:id="51" w:name="_Toc143039323"/>
      <w:r>
        <w:t xml:space="preserve">Abb. </w:t>
      </w:r>
      <w:fldSimple w:instr=" SEQ Abb. \* ARABIC ">
        <w:r w:rsidR="00955E3D">
          <w:rPr>
            <w:noProof/>
          </w:rPr>
          <w:t>16</w:t>
        </w:r>
      </w:fldSimple>
      <w:r>
        <w:t xml:space="preserve"> - Screenshot von Tensorboard - Darstellung der Mittelwerte der Episodenlänge, des Rewards, sowie der Wert der Exploration Rate des ersten Lernversuchs über die Lerndauer</w:t>
      </w:r>
      <w:bookmarkEnd w:id="51"/>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19065" cy="1876425"/>
                    </a:xfrm>
                    <a:prstGeom prst="rect">
                      <a:avLst/>
                    </a:prstGeom>
                  </pic:spPr>
                </pic:pic>
              </a:graphicData>
            </a:graphic>
          </wp:inline>
        </w:drawing>
      </w:r>
    </w:p>
    <w:p w14:paraId="53AFE536" w14:textId="67DBAD6F" w:rsidR="00490D95" w:rsidRDefault="00010E25" w:rsidP="00010E25">
      <w:pPr>
        <w:pStyle w:val="Beschriftung"/>
        <w:jc w:val="both"/>
      </w:pPr>
      <w:bookmarkStart w:id="52" w:name="_Toc143039324"/>
      <w:r>
        <w:t xml:space="preserve">Abb. </w:t>
      </w:r>
      <w:fldSimple w:instr=" SEQ Abb. \* ARABIC ">
        <w:r w:rsidR="00955E3D">
          <w:rPr>
            <w:noProof/>
          </w:rPr>
          <w:t>17</w:t>
        </w:r>
      </w:fldSimple>
      <w:r>
        <w:t xml:space="preserve"> - Screenshot von Tensorboard - Darstellung der Learning Rate und der Loss Rate des ersten Lernversuchs über die Lerndauer</w:t>
      </w:r>
      <w:bookmarkEnd w:id="52"/>
    </w:p>
    <w:p w14:paraId="38043E30" w14:textId="54101235" w:rsidR="00490D95" w:rsidRDefault="00490D95" w:rsidP="003C11C5">
      <w:pPr>
        <w:jc w:val="both"/>
      </w:pPr>
      <w:r>
        <w:t>Auf den Grafiken, welche mit</w:t>
      </w:r>
      <w:r w:rsidR="008A135A">
        <w:t>h</w:t>
      </w:r>
      <w:r>
        <w:t xml:space="preserve">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7A1769A4" w:rsidR="00490D95" w:rsidRDefault="00490D95" w:rsidP="003C11C5">
      <w:pPr>
        <w:jc w:val="both"/>
      </w:pPr>
      <w:r>
        <w:t xml:space="preserve">An dieser </w:t>
      </w:r>
      <w:r w:rsidR="00010E25">
        <w:t>Tabelle</w:t>
      </w:r>
      <w:r>
        <w:t xml:space="preserve"> kann man </w:t>
      </w:r>
      <w:r w:rsidR="008A135A">
        <w:t>erkennen</w:t>
      </w:r>
      <w:r>
        <w:t>, welche Tasten das Model</w:t>
      </w:r>
      <w:r w:rsidR="008A135A">
        <w:t>l</w:t>
      </w:r>
      <w:r>
        <w:t xml:space="preserve">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21127B">
            <w:pPr>
              <w:keepNext/>
              <w:jc w:val="both"/>
            </w:pPr>
            <w:r w:rsidRPr="00507689">
              <w:t>3</w:t>
            </w:r>
          </w:p>
        </w:tc>
      </w:tr>
    </w:tbl>
    <w:p w14:paraId="25FA6D6F" w14:textId="66D43CFB" w:rsidR="00A07C46" w:rsidRDefault="0021127B" w:rsidP="0021127B">
      <w:pPr>
        <w:pStyle w:val="Beschriftung"/>
      </w:pPr>
      <w:bookmarkStart w:id="53" w:name="_Toc143039306"/>
      <w:r>
        <w:t xml:space="preserve">Tabelle </w:t>
      </w:r>
      <w:fldSimple w:instr=" SEQ Tabelle \* ARABIC ">
        <w:r w:rsidR="00955E3D">
          <w:rPr>
            <w:noProof/>
          </w:rPr>
          <w:t>1</w:t>
        </w:r>
      </w:fldSimple>
      <w:r>
        <w:t xml:space="preserve"> - Anzahl Tastendrücke für jede Taste</w:t>
      </w:r>
      <w:r>
        <w:rPr>
          <w:noProof/>
        </w:rPr>
        <w:t xml:space="preserve"> nach 10 Minuten</w:t>
      </w:r>
      <w:bookmarkEnd w:id="53"/>
    </w:p>
    <w:p w14:paraId="21E014C0" w14:textId="3049CC17" w:rsidR="008A135A" w:rsidRDefault="00490D95" w:rsidP="00A444F7">
      <w:pPr>
        <w:jc w:val="both"/>
      </w:pPr>
      <w:r>
        <w:t xml:space="preserve">Man </w:t>
      </w:r>
      <w:r w:rsidR="00125DAC">
        <w:t>sieht</w:t>
      </w:r>
      <w:r>
        <w:t xml:space="preserve">, dass es eindeutige Probleme </w:t>
      </w:r>
      <w:r w:rsidR="008A135A">
        <w:t>bei</w:t>
      </w:r>
      <w:r>
        <w:t xml:space="preserve">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w:t>
      </w:r>
      <w:r w:rsidR="008A135A">
        <w:t>Dieser hohe Reward direkt am Anfang des Lernprozesses scheint der Grund gewesen zu sein, dass sich die KI nur auf diese eine Taste fokussierte, und alle anderen ignorierte.</w:t>
      </w:r>
    </w:p>
    <w:p w14:paraId="353DC32D" w14:textId="66981DFF" w:rsidR="00010E25" w:rsidRDefault="00490D95" w:rsidP="006A75C9">
      <w:pPr>
        <w:jc w:val="both"/>
      </w:pPr>
      <w:r>
        <w:t xml:space="preserve">Um zu testen, ob dieses Problem tatsächlich bereits nach kurzer Lerndauer auftrat oder </w:t>
      </w:r>
      <w:r w:rsidR="008A135A">
        <w:t>es ein stetiger Prozess war</w:t>
      </w:r>
      <w:r>
        <w:t xml:space="preserve">, </w:t>
      </w:r>
      <w:r w:rsidR="00053769">
        <w:t>wurde</w:t>
      </w:r>
      <w:r>
        <w:t xml:space="preserve"> die gleiche Grafik für zwei neu-trainierte Mode</w:t>
      </w:r>
      <w:r w:rsidR="008A135A">
        <w:t>l</w:t>
      </w:r>
      <w:r>
        <w:t>l</w:t>
      </w:r>
      <w:r w:rsidR="002C0F32">
        <w:t>e</w:t>
      </w:r>
      <w:r>
        <w:t xml:space="preserve">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lastRenderedPageBreak/>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21127B">
            <w:pPr>
              <w:keepNext/>
              <w:jc w:val="both"/>
            </w:pPr>
            <w:r>
              <w:t>0</w:t>
            </w:r>
          </w:p>
        </w:tc>
      </w:tr>
    </w:tbl>
    <w:p w14:paraId="6032D5B0" w14:textId="6E9077A5" w:rsidR="00010E25" w:rsidRDefault="0021127B" w:rsidP="0021127B">
      <w:pPr>
        <w:pStyle w:val="Beschriftung"/>
      </w:pPr>
      <w:bookmarkStart w:id="54" w:name="_Toc143039307"/>
      <w:r>
        <w:t xml:space="preserve">Tabelle </w:t>
      </w:r>
      <w:fldSimple w:instr=" SEQ Tabelle \* ARABIC ">
        <w:r w:rsidR="00955E3D">
          <w:rPr>
            <w:noProof/>
          </w:rPr>
          <w:t>2</w:t>
        </w:r>
      </w:fldSimple>
      <w:r>
        <w:t xml:space="preserve"> - Anzahl Tastendrücke pro Taste, nach 5.000, 10.000 und 25.000 Schritten</w:t>
      </w:r>
      <w:bookmarkEnd w:id="54"/>
    </w:p>
    <w:p w14:paraId="12AF1E93" w14:textId="534CAD93"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w:t>
      </w:r>
      <w:r w:rsidR="002C0F32">
        <w:t>le</w:t>
      </w:r>
      <w:r>
        <w:t xml:space="preserve">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t</w:t>
      </w:r>
      <w:r w:rsidR="008A135A">
        <w:t>.</w:t>
      </w:r>
      <w:r w:rsidR="00594BC1">
        <w:t xml:space="preserve"> </w:t>
      </w:r>
      <w:r w:rsidR="008A135A">
        <w:t>H</w:t>
      </w:r>
      <w:r w:rsidR="00594BC1">
        <w:t xml:space="preserve">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074DDBCE" w:rsidR="00490D95" w:rsidRDefault="00490D95" w:rsidP="00490D95">
      <w:pPr>
        <w:pStyle w:val="berschrift3"/>
        <w:numPr>
          <w:ilvl w:val="2"/>
          <w:numId w:val="8"/>
        </w:numPr>
      </w:pPr>
      <w:bookmarkStart w:id="55" w:name="_Toc143039396"/>
      <w:r>
        <w:t>Neues Reward</w:t>
      </w:r>
      <w:r w:rsidR="001F51A0">
        <w:t>-S</w:t>
      </w:r>
      <w:r>
        <w:t>ystem</w:t>
      </w:r>
      <w:bookmarkEnd w:id="55"/>
    </w:p>
    <w:p w14:paraId="6920F77F" w14:textId="77777777" w:rsidR="00D65629" w:rsidRPr="00D65629" w:rsidRDefault="00D65629" w:rsidP="00D65629"/>
    <w:p w14:paraId="0A2DE90D" w14:textId="713B1810" w:rsidR="00490D95" w:rsidRDefault="00490D95" w:rsidP="003C11C5">
      <w:pPr>
        <w:jc w:val="both"/>
      </w:pPr>
      <w:r w:rsidRPr="00490D95">
        <w:t>Nachdem im letzten Kapitel festgestellt wurde, dass das Reward</w:t>
      </w:r>
      <w:r w:rsidR="001F51A0">
        <w:t>-S</w:t>
      </w:r>
      <w:r w:rsidRPr="00490D95">
        <w:t>ystem</w:t>
      </w:r>
      <w:r w:rsidR="00516E6F">
        <w:t xml:space="preserve"> </w:t>
      </w:r>
      <w:r w:rsidRPr="00490D95">
        <w:t>nicht</w:t>
      </w:r>
      <w:r w:rsidR="00516E6F">
        <w:t xml:space="preserve"> korrekt</w:t>
      </w:r>
      <w:r w:rsidRPr="00490D95">
        <w:t xml:space="preserve"> funktioniert, galt es nun eine Lösung zu finden, wie man dem Modell Feedback gibt, ohne es auf die falsche Bahn zu leiten.</w:t>
      </w:r>
    </w:p>
    <w:p w14:paraId="5B52A8C8" w14:textId="3080471E" w:rsidR="00490D95" w:rsidRDefault="00490D95" w:rsidP="003C11C5">
      <w:pPr>
        <w:jc w:val="both"/>
      </w:pPr>
      <w:r>
        <w:t xml:space="preserve">Zuerst muss das Problem </w:t>
      </w:r>
      <w:r w:rsidR="00A07C46">
        <w:t xml:space="preserve">genauer untersucht </w:t>
      </w:r>
      <w:r>
        <w:t>werden. Da das Modell scheinbar ausgelernt ha</w:t>
      </w:r>
      <w:r w:rsidR="002C0F32">
        <w:t>t</w:t>
      </w:r>
      <w:r>
        <w:t xml:space="preserve">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w:t>
      </w:r>
      <w:r w:rsidR="002C0F32">
        <w:t>z</w:t>
      </w:r>
      <w:r>
        <w:t>iell mehrere Tausend</w:t>
      </w:r>
      <w:r w:rsidR="004F474B">
        <w:t>e</w:t>
      </w:r>
      <w:r>
        <w:t xml:space="preserve"> Punkte bedeuten, und somit auch mehrere Tausend</w:t>
      </w:r>
      <w:r w:rsidR="004F474B">
        <w:t>e</w:t>
      </w:r>
      <w:r>
        <w:t xml:space="preserve"> Punkte an Reward an das Modell </w:t>
      </w:r>
      <w:r>
        <w:lastRenderedPageBreak/>
        <w:t xml:space="preserve">geben. Dieses Prinzip musste also </w:t>
      </w:r>
      <w:r w:rsidR="002C0F32">
        <w:t>he</w:t>
      </w:r>
      <w:r>
        <w:t>runterskaliert werden</w:t>
      </w:r>
      <w:r w:rsidR="002C0F32">
        <w:t>,</w:t>
      </w:r>
      <w:r>
        <w:t xml:space="preserve"> um den Reward zu normieren.</w:t>
      </w:r>
    </w:p>
    <w:p w14:paraId="6D8E97B2" w14:textId="44351A26"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4E5BB9B5" w:rsidR="001163EC" w:rsidRDefault="00A444F7" w:rsidP="003C11C5">
      <w:pPr>
        <w:jc w:val="both"/>
      </w:pPr>
      <w:r>
        <w:t>Das Runterskalieren des Reward-Systems ist nur eine kleine Änderung</w:t>
      </w:r>
      <w:r w:rsidR="00490D95">
        <w:t xml:space="preserve">. </w:t>
      </w:r>
      <w:r w:rsidR="002C0F32">
        <w:t>Prinzipiell ändert sich nichts</w:t>
      </w:r>
      <w:r w:rsidR="00490D95">
        <w:t>, man vergleicht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w:t>
      </w:r>
      <w:r w:rsidR="002C0F32">
        <w:t>.</w:t>
      </w:r>
      <w:r w:rsidR="00490D95">
        <w:t xml:space="preserve"> </w:t>
      </w:r>
      <w:r w:rsidR="002C0F32">
        <w:t>D</w:t>
      </w:r>
      <w:r w:rsidR="00490D95">
        <w:t xml:space="preserve">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50E2DB68" w:rsidR="00490D95" w:rsidRDefault="00490D95" w:rsidP="00B243B8">
      <w:pPr>
        <w:jc w:val="both"/>
      </w:pPr>
      <w:r>
        <w:t>Für das zweite Problem, das Vergeben von negativem Feedback, gibt es zwei Lösungsansätze. Zuerst kann man prüfen, ob Noten nicht getroffen wurden. Wurden Noten nicht getroffen, bewegen sie sich weiter nach oben</w:t>
      </w:r>
      <w:r w:rsidR="002C0F32">
        <w:t>,</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w:t>
      </w:r>
      <w:r w:rsidR="002C0F32">
        <w:t xml:space="preserve">getroffene </w:t>
      </w:r>
      <w:r>
        <w:t>Noten</w:t>
      </w:r>
      <w:r w:rsidR="002C0F32">
        <w:t xml:space="preserve"> verschwinden</w:t>
      </w:r>
      <w:r>
        <w:t xml:space="preserve">.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w:t>
      </w:r>
      <w:r w:rsidR="002C0F32">
        <w:t>,</w:t>
      </w:r>
      <w:r>
        <w:t xml:space="preserve"> die eventuell korrekt ausgeführt wurden, und kein schlechtes Feedback verdient haben. </w:t>
      </w:r>
      <w:r w:rsidR="00A92BA9">
        <w:t>Zwar wäre es möglich mit „delayed Rewards“ zu arbeiten, was allerdings eine</w:t>
      </w:r>
      <w:r w:rsidR="002C0F32">
        <w:t xml:space="preserve"> zu</w:t>
      </w:r>
      <w:r w:rsidR="00A92BA9">
        <w:t xml:space="preserve"> komplizierte Lösung für ein </w:t>
      </w:r>
      <w:r w:rsidR="001C0D1E">
        <w:t>relativ simples Problem ist.</w:t>
      </w:r>
    </w:p>
    <w:p w14:paraId="531B7321" w14:textId="1224C54B" w:rsidR="00BE5036" w:rsidRDefault="00490D95" w:rsidP="00B243B8">
      <w:pPr>
        <w:jc w:val="both"/>
      </w:pPr>
      <w:r>
        <w:lastRenderedPageBreak/>
        <w:t xml:space="preserve">Sinnvoller ist es, zu prüfen, welche Tasten im momentanen Schritt gedrückt werden sollen </w:t>
      </w:r>
      <w:r w:rsidR="00516E6F">
        <w:t xml:space="preserve">– </w:t>
      </w:r>
      <w:r>
        <w:t xml:space="preserve">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w:t>
      </w:r>
      <w:r w:rsidR="002C0F32">
        <w:t>Feedback</w:t>
      </w:r>
      <w:r>
        <w:t xml:space="preserve"> für bereits vergangene Aktionen geben zu müssen. Der Ablauf wäre </w:t>
      </w:r>
      <w:r w:rsidR="002C0F32">
        <w:t xml:space="preserve">jetzt </w:t>
      </w:r>
      <w:r>
        <w:t xml:space="preserve">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einen Tastendruck zurückgeben. </w:t>
      </w:r>
      <w:r w:rsidR="002C0F32">
        <w:t>Anschließend</w:t>
      </w:r>
      <w:r>
        <w:t xml:space="preserve"> wird geprüft, ob die Ausgabe des Modells mit der Analyse des </w:t>
      </w:r>
      <w:r w:rsidR="009D5A0A">
        <w:t>Judgement-Bereichs</w:t>
      </w:r>
      <w:r>
        <w:t xml:space="preserve"> übereinstimmt - die Note also richtig erkannt und gedrückt wurde. Ist dies der Fall, wird dem Modell positiver Reward, nach dem </w:t>
      </w:r>
      <w:r w:rsidR="002C0F32">
        <w:t>Her</w:t>
      </w:r>
      <w:r>
        <w:t xml:space="preserve">unterskalieren also der Wert +1, zurückgegeben. Wurde die Aktion nicht ausgeführt, die Note also verpasst, wird negativer Reward </w:t>
      </w:r>
      <w:r w:rsidR="002C0F32">
        <w:t>(</w:t>
      </w:r>
      <w:r>
        <w:t>-1</w:t>
      </w:r>
      <w:r w:rsidR="002C0F32">
        <w:t>)</w:t>
      </w:r>
      <w:r>
        <w:t xml:space="preserve"> an das Modell gegeben. Wird </w:t>
      </w:r>
      <w:r w:rsidR="00125DAC">
        <w:t>keine Note</w:t>
      </w:r>
      <w:r>
        <w:t xml:space="preserve"> erkannt und auch keine Aktion ausgeführt, wird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5F93CA56" w:rsidR="00BE5036" w:rsidRPr="001163EC" w:rsidRDefault="00BE5036" w:rsidP="007B2601">
      <w:pPr>
        <w:keepNext/>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00516E6F">
        <w:rPr>
          <w:rFonts w:ascii="Courier New" w:hAnsi="Courier New" w:cs="Courier New"/>
          <w:color w:val="880000"/>
          <w:sz w:val="18"/>
        </w:rPr>
        <w:t>5</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2B07BEE0" w14:textId="66CC833F" w:rsidR="007B2601" w:rsidRDefault="007B2601" w:rsidP="007B2601">
      <w:pPr>
        <w:pStyle w:val="Beschriftung"/>
      </w:pPr>
      <w:bookmarkStart w:id="56" w:name="_Toc143039303"/>
      <w:r>
        <w:t xml:space="preserve">Listing </w:t>
      </w:r>
      <w:fldSimple w:instr=" SEQ Listing \* ARABIC ">
        <w:r w:rsidR="00955E3D">
          <w:rPr>
            <w:noProof/>
          </w:rPr>
          <w:t>9</w:t>
        </w:r>
      </w:fldSimple>
      <w:r>
        <w:t xml:space="preserve"> </w:t>
      </w:r>
      <w:r w:rsidR="007744F1">
        <w:t>–</w:t>
      </w:r>
      <w:r>
        <w:t xml:space="preserve"> </w:t>
      </w:r>
      <w:r w:rsidR="007744F1">
        <w:t>Code der ü</w:t>
      </w:r>
      <w:r>
        <w:t>berarbeitete</w:t>
      </w:r>
      <w:r w:rsidR="007744F1">
        <w:t>n</w:t>
      </w:r>
      <w:r>
        <w:t xml:space="preserve"> get_reward-Methode des Environments</w:t>
      </w:r>
      <w:bookmarkEnd w:id="56"/>
    </w:p>
    <w:p w14:paraId="35C9EEFF" w14:textId="4CC15178" w:rsidR="00BE5036" w:rsidRDefault="00BE5036">
      <w:pPr>
        <w:spacing w:line="259" w:lineRule="auto"/>
      </w:pPr>
      <w:r>
        <w:br w:type="page"/>
      </w:r>
    </w:p>
    <w:p w14:paraId="113C2E1A" w14:textId="4BDC500E" w:rsidR="00BE5036" w:rsidRPr="00BE5036" w:rsidRDefault="00BE5036" w:rsidP="007B2601">
      <w:pPr>
        <w:keepNext/>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34FF6323" w:rsidR="00BE5036" w:rsidRDefault="007B2601" w:rsidP="007B2601">
      <w:pPr>
        <w:pStyle w:val="Beschriftung"/>
      </w:pPr>
      <w:bookmarkStart w:id="57" w:name="_Toc143039304"/>
      <w:r>
        <w:t xml:space="preserve">Listing </w:t>
      </w:r>
      <w:fldSimple w:instr=" SEQ Listing \* ARABIC ">
        <w:r w:rsidR="00955E3D">
          <w:rPr>
            <w:noProof/>
          </w:rPr>
          <w:t>10</w:t>
        </w:r>
      </w:fldSimple>
      <w:r>
        <w:t xml:space="preserve"> </w:t>
      </w:r>
      <w:r w:rsidR="007744F1">
        <w:t>–</w:t>
      </w:r>
      <w:r>
        <w:t xml:space="preserve"> </w:t>
      </w:r>
      <w:r w:rsidR="007744F1">
        <w:t xml:space="preserve">Code der </w:t>
      </w:r>
      <w:r>
        <w:t xml:space="preserve">input_expected- und check_for_color-Methoden des Pattern Recognition </w:t>
      </w:r>
      <w:r>
        <w:rPr>
          <w:noProof/>
        </w:rPr>
        <w:t>Moduls</w:t>
      </w:r>
      <w:bookmarkEnd w:id="57"/>
    </w:p>
    <w:p w14:paraId="3BDB37BE" w14:textId="76189172" w:rsidR="00490D95" w:rsidRDefault="00490D95" w:rsidP="003C11C5">
      <w:pPr>
        <w:jc w:val="both"/>
      </w:pPr>
      <w:r>
        <w:t xml:space="preserve">Wichtig ist, diese Art der Erkennung nur zum Validieren des Inputs zu nutzen. Um ein </w:t>
      </w:r>
      <w:r w:rsidR="00516E6F">
        <w:t>„</w:t>
      </w:r>
      <w:r>
        <w:t xml:space="preserve">perfektes” Modell zu erzeugen, könnte man natürlich beim Erkennen eines farbigen Pixels direkt einen Tastendruck </w:t>
      </w:r>
      <w:r w:rsidR="00125DAC">
        <w:t>auslösen</w:t>
      </w:r>
      <w:r>
        <w:t xml:space="preserve"> </w:t>
      </w:r>
      <w:r w:rsidR="00516E6F">
        <w:t xml:space="preserve">– </w:t>
      </w:r>
      <w:r>
        <w:t>dies hat allerdings nichts mit künstlicher Intelligenz</w:t>
      </w:r>
      <w:r w:rsidR="004F474B">
        <w:t xml:space="preserve"> oder einem Lernprozess</w:t>
      </w:r>
      <w:r>
        <w:t xml:space="preserve"> zu tun.</w:t>
      </w:r>
    </w:p>
    <w:p w14:paraId="66AC68D9" w14:textId="742759C3" w:rsidR="00490D95" w:rsidRDefault="00490D95" w:rsidP="003C11C5">
      <w:pPr>
        <w:jc w:val="both"/>
      </w:pPr>
      <w:r w:rsidRPr="00490D95">
        <w:t xml:space="preserve">Nachdem </w:t>
      </w:r>
      <w:r w:rsidR="002C0F32">
        <w:t>die Anpassungen erfolgten</w:t>
      </w:r>
      <w:r w:rsidRPr="00490D95">
        <w:t xml:space="preserve">, wurden mehrere Tests durchgeführt, welche in der Länge variierten. Der längste von ihnen war 150.000 Schritte lang. In der folgenden </w:t>
      </w:r>
      <w:r w:rsidR="00516E6F">
        <w:t>Abbildung 18 wird</w:t>
      </w:r>
      <w:r w:rsidRPr="00490D95">
        <w:t xml:space="preserve"> die</w:t>
      </w:r>
      <w:r w:rsidR="00516E6F">
        <w:t>ser Lernprozess gezeigt</w:t>
      </w:r>
      <w:r w:rsidRPr="00490D95">
        <w:t>.</w:t>
      </w:r>
    </w:p>
    <w:p w14:paraId="44D7F492" w14:textId="77777777" w:rsidR="00BE5036" w:rsidRDefault="00BE5036" w:rsidP="00BE5036">
      <w:pPr>
        <w:keepNext/>
        <w:jc w:val="both"/>
      </w:pPr>
      <w:r w:rsidRPr="00BE5036">
        <w:rPr>
          <w:noProof/>
        </w:rPr>
        <w:lastRenderedPageBreak/>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19065" cy="1361440"/>
                    </a:xfrm>
                    <a:prstGeom prst="rect">
                      <a:avLst/>
                    </a:prstGeom>
                  </pic:spPr>
                </pic:pic>
              </a:graphicData>
            </a:graphic>
          </wp:inline>
        </w:drawing>
      </w:r>
    </w:p>
    <w:p w14:paraId="0CBBBEE4" w14:textId="28328F7E" w:rsidR="00BE5036" w:rsidRDefault="00BE5036" w:rsidP="00BE5036">
      <w:pPr>
        <w:pStyle w:val="Beschriftung"/>
        <w:jc w:val="both"/>
      </w:pPr>
      <w:bookmarkStart w:id="58" w:name="_Toc143039325"/>
      <w:r>
        <w:t xml:space="preserve">Abb. </w:t>
      </w:r>
      <w:fldSimple w:instr=" SEQ Abb. \* ARABIC ">
        <w:r w:rsidR="00955E3D">
          <w:rPr>
            <w:noProof/>
          </w:rPr>
          <w:t>18</w:t>
        </w:r>
      </w:fldSimple>
      <w:r>
        <w:t xml:space="preserve"> - Screenshot von Tensorboard - Darstellung der Mittelwerte der Episodenlänge, des Rewards, sowie der Wert der Exploration Rate nachdem das Reward</w:t>
      </w:r>
      <w:r w:rsidR="001F51A0">
        <w:t>-S</w:t>
      </w:r>
      <w:r>
        <w:t>ystem überarbeitet wurde</w:t>
      </w:r>
      <w:bookmarkEnd w:id="58"/>
    </w:p>
    <w:p w14:paraId="61B4CD80" w14:textId="6F0B136C" w:rsidR="00516E6F" w:rsidRDefault="00516E6F" w:rsidP="003C11C5">
      <w:pPr>
        <w:jc w:val="both"/>
      </w:pPr>
      <w:r w:rsidRPr="00490D95">
        <w:t xml:space="preserve">Man sieht, dass der Mittelwert der Rewards pro Episode kontinuierlich </w:t>
      </w:r>
      <w:r>
        <w:t>steigt</w:t>
      </w:r>
      <w:r w:rsidRPr="00490D95">
        <w:t xml:space="preserve">, was Lernfortschritt signalisiert. Der Wert flacht gegen Ende des Lernprozesses ab, was allerdings auch an der kurzen Lerndauer liegt </w:t>
      </w:r>
      <w:r>
        <w:t xml:space="preserve">– </w:t>
      </w:r>
      <w:r w:rsidRPr="00490D95">
        <w:t>150.000 Schritte reichen bei einem komplexen Spiel wie StepMania nicht, um ein gutes Modell zu erzeugen.</w:t>
      </w:r>
    </w:p>
    <w:p w14:paraId="01F59296" w14:textId="24AB7BB0" w:rsidR="00490D95" w:rsidRPr="0021127B" w:rsidRDefault="00576649" w:rsidP="003C11C5">
      <w:pPr>
        <w:jc w:val="both"/>
      </w:pPr>
      <w:r>
        <w:t>Die überarbeiteten Konzepte funktionieren</w:t>
      </w:r>
      <w:r w:rsidR="00490D95">
        <w:t xml:space="preserve">, wie man bei den Resultaten sehen konnte, ziemlich gut. </w:t>
      </w:r>
      <w:r w:rsidR="00490D95" w:rsidRPr="0021127B">
        <w:t xml:space="preserve">Problematisch wird es allerdings, wenn es in dem Song mehr als nur </w:t>
      </w:r>
      <w:r w:rsidR="0021127B" w:rsidRPr="0021127B">
        <w:t>die Standard-</w:t>
      </w:r>
      <w:r w:rsidR="00490D95" w:rsidRPr="0021127B">
        <w:t>Pfeile gibt. StepMania hat neben den normalen Pfeilen, welche man nur einmal antippen muss, auch noch andere Pfeilarte</w:t>
      </w:r>
      <w:r w:rsidRPr="0021127B">
        <w:t>n.</w:t>
      </w:r>
      <w:r w:rsidR="00490D95" w:rsidRPr="0021127B">
        <w:t xml:space="preserve"> </w:t>
      </w:r>
      <w:r w:rsidRPr="0021127B">
        <w:t>E</w:t>
      </w:r>
      <w:r w:rsidR="00490D95" w:rsidRPr="0021127B">
        <w:t xml:space="preserve">benfalls vorkommen können </w:t>
      </w:r>
      <w:r w:rsidRPr="0021127B">
        <w:t xml:space="preserve">die bereits angesprochenen </w:t>
      </w:r>
      <w:r w:rsidR="00490D95" w:rsidRPr="0021127B">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2B7DAE40" w14:textId="77777777" w:rsidR="0021127B" w:rsidRDefault="0021127B" w:rsidP="0021127B">
      <w:pPr>
        <w:keepNext/>
        <w:jc w:val="both"/>
      </w:pPr>
      <w:r w:rsidRPr="0021127B">
        <w:rPr>
          <w:noProof/>
        </w:rPr>
        <w:lastRenderedPageBreak/>
        <w:drawing>
          <wp:inline distT="0" distB="0" distL="0" distR="0" wp14:anchorId="01180007" wp14:editId="3316B234">
            <wp:extent cx="2084649" cy="314076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099072" cy="3162496"/>
                    </a:xfrm>
                    <a:prstGeom prst="rect">
                      <a:avLst/>
                    </a:prstGeom>
                  </pic:spPr>
                </pic:pic>
              </a:graphicData>
            </a:graphic>
          </wp:inline>
        </w:drawing>
      </w:r>
    </w:p>
    <w:p w14:paraId="5DC550BB" w14:textId="4DC161CA" w:rsidR="0021127B" w:rsidRDefault="0021127B" w:rsidP="0021127B">
      <w:pPr>
        <w:pStyle w:val="Beschriftung"/>
        <w:jc w:val="both"/>
      </w:pPr>
      <w:bookmarkStart w:id="59" w:name="_Toc143039326"/>
      <w:r>
        <w:t xml:space="preserve">Abb. </w:t>
      </w:r>
      <w:fldSimple w:instr=" SEQ Abb. \* ARABIC ">
        <w:r w:rsidR="00955E3D">
          <w:rPr>
            <w:noProof/>
          </w:rPr>
          <w:t>19</w:t>
        </w:r>
      </w:fldSimple>
      <w:r>
        <w:t xml:space="preserve"> - Screenshot von zwei "Holds"</w:t>
      </w:r>
      <w:bookmarkEnd w:id="59"/>
    </w:p>
    <w:p w14:paraId="2AFE12D5" w14:textId="262945D2" w:rsidR="00A444F7" w:rsidRDefault="00490D95" w:rsidP="003C11C5">
      <w:pPr>
        <w:jc w:val="both"/>
      </w:pPr>
      <w:r w:rsidRPr="0021127B">
        <w:t>Während “Rolls” und “Lifts” erst in höheren Schwierigkeitsgraden relevant werden, können “Holds” und “Mines” in jeder Art von Schwierigkeit vertreten sein. Dies ist insofern problematisch, da bei de</w:t>
      </w:r>
      <w:r w:rsidR="002C0F32">
        <w:t>r</w:t>
      </w:r>
      <w:r w:rsidRPr="0021127B">
        <w:t xml:space="preserve"> Prüf</w:t>
      </w:r>
      <w:r w:rsidR="002C0F32">
        <w:t>ung</w:t>
      </w:r>
      <w:r w:rsidRPr="0021127B">
        <w:t xml:space="preserve">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r w:rsidR="004F474B">
        <w:t>Da „Mines“ jedoch selten auftauchen, wurde dieses Problem ignoriert.</w:t>
      </w:r>
      <w:r w:rsidR="002C0F32">
        <w:t xml:space="preserve"> Selbst wenn die Erkennung funktionieren würde, sind sie so selten in den Charts vertreten, dass das Lernen des richtigen Verhaltens in dieser Situation sehr lange dauert würde.</w:t>
      </w:r>
      <w:r w:rsidR="004F474B">
        <w:t xml:space="preserve"> Dass „Holds“ negativen Reward geben, musste i</w:t>
      </w:r>
      <w:r w:rsidR="002C0F32">
        <w:t>n</w:t>
      </w:r>
      <w:r w:rsidR="004F474B">
        <w:t xml:space="preserve"> Anbetracht des Umfangs der Arbeit zurückgestellt werden.</w:t>
      </w:r>
    </w:p>
    <w:p w14:paraId="61A4F14A" w14:textId="16F50A3A" w:rsidR="00516E6F" w:rsidRDefault="00516E6F">
      <w:pPr>
        <w:spacing w:line="259" w:lineRule="auto"/>
      </w:pPr>
      <w:r>
        <w:br w:type="page"/>
      </w:r>
    </w:p>
    <w:p w14:paraId="5D8164E0" w14:textId="3C1A8117" w:rsidR="00490D95" w:rsidRDefault="00A444F7" w:rsidP="00A444F7">
      <w:pPr>
        <w:pStyle w:val="berschrift3"/>
        <w:numPr>
          <w:ilvl w:val="2"/>
          <w:numId w:val="8"/>
        </w:numPr>
      </w:pPr>
      <w:bookmarkStart w:id="60" w:name="_Toc143039397"/>
      <w:r>
        <w:lastRenderedPageBreak/>
        <w:t>Datenkomprimierung</w:t>
      </w:r>
      <w:bookmarkEnd w:id="60"/>
    </w:p>
    <w:p w14:paraId="5FD716E9" w14:textId="5996D464" w:rsidR="00A444F7" w:rsidRDefault="00A444F7" w:rsidP="00A444F7"/>
    <w:p w14:paraId="0A5EE1D0" w14:textId="4AC2C191" w:rsidR="00A444F7" w:rsidRDefault="00A444F7" w:rsidP="00B243B8">
      <w:pPr>
        <w:jc w:val="both"/>
      </w:pPr>
      <w:r w:rsidRPr="00A444F7">
        <w:t>Momentan wird das Bild, welcher der KI als Observation gegeben wird, kleiner skaliert und in Schwarz-Weiß umgewandelt</w:t>
      </w:r>
      <w:r w:rsidR="002C0F32">
        <w:t>, möglichst wenig Daten</w:t>
      </w:r>
      <w:r w:rsidRPr="00A444F7">
        <w:t xml:space="preserve"> übermittelt werden müssen. Doch inwiefern kann man diesen Prozess noch weiter optimieren?</w:t>
      </w:r>
    </w:p>
    <w:p w14:paraId="01B73251" w14:textId="69E7A14E" w:rsidR="00A444F7" w:rsidRDefault="00A444F7" w:rsidP="00B243B8">
      <w:pPr>
        <w:jc w:val="both"/>
      </w:pPr>
      <w:r>
        <w:t>Eine Möglichkeit ist d</w:t>
      </w:r>
      <w:r w:rsidR="002C0F32">
        <w:t xml:space="preserve">ie </w:t>
      </w:r>
      <w:r>
        <w:t>Umwandl</w:t>
      </w:r>
      <w:r w:rsidR="002C0F32">
        <w:t>ung</w:t>
      </w:r>
      <w:r>
        <w:t xml:space="preserve">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B243B8">
      <w:pPr>
        <w:jc w:val="both"/>
      </w:pPr>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rsidP="007B2601">
      <w:pPr>
        <w:keepNext/>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6E8A2BE5" w14:textId="5E59BA94" w:rsidR="007B2601" w:rsidRDefault="007B2601" w:rsidP="007B2601">
      <w:pPr>
        <w:pStyle w:val="Beschriftung"/>
      </w:pPr>
      <w:bookmarkStart w:id="61" w:name="_Toc143039305"/>
      <w:r>
        <w:t xml:space="preserve">Listing </w:t>
      </w:r>
      <w:fldSimple w:instr=" SEQ Listing \* ARABIC ">
        <w:r w:rsidR="00955E3D">
          <w:rPr>
            <w:noProof/>
          </w:rPr>
          <w:t>11</w:t>
        </w:r>
      </w:fldSimple>
      <w:r>
        <w:t xml:space="preserve"> - Code der downscaleImage-Methode im Image Analysis Modul</w:t>
      </w:r>
      <w:bookmarkEnd w:id="61"/>
    </w:p>
    <w:p w14:paraId="444BE6C4" w14:textId="569DA8C5" w:rsidR="003C11C5" w:rsidRDefault="00A8798C" w:rsidP="00B243B8">
      <w:pPr>
        <w:jc w:val="both"/>
      </w:pPr>
      <w:r>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438476" cy="2067213"/>
                    </a:xfrm>
                    <a:prstGeom prst="rect">
                      <a:avLst/>
                    </a:prstGeom>
                  </pic:spPr>
                </pic:pic>
              </a:graphicData>
            </a:graphic>
          </wp:inline>
        </w:drawing>
      </w:r>
    </w:p>
    <w:p w14:paraId="7BF23D64" w14:textId="5897B306" w:rsidR="00A8798C" w:rsidRDefault="00A8798C" w:rsidP="00A8798C">
      <w:pPr>
        <w:pStyle w:val="Beschriftung"/>
      </w:pPr>
      <w:bookmarkStart w:id="62" w:name="_Toc143039327"/>
      <w:r>
        <w:t xml:space="preserve">Abb. </w:t>
      </w:r>
      <w:fldSimple w:instr=" SEQ Abb. \* ARABIC ">
        <w:r w:rsidR="00955E3D">
          <w:rPr>
            <w:noProof/>
          </w:rPr>
          <w:t>20</w:t>
        </w:r>
      </w:fldSimple>
      <w:r>
        <w:t xml:space="preserve"> - </w:t>
      </w:r>
      <w:r w:rsidRPr="00094825">
        <w:t>Bildschirmaufnahmen des Gameplays, in Graustufen</w:t>
      </w:r>
      <w:bookmarkEnd w:id="62"/>
    </w:p>
    <w:p w14:paraId="2DC41671" w14:textId="77777777" w:rsidR="00A8798C" w:rsidRDefault="00A8798C" w:rsidP="00A8798C">
      <w:pPr>
        <w:pStyle w:val="Beschriftung"/>
      </w:pPr>
      <w:r w:rsidRPr="00A8798C">
        <w:rPr>
          <w:noProof/>
        </w:rPr>
        <w:lastRenderedPageBreak/>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453657" cy="2082485"/>
                    </a:xfrm>
                    <a:prstGeom prst="rect">
                      <a:avLst/>
                    </a:prstGeom>
                  </pic:spPr>
                </pic:pic>
              </a:graphicData>
            </a:graphic>
          </wp:inline>
        </w:drawing>
      </w:r>
    </w:p>
    <w:p w14:paraId="350F295E" w14:textId="29413B92" w:rsidR="00A8798C" w:rsidRDefault="00A8798C" w:rsidP="00A8798C">
      <w:pPr>
        <w:pStyle w:val="Beschriftung"/>
      </w:pPr>
      <w:bookmarkStart w:id="63" w:name="_Toc143039328"/>
      <w:r>
        <w:t xml:space="preserve">Abb. </w:t>
      </w:r>
      <w:fldSimple w:instr=" SEQ Abb. \* ARABIC ">
        <w:r w:rsidR="00955E3D">
          <w:rPr>
            <w:noProof/>
          </w:rPr>
          <w:t>21</w:t>
        </w:r>
      </w:fldSimple>
      <w:r>
        <w:t xml:space="preserve"> - </w:t>
      </w:r>
      <w:r w:rsidRPr="000E1F81">
        <w:t>Bildschirmaufnahmen des Gameplays,</w:t>
      </w:r>
      <w:r>
        <w:t xml:space="preserve"> als Binärbild</w:t>
      </w:r>
      <w:bookmarkEnd w:id="63"/>
    </w:p>
    <w:p w14:paraId="21B2BCB6" w14:textId="30CB4C98" w:rsidR="00A8798C" w:rsidRDefault="00A8798C" w:rsidP="00A8798C">
      <w:pPr>
        <w:pStyle w:val="Beschriftung"/>
      </w:pPr>
    </w:p>
    <w:p w14:paraId="1F515553" w14:textId="3FAB1ED8" w:rsidR="00A8798C" w:rsidRDefault="00A8798C" w:rsidP="00B243B8">
      <w:pPr>
        <w:jc w:val="both"/>
      </w:pPr>
      <w:r>
        <w:t>Die Größe der Datei ist dabei von 2,05 Kilobyte in der Graustufen-Version zu 782 Bytes in der binären Version gesunken.</w:t>
      </w:r>
    </w:p>
    <w:p w14:paraId="27187449" w14:textId="445259FF" w:rsidR="00A8798C" w:rsidRDefault="00A8798C" w:rsidP="00B243B8">
      <w:pPr>
        <w:jc w:val="both"/>
      </w:pPr>
      <w:r>
        <w:t>Während Binärbilder schon eine starke Form der Dateneinsparung ermöglichen, ist es möglich, auf diesem Konzept aufzubauen und weiter zu optimieren. Eine Möglichkeit dafür ist es, ein Vergleichsbild</w:t>
      </w:r>
      <w:r w:rsidR="002C0F32">
        <w:t xml:space="preserve"> von der letzten Observierung und der aktuellen </w:t>
      </w:r>
      <w:r>
        <w:t xml:space="preserve">anzufertigen. In diesem Bild sollen nur die Pixel zu sehen sein, welche im zweiten Bild einen anderen Wert haben als im ersten Bild. So beschränken sich die Informationen, welche im Bild übertragen </w:t>
      </w:r>
      <w:r w:rsidR="00AD59AA">
        <w:t>werden</w:t>
      </w:r>
      <w:r>
        <w:t>, nur auf die sich bewegenden Pfeile. Die statische Reihe an Pfeilen, die sich immer am oberen Bildschirmrand befindet, wird so komplett ignoriert.</w:t>
      </w:r>
    </w:p>
    <w:p w14:paraId="64724403" w14:textId="19B91C5E" w:rsidR="00A8798C" w:rsidRDefault="00A8798C" w:rsidP="00B243B8">
      <w:pPr>
        <w:jc w:val="both"/>
      </w:pPr>
      <w:r>
        <w:t>Ein Vergleichsbild von zwei Observationen sieht so aus:</w:t>
      </w:r>
    </w:p>
    <w:p w14:paraId="15B712D7" w14:textId="77777777" w:rsidR="00A8798C" w:rsidRDefault="00A8798C" w:rsidP="00A8798C">
      <w:pPr>
        <w:keepNext/>
      </w:pPr>
      <w:r w:rsidRPr="00A8798C">
        <w:rPr>
          <w:noProof/>
        </w:rPr>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724266" cy="2419688"/>
                    </a:xfrm>
                    <a:prstGeom prst="rect">
                      <a:avLst/>
                    </a:prstGeom>
                  </pic:spPr>
                </pic:pic>
              </a:graphicData>
            </a:graphic>
          </wp:inline>
        </w:drawing>
      </w:r>
    </w:p>
    <w:p w14:paraId="6D81F21A" w14:textId="6ACA1833" w:rsidR="00A8798C" w:rsidRDefault="00A8798C" w:rsidP="00A8798C">
      <w:pPr>
        <w:pStyle w:val="Beschriftung"/>
      </w:pPr>
      <w:bookmarkStart w:id="64" w:name="_Toc143039329"/>
      <w:r>
        <w:t xml:space="preserve">Abb. </w:t>
      </w:r>
      <w:fldSimple w:instr=" SEQ Abb. \* ARABIC ">
        <w:r w:rsidR="00955E3D">
          <w:rPr>
            <w:noProof/>
          </w:rPr>
          <w:t>22</w:t>
        </w:r>
      </w:fldSimple>
      <w:r>
        <w:t xml:space="preserve"> - Bildschirmaufnahme des Gameplays, als Vergleichsbild</w:t>
      </w:r>
      <w:bookmarkEnd w:id="64"/>
    </w:p>
    <w:p w14:paraId="46086368" w14:textId="60D3AAD7" w:rsidR="00A8798C" w:rsidRDefault="00A8798C" w:rsidP="00B243B8">
      <w:pPr>
        <w:jc w:val="both"/>
      </w:pPr>
      <w:r>
        <w:lastRenderedPageBreak/>
        <w:t>Die Größe der Datei ist weiter gesunken – sie beträgt nun nur noch 524 Bytes.</w:t>
      </w:r>
    </w:p>
    <w:p w14:paraId="334DED32" w14:textId="4EF5480E" w:rsidR="009E5DC4" w:rsidRDefault="009E5DC4" w:rsidP="00B243B8">
      <w:pPr>
        <w:jc w:val="both"/>
      </w:pPr>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88106" cy="2284642"/>
                    </a:xfrm>
                    <a:prstGeom prst="rect">
                      <a:avLst/>
                    </a:prstGeom>
                  </pic:spPr>
                </pic:pic>
              </a:graphicData>
            </a:graphic>
          </wp:inline>
        </w:drawing>
      </w:r>
    </w:p>
    <w:p w14:paraId="32DA159B" w14:textId="3C6A20A2" w:rsidR="009E5DC4" w:rsidRPr="00A8798C" w:rsidRDefault="009E5DC4" w:rsidP="009E5DC4">
      <w:pPr>
        <w:pStyle w:val="Beschriftung"/>
      </w:pPr>
      <w:bookmarkStart w:id="65" w:name="_Toc143039330"/>
      <w:r>
        <w:t xml:space="preserve">Abb. </w:t>
      </w:r>
      <w:fldSimple w:instr=" SEQ Abb. \* ARABIC ">
        <w:r w:rsidR="00955E3D">
          <w:rPr>
            <w:noProof/>
          </w:rPr>
          <w:t>23</w:t>
        </w:r>
      </w:fldSimple>
      <w:r>
        <w:t xml:space="preserve"> - Bildschirmaufnahme des Gameplays, auf welchem u.a.</w:t>
      </w:r>
      <w:r w:rsidR="00792671">
        <w:fldChar w:fldCharType="begin"/>
      </w:r>
      <w:r w:rsidR="00792671">
        <w:instrText xml:space="preserve"> XE "</w:instrText>
      </w:r>
      <w:r w:rsidR="00792671" w:rsidRPr="007D6348">
        <w:instrText>u.a.</w:instrText>
      </w:r>
      <w:r w:rsidR="00792671">
        <w:instrText>" \t "</w:instrText>
      </w:r>
      <w:r w:rsidR="00792671" w:rsidRPr="00F9657E">
        <w:rPr>
          <w:rFonts w:asciiTheme="minorHAnsi" w:hAnsiTheme="minorHAnsi" w:cstheme="minorHAnsi"/>
          <w:i w:val="0"/>
        </w:rPr>
        <w:instrText>unter anderem</w:instrText>
      </w:r>
      <w:r w:rsidR="00792671">
        <w:instrText xml:space="preserve">" </w:instrText>
      </w:r>
      <w:r w:rsidR="00792671">
        <w:fldChar w:fldCharType="end"/>
      </w:r>
      <w:r>
        <w:t xml:space="preserve"> zwei „Hold“-Pfeile zu sehen sind, als Binärbild</w:t>
      </w:r>
      <w:bookmarkEnd w:id="65"/>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45377" cy="2518584"/>
                    </a:xfrm>
                    <a:prstGeom prst="rect">
                      <a:avLst/>
                    </a:prstGeom>
                  </pic:spPr>
                </pic:pic>
              </a:graphicData>
            </a:graphic>
          </wp:inline>
        </w:drawing>
      </w:r>
    </w:p>
    <w:p w14:paraId="39CC9989" w14:textId="1FDDD63E" w:rsidR="00B243B8" w:rsidRDefault="009E5DC4" w:rsidP="009E5DC4">
      <w:pPr>
        <w:pStyle w:val="Beschriftung"/>
      </w:pPr>
      <w:bookmarkStart w:id="66" w:name="_Toc143039331"/>
      <w:r>
        <w:t xml:space="preserve">Abb. </w:t>
      </w:r>
      <w:fldSimple w:instr=" SEQ Abb. \* ARABIC ">
        <w:r w:rsidR="00955E3D">
          <w:rPr>
            <w:noProof/>
          </w:rPr>
          <w:t>24</w:t>
        </w:r>
      </w:fldSimple>
      <w:r>
        <w:t xml:space="preserve"> - Bildschirmaufnahme des Gameplays, Vergleichsbild von Abb. 21</w:t>
      </w:r>
      <w:bookmarkEnd w:id="66"/>
    </w:p>
    <w:p w14:paraId="7D9C9B71" w14:textId="216788D2" w:rsidR="009E5DC4" w:rsidRPr="00B243B8" w:rsidRDefault="00B243B8" w:rsidP="00B243B8">
      <w:pPr>
        <w:spacing w:line="259" w:lineRule="auto"/>
        <w:rPr>
          <w:i/>
          <w:iCs/>
          <w:color w:val="44546A" w:themeColor="text2"/>
          <w:sz w:val="18"/>
          <w:szCs w:val="18"/>
        </w:rPr>
      </w:pPr>
      <w:r>
        <w:br w:type="page"/>
      </w:r>
    </w:p>
    <w:p w14:paraId="5F891827" w14:textId="0F431278" w:rsidR="009E5DC4" w:rsidRDefault="009E5DC4" w:rsidP="00B243B8">
      <w:pPr>
        <w:jc w:val="both"/>
      </w:pPr>
      <w:r w:rsidRPr="009E5DC4">
        <w:lastRenderedPageBreak/>
        <w:t xml:space="preserve">Da zwei Binärbilder verglichen werden, ist der Großteil des Hold-Pfeils im Vergleich nicht zu sehen, weil der innere Teil in beiden Bildern weiß ist und sich so nur </w:t>
      </w:r>
      <w:r w:rsidR="00516E6F">
        <w:t xml:space="preserve">der Pfeil selbst und </w:t>
      </w:r>
      <w:r w:rsidRPr="009E5DC4">
        <w:t xml:space="preserve">die untere Kante </w:t>
      </w:r>
      <w:r w:rsidR="005D7203">
        <w:t xml:space="preserve">tatsächlich </w:t>
      </w:r>
      <w:r w:rsidRPr="009E5DC4">
        <w:t>“bewegt”. Ein Hold-Pfeil ist so von einem regulären Pfeil nicht zu untersche</w:t>
      </w:r>
      <w:r w:rsidR="00AD59AA">
        <w:t>i</w:t>
      </w:r>
      <w:r w:rsidRPr="009E5DC4">
        <w:t>den.</w:t>
      </w:r>
      <w:r>
        <w:t xml:space="preserve"> </w:t>
      </w:r>
      <w:r w:rsidRPr="0081542D">
        <w:t>Während die Hold-Pfeile in diesem Beispiel durch die untere Kante noch identifiziert werden können, ist dies nicht immer der Fall</w:t>
      </w:r>
      <w:r w:rsidR="0081542D">
        <w:t>:</w:t>
      </w:r>
      <w:r>
        <w:t xml:space="preserve"> Im folgenden Bild kann man nicht erkennen, dass beide Pfeile gedrückt gehalten werden müssen</w:t>
      </w:r>
      <w:r w:rsidR="00516E6F">
        <w:t>, da sich die untere Kante außerhalb des Bildschirms befindet</w:t>
      </w:r>
      <w:r>
        <w:t>.</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18889" cy="2196167"/>
                    </a:xfrm>
                    <a:prstGeom prst="rect">
                      <a:avLst/>
                    </a:prstGeom>
                  </pic:spPr>
                </pic:pic>
              </a:graphicData>
            </a:graphic>
          </wp:inline>
        </w:drawing>
      </w:r>
    </w:p>
    <w:p w14:paraId="49CBD419" w14:textId="753AF482" w:rsidR="009E5DC4" w:rsidRDefault="009E5DC4" w:rsidP="009E5DC4">
      <w:pPr>
        <w:pStyle w:val="Beschriftung"/>
      </w:pPr>
      <w:bookmarkStart w:id="67" w:name="_Toc143039332"/>
      <w:r>
        <w:t xml:space="preserve">Abb. </w:t>
      </w:r>
      <w:fldSimple w:instr=" SEQ Abb. \* ARABIC ">
        <w:r w:rsidR="00955E3D">
          <w:rPr>
            <w:noProof/>
          </w:rPr>
          <w:t>25</w:t>
        </w:r>
      </w:fldSimple>
      <w:r>
        <w:t xml:space="preserve"> - Weitere Bildschirmaufnahme des Gameplays, als Vergleichsbild</w:t>
      </w:r>
      <w:bookmarkEnd w:id="67"/>
    </w:p>
    <w:p w14:paraId="4C735937" w14:textId="29823CE3" w:rsidR="00335D4E" w:rsidRDefault="00335D4E" w:rsidP="00B243B8">
      <w:pPr>
        <w:jc w:val="both"/>
      </w:pPr>
      <w:r>
        <w:t>Da dieses Konzept nicht genug Informationen für die KI bereitstellt und dies das Lernen negativ beeinflusst, wurde sich trotz der Ersparnis</w:t>
      </w:r>
      <w:r w:rsidR="00AD59AA">
        <w:t>se</w:t>
      </w:r>
      <w:r>
        <w:t xml:space="preserve"> in Daten gegen das Konzept der Vergleichsbilder entschieden</w:t>
      </w:r>
      <w:r w:rsidR="00D233CD">
        <w:t xml:space="preserve"> und weiter mit Binärbildern gearbeitet</w:t>
      </w:r>
      <w:r>
        <w:t>.</w:t>
      </w:r>
    </w:p>
    <w:p w14:paraId="04669015" w14:textId="00051445" w:rsidR="00A072C3" w:rsidRDefault="00A072C3">
      <w:pPr>
        <w:spacing w:line="259" w:lineRule="auto"/>
      </w:pPr>
      <w:r>
        <w:br w:type="page"/>
      </w:r>
    </w:p>
    <w:p w14:paraId="68191462" w14:textId="06207651" w:rsidR="00CB0AED" w:rsidRDefault="00CB0AED" w:rsidP="00CB0AED">
      <w:pPr>
        <w:pStyle w:val="berschrift3"/>
        <w:numPr>
          <w:ilvl w:val="2"/>
          <w:numId w:val="8"/>
        </w:numPr>
      </w:pPr>
      <w:bookmarkStart w:id="68" w:name="_Toc143039398"/>
      <w:r>
        <w:lastRenderedPageBreak/>
        <w:t>Abschließender Trainingslauf</w:t>
      </w:r>
      <w:bookmarkEnd w:id="68"/>
    </w:p>
    <w:p w14:paraId="0360F4E5" w14:textId="2667A62E" w:rsidR="00CB0AED" w:rsidRDefault="00CB0AED" w:rsidP="00CB0AED"/>
    <w:p w14:paraId="715EFD00" w14:textId="382F9B4C" w:rsidR="00CB0AED" w:rsidRDefault="00CB0AED" w:rsidP="00E412E5">
      <w:pPr>
        <w:jc w:val="both"/>
      </w:pPr>
      <w:r>
        <w:t>Um den praktischen Teil zu beenden und ein Resümee ziehen</w:t>
      </w:r>
      <w:r w:rsidR="00B946BB">
        <w:t xml:space="preserve"> zu können</w:t>
      </w:r>
      <w:r w:rsidR="00A072C3">
        <w:t>,</w:t>
      </w:r>
      <w:r>
        <w:t xml:space="preserve"> wurde ein Trainingslauf mit 1.4 Millionen Schritten durchgeführt. Der Vorgang dauerte insgesamt knapp 15 Stunden</w:t>
      </w:r>
      <w:r w:rsidR="00A072C3">
        <w:t xml:space="preserve"> und wurde in drei separaten Trainingsepisoden, farblich im Bild differenziert, durchgeführt</w:t>
      </w:r>
      <w:r>
        <w:t>. Der Graph</w:t>
      </w:r>
      <w:r w:rsidR="00B946BB">
        <w:t xml:space="preserve">, welcher </w:t>
      </w:r>
      <w:r>
        <w:t xml:space="preserve">den durchschnittlichen Reward pro Episode </w:t>
      </w:r>
      <w:r w:rsidR="00B946BB">
        <w:t xml:space="preserve">zeigt, </w:t>
      </w:r>
      <w:r>
        <w:t>sah nach Abschluss des Trainings wie folgt aus:</w:t>
      </w:r>
    </w:p>
    <w:p w14:paraId="641DFE5F" w14:textId="77777777" w:rsidR="00823915" w:rsidRDefault="00CB0AED" w:rsidP="00E412E5">
      <w:pPr>
        <w:keepNext/>
        <w:jc w:val="both"/>
      </w:pPr>
      <w:r w:rsidRPr="00CB0AED">
        <w:rPr>
          <w:noProof/>
        </w:rPr>
        <w:drawing>
          <wp:inline distT="0" distB="0" distL="0" distR="0" wp14:anchorId="6FD5C62F" wp14:editId="4F810669">
            <wp:extent cx="2648103" cy="212366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671776" cy="2142647"/>
                    </a:xfrm>
                    <a:prstGeom prst="rect">
                      <a:avLst/>
                    </a:prstGeom>
                  </pic:spPr>
                </pic:pic>
              </a:graphicData>
            </a:graphic>
          </wp:inline>
        </w:drawing>
      </w:r>
    </w:p>
    <w:p w14:paraId="188FD235" w14:textId="69430BE0" w:rsidR="00CB0AED" w:rsidRPr="00CB0AED" w:rsidRDefault="00823915" w:rsidP="00E412E5">
      <w:pPr>
        <w:pStyle w:val="Beschriftung"/>
        <w:jc w:val="both"/>
      </w:pPr>
      <w:bookmarkStart w:id="69" w:name="_Toc143039333"/>
      <w:r>
        <w:t xml:space="preserve">Abb. </w:t>
      </w:r>
      <w:fldSimple w:instr=" SEQ Abb. \* ARABIC ">
        <w:r w:rsidR="00955E3D">
          <w:rPr>
            <w:noProof/>
          </w:rPr>
          <w:t>26</w:t>
        </w:r>
      </w:fldSimple>
      <w:r>
        <w:t xml:space="preserve"> -</w:t>
      </w:r>
      <w:r w:rsidR="00B946BB">
        <w:t xml:space="preserve"> </w:t>
      </w:r>
      <w:r>
        <w:t>Graph in TensorBoard, welcher den durchschnittlichen Reward pro Episode über 1,4 Millionen Schritte zeigt.</w:t>
      </w:r>
      <w:bookmarkEnd w:id="69"/>
    </w:p>
    <w:p w14:paraId="35905870" w14:textId="77777777" w:rsidR="00A072C3" w:rsidRDefault="00A072C3" w:rsidP="00E412E5">
      <w:pPr>
        <w:jc w:val="both"/>
      </w:pPr>
      <w:r>
        <w:t>Dieser Graph kann</w:t>
      </w:r>
      <w:r w:rsidR="00CB0AED">
        <w:t xml:space="preserve"> repräsentativ für den Fortschritt des Modells betrachtet werden. Bei knapp 500.000 Schritten erreicht der Wert seinen Höhepunkt</w:t>
      </w:r>
      <w:r>
        <w:t>,</w:t>
      </w:r>
      <w:r w:rsidR="00CB0AED">
        <w:t xml:space="preserve"> </w:t>
      </w:r>
      <w:r>
        <w:t>wonach</w:t>
      </w:r>
      <w:r w:rsidR="00CB0AED">
        <w:t xml:space="preserve"> er abflacht und sich zum Ende des Trainings bei 0 befindet. </w:t>
      </w:r>
      <w:r w:rsidR="00823915">
        <w:t xml:space="preserve">Warum dies so ist, kann nur anhand dieser Daten nicht beantwortet werden, da mehrere Gründe in Frage kommen. </w:t>
      </w:r>
    </w:p>
    <w:p w14:paraId="4DAF8320" w14:textId="187B61B5" w:rsidR="009A75BC" w:rsidRDefault="00823915" w:rsidP="00E412E5">
      <w:pPr>
        <w:jc w:val="both"/>
      </w:pPr>
      <w:r>
        <w:t>Zum einen kann es an der Programmierung des Environments, wie beispielweise einer nicht-optimierten Rewardfunktion liegen. Diese wurde zwar in einem vorherigen Kapitel angepasst, jedoch kann</w:t>
      </w:r>
      <w:r w:rsidR="00A072C3">
        <w:t xml:space="preserve"> der Lernerfolg</w:t>
      </w:r>
      <w:r>
        <w:t xml:space="preserve"> immer noch durch präzises Anpassen der Funktionsvariablen oder ähnliche</w:t>
      </w:r>
      <w:r w:rsidR="00A072C3">
        <w:t>m</w:t>
      </w:r>
      <w:r>
        <w:t xml:space="preserve"> stark beeinflusst werden. </w:t>
      </w:r>
    </w:p>
    <w:p w14:paraId="1D291E89" w14:textId="73BC494C" w:rsidR="004F474B" w:rsidRDefault="00823915" w:rsidP="00E412E5">
      <w:pPr>
        <w:jc w:val="both"/>
      </w:pPr>
      <w:r>
        <w:t>Ebenfalls können die Hyperparameter in Frage kommen, also beispielsweise wie sehr sich das Modell auf Gelerntes verl</w:t>
      </w:r>
      <w:r w:rsidR="00A072C3">
        <w:t>ässt</w:t>
      </w:r>
      <w:r>
        <w:t>, oder wie oft es neues probieren soll</w:t>
      </w:r>
      <w:r w:rsidR="009A75BC">
        <w:t>.</w:t>
      </w:r>
      <w:r>
        <w:t xml:space="preserve"> </w:t>
      </w:r>
      <w:r w:rsidR="009A75BC">
        <w:t xml:space="preserve">Diese Parameter spiegeln die </w:t>
      </w:r>
      <w:r>
        <w:t xml:space="preserve">in Kapitel 2.3.2 </w:t>
      </w:r>
      <w:r w:rsidR="009A75BC">
        <w:t xml:space="preserve">aufgezeigte Epsilon-Greedy-Strategie wieder. In der Praxis ist das „Finetuning“, also das genaue Abstimmen dieser Parameter auf den Anwendungsfall, leider sehr zeitintensiv und würde weitere Trainingsläufe von ähnlicher Dauer für Vergleichszwecke voraussetzen. Dies ist in dieser Arbeit nicht möglich gewesen. Dennoch ist davon auszugehen, dass mit diesem Finetuning der </w:t>
      </w:r>
      <w:r w:rsidR="009A75BC">
        <w:lastRenderedPageBreak/>
        <w:t xml:space="preserve">Werte das Modell Verbesserungen aufzeigen würde, da in dem durchgeführten Trainingslauf alle Parameter auf ihrem </w:t>
      </w:r>
      <w:r w:rsidR="00A072C3">
        <w:t xml:space="preserve">nicht-optimierten </w:t>
      </w:r>
      <w:r w:rsidR="009A75BC">
        <w:t xml:space="preserve">Ursprungswert gelassen wurden. </w:t>
      </w:r>
    </w:p>
    <w:p w14:paraId="71E9FD3F" w14:textId="511B309F" w:rsidR="009A75BC" w:rsidRDefault="009A75BC" w:rsidP="00E412E5">
      <w:pPr>
        <w:jc w:val="both"/>
      </w:pPr>
      <w:r>
        <w:t xml:space="preserve">Eine weitere mögliche Erklärung für die Performance ist das genutzte Modell selbst. Während das DQN ein adäquates Modell für den Anwendungsfall darstellt, kann davon ausgegangen werden, dass andere Modelle bessere Ergebnisse erzielt hätten. Speziell sollen dabei Modelle gemeint sein, welche auf dem Konzept des DQN aufbauen, und dies mit weiteren Techniken verbessern. Hier soll explizit auf das Paper „Rainbow: Combining Improvements in Deep Reinforcement Learning“ </w:t>
      </w:r>
      <w:r w:rsidR="007D3992">
        <w:t>der Autoren</w:t>
      </w:r>
      <w:r>
        <w:t xml:space="preserve"> Matteo Hessel et al. </w:t>
      </w:r>
      <w:r w:rsidR="007D3992">
        <w:t xml:space="preserve">von Google DeepMind verwiesen werden. In diesem Paper werden sechs Verbesserungen und Erweiterungen am Konzept des DQN vorgestellt und erläutert, um alle schlussendlich in einem Algorithmus zusammenzufassen, welcher „Rainbow“ genannt wird </w:t>
      </w:r>
      <w:sdt>
        <w:sdtPr>
          <w:alias w:val="To edit, see citavi.com/edit"/>
          <w:tag w:val="CitaviPlaceholder#13a48740-fc30-4ab1-b68b-a21a32ea2dbe"/>
          <w:id w:val="1224642622"/>
          <w:placeholder>
            <w:docPart w:val="DefaultPlaceholder_-1854013440"/>
          </w:placeholder>
        </w:sdtPr>
        <w:sdtEndPr/>
        <w:sdtContent>
          <w:r w:rsidR="007D3992">
            <w:fldChar w:fldCharType="begin"/>
          </w:r>
          <w:r w:rsidR="007D39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zQ2MmI2LThmNzQtNGUxOS1hNDRlLTY0MGI2Mzc3ZTZhNCIsIlJhbmdlTGVuZ3RoIjoyMCwiUmVmZXJlbmNlSWQiOiJiNzQyNDY3NS03NDRkLTQ2ZmItOWJlNC0zMzFmNGEzMzJh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1dLCJDaXRhdGlvbktleVVwZGF0ZVR5cGUiOjAsIkNvbGxhYm9yYXRvcnMiOltdLCJEYXRlIjoiMDYuMTAuMjAxN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3MTAuMDIyOTh2MSIsIlVyaVN0cmluZyI6Imh0dHBzOi8vYXJ4aXYub3JnL3BkZi8xNzEwLjAyMjk4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I1YWN2azA0cDAxbGVzM2x5aGEyOXhqczI4dXJ4cTVpZzYyOHVhNWJlZTI3ZCIsIkNyZWF0ZWRPbiI6IjIwMjMtMDgtMTVUMTQ6NTg6MDRaIiwiTW9kaWZpZWRCeSI6ImI1YWN2azA0cDAxbGVzM2x5aGEyOXhqczI4dXJ4cTVpZzYyOHVhNWJlZTI3ZCIsIklkIjoiNzA3OGQxZTYtMjhiZC00OTg3LTlhMDktODljMzU0Mjk3M2NkIiwiTW9kaWZpZWRPbiI6IjIwMjMtMDgtMTVUMTQ6NTg6MDRa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TcxMC4wMjI5OHYxIiwiVXJpU3RyaW5nIjoiaHR0cDovL2FyeGl2Lm9yZy9hYnMvMTcxMC4wMjI5OHY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I1YWN2azA0cDAxbGVzM2x5aGEyOXhqczI4dXJ4cTVpZzYyOHVhNWJlZTI3ZCIsIkNyZWF0ZWRPbiI6IjIwMjMtMDgtMTVUMTQ6NTg6MDRaIiwiTW9kaWZpZWRCeSI6ImI1YWN2azA0cDAxbGVzM2x5aGEyOXhqczI4dXJ4cTVpZzYyOHVhNWJlZTI3ZCIsIklkIjoiYjYzM2U0Y2MtZmE0NS00NDY3LTk0MGEtZGUzNDhhZDNlZGM5IiwiTW9kaWZpZWRPbiI6IjIwMjMtMDgtMTVUMTQ6NTg6MDRa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DovL2FyeGl2Lm9yZy9wZGYvMTcxMC4wMjI5OHYxIiwiVXJpU3RyaW5nIjoiaHR0cDovL2FyeGl2Lm9yZy9wZGYvMTcxMC4wMjI5OHY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}</w:instrText>
          </w:r>
          <w:r w:rsidR="007D3992">
            <w:fldChar w:fldCharType="separate"/>
          </w:r>
          <w:r w:rsidR="007D3992">
            <w:t>(Hessel et al. 2017)</w:t>
          </w:r>
          <w:r w:rsidR="007D3992">
            <w:fldChar w:fldCharType="end"/>
          </w:r>
        </w:sdtContent>
      </w:sdt>
      <w:r w:rsidR="007D3992">
        <w:t xml:space="preserve">. </w:t>
      </w:r>
    </w:p>
    <w:p w14:paraId="014287D1" w14:textId="77777777" w:rsidR="007D3992" w:rsidRDefault="007D3992" w:rsidP="00E412E5">
      <w:pPr>
        <w:keepNext/>
        <w:jc w:val="both"/>
      </w:pPr>
      <w:r>
        <w:rPr>
          <w:noProof/>
        </w:rPr>
        <w:drawing>
          <wp:inline distT="0" distB="0" distL="0" distR="0" wp14:anchorId="41E75902" wp14:editId="5AC8A5B6">
            <wp:extent cx="2838893" cy="2649633"/>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88621" cy="2696046"/>
                    </a:xfrm>
                    <a:prstGeom prst="rect">
                      <a:avLst/>
                    </a:prstGeom>
                    <a:noFill/>
                  </pic:spPr>
                </pic:pic>
              </a:graphicData>
            </a:graphic>
          </wp:inline>
        </w:drawing>
      </w:r>
    </w:p>
    <w:p w14:paraId="1B252E03" w14:textId="18518C4D" w:rsidR="007D3992" w:rsidRDefault="007D3992" w:rsidP="00E412E5">
      <w:pPr>
        <w:pStyle w:val="Beschriftung"/>
        <w:jc w:val="both"/>
        <w:rPr>
          <w:noProof/>
        </w:rPr>
      </w:pPr>
      <w:bookmarkStart w:id="70" w:name="_Toc143039334"/>
      <w:r>
        <w:t xml:space="preserve">Abb. </w:t>
      </w:r>
      <w:fldSimple w:instr=" SEQ Abb. \* ARABIC ">
        <w:r w:rsidR="00955E3D">
          <w:rPr>
            <w:noProof/>
          </w:rPr>
          <w:t>27</w:t>
        </w:r>
      </w:fldSimple>
      <w:r>
        <w:t xml:space="preserve"> - Performance der unterschiedlichen DQN-Variationen</w:t>
      </w:r>
      <w:r>
        <w:rPr>
          <w:noProof/>
        </w:rPr>
        <w:t xml:space="preserve"> über 57 Atari-Spiele </w:t>
      </w:r>
      <w:r w:rsidR="0052096A">
        <w:rPr>
          <w:noProof/>
        </w:rPr>
        <w:t>(</w:t>
      </w:r>
      <w:r>
        <w:rPr>
          <w:noProof/>
        </w:rPr>
        <w:t>aus</w:t>
      </w:r>
      <w:r w:rsidR="0052096A">
        <w:rPr>
          <w:noProof/>
        </w:rPr>
        <w:t>:</w:t>
      </w:r>
      <w:r>
        <w:rPr>
          <w:noProof/>
        </w:rPr>
        <w:t xml:space="preserve"> Hessel et al. 2017, S.1, Figure 1</w:t>
      </w:r>
      <w:r w:rsidR="0052096A">
        <w:rPr>
          <w:noProof/>
        </w:rPr>
        <w:t>)</w:t>
      </w:r>
      <w:bookmarkEnd w:id="70"/>
    </w:p>
    <w:p w14:paraId="594EF926" w14:textId="7A55D230" w:rsidR="00CB0AED" w:rsidRPr="00335D4E" w:rsidRDefault="007D3992" w:rsidP="00A072C3">
      <w:pPr>
        <w:jc w:val="both"/>
      </w:pPr>
      <w:r>
        <w:t xml:space="preserve">In Abbildung 27 kann man sehen, dass diese Kombination aus verschiedenen DQN-Variationen </w:t>
      </w:r>
      <w:r w:rsidR="00B946BB">
        <w:t xml:space="preserve">beim Fortschritt </w:t>
      </w:r>
      <w:r>
        <w:t xml:space="preserve">einen enormen Abstand zu anderen DQN-Konzepten aufweist. </w:t>
      </w:r>
      <w:r w:rsidR="00B946BB">
        <w:t xml:space="preserve">Aber auch wenn man jede einzelne Variation mit dem ursprünglichen DQN-Verfahren vergleicht, wird ersichtlich, dass diese besser sind. Insofern kann davon ausgegangen werden, dass unter der Nutzung eines optimierten Environments und abgestimmten Hyperparametern die Nutzung einer DQN-Variation, oder der Kombination aus mehreren dieser Variationen, ein besseres Ergebnis </w:t>
      </w:r>
      <w:r w:rsidR="00A072C3">
        <w:t>erzielt</w:t>
      </w:r>
      <w:r w:rsidR="00B946BB">
        <w:t xml:space="preserve"> hätte</w:t>
      </w:r>
      <w:r w:rsidR="00A072C3">
        <w:t xml:space="preserve"> werden können</w:t>
      </w:r>
      <w:r w:rsidR="00B946BB">
        <w:t xml:space="preserve">. </w:t>
      </w:r>
    </w:p>
    <w:p w14:paraId="7930CF14" w14:textId="611A8510" w:rsidR="00EB0E86" w:rsidRDefault="003E76F5" w:rsidP="00490D95">
      <w:pPr>
        <w:pStyle w:val="berschrift2"/>
        <w:numPr>
          <w:ilvl w:val="1"/>
          <w:numId w:val="8"/>
        </w:numPr>
      </w:pPr>
      <w:bookmarkStart w:id="71" w:name="_Toc143039399"/>
      <w:r>
        <w:lastRenderedPageBreak/>
        <w:t>Bewertung und Einordnung</w:t>
      </w:r>
      <w:bookmarkEnd w:id="71"/>
    </w:p>
    <w:p w14:paraId="516F9C57" w14:textId="41CD942A" w:rsidR="003E76F5" w:rsidRDefault="003E76F5" w:rsidP="00490D95"/>
    <w:p w14:paraId="0A30F539" w14:textId="46C39950" w:rsidR="00DF71E8" w:rsidRDefault="002250E5" w:rsidP="003C11C5">
      <w:pPr>
        <w:jc w:val="both"/>
      </w:pPr>
      <w:r>
        <w:t xml:space="preserve">Die generelle Umsetzung einer künstlichen Intelligenz für das Spiel StepMania 5 stellte sich </w:t>
      </w:r>
      <w:r w:rsidR="004F474B">
        <w:t xml:space="preserve">aus programmiertechnischer Perspektive </w:t>
      </w:r>
      <w:r>
        <w:t xml:space="preserve">als relativ simpel heraus. Durch die Python Packages Gym und Stable Baselines 3 ist es dem Entwickler möglich, in nur wenigen Zeilen Code eine KI aufzusetzen, welche positiven Lernfortschritt </w:t>
      </w:r>
      <w:r w:rsidR="00A072C3">
        <w:t>aufzeigt</w:t>
      </w:r>
      <w:r>
        <w:t>. Dabei liefern beide Packages genug Möglichkeiten</w:t>
      </w:r>
      <w:r w:rsidR="00AD59AA">
        <w:t>,</w:t>
      </w:r>
      <w:r>
        <w:t xml:space="preserve"> um das Grundkonstrukt weiter anzupassen und zu spezifizieren und so verschiedene Konzepte und Ideen umzusetzen</w:t>
      </w:r>
      <w:r w:rsidR="00AD59AA">
        <w:t>,</w:t>
      </w:r>
      <w:r>
        <w:t xml:space="preserve"> um so den Lernprozess weiter zu optimieren</w:t>
      </w:r>
      <w:r w:rsidR="004F474B">
        <w:t>, was der zeitlich aufwändigste Teil des Prozesses ist.</w:t>
      </w:r>
      <w:r>
        <w:t xml:space="preserve"> Im Rahmen d</w:t>
      </w:r>
      <w:r w:rsidR="00AD59AA">
        <w:t>i</w:t>
      </w:r>
      <w:r>
        <w:t>e</w:t>
      </w:r>
      <w:r w:rsidR="00AD59AA">
        <w:t>se</w:t>
      </w:r>
      <w:r>
        <w:t xml:space="preserve">r Arbeit wurden weitere Ideen und Ansätze ausprobiert, welche keinen signifikanten Fortschritt erzeugten, um sie detailliert zu erwähnen. Dieses </w:t>
      </w:r>
      <w:r w:rsidR="00DD41EA">
        <w:t xml:space="preserve">freie </w:t>
      </w:r>
      <w:r>
        <w:t>Ausprobieren, als auch die generelle Umsetzung</w:t>
      </w:r>
      <w:r w:rsidR="00DD41EA">
        <w:t>,</w:t>
      </w:r>
      <w:r>
        <w:t xml:space="preserve"> stellte sich durch die </w:t>
      </w:r>
      <w:r w:rsidR="00A072C3">
        <w:t xml:space="preserve">angebotenen </w:t>
      </w:r>
      <w:r>
        <w:t>Funktionen der Packages als se</w:t>
      </w:r>
      <w:r w:rsidR="00DD41EA">
        <w:t xml:space="preserve">hr </w:t>
      </w:r>
      <w:r w:rsidR="00A072C3">
        <w:t xml:space="preserve">intuitiv </w:t>
      </w:r>
      <w:r w:rsidR="00DD41EA">
        <w:t xml:space="preserve">heraus und verlief durch die ausführliche Dokumentation meist problemlos. </w:t>
      </w:r>
    </w:p>
    <w:p w14:paraId="0B2051A6" w14:textId="44AFA8E5" w:rsidR="00140BD1" w:rsidRDefault="00B0775D" w:rsidP="003C11C5">
      <w:pPr>
        <w:jc w:val="both"/>
      </w:pPr>
      <w:r>
        <w:t xml:space="preserve">Während das erreichte Ergebnis für den Zeitraum dieser Arbeit dem </w:t>
      </w:r>
      <w:r w:rsidR="00AD59AA">
        <w:t>entspricht</w:t>
      </w:r>
      <w:r>
        <w:t xml:space="preserve">, was erwartet wurde, ist das Modell nicht </w:t>
      </w:r>
      <w:r w:rsidR="00B946BB">
        <w:t>optimiert und kann durch Änderungen an Parametern, dem Environment oder des verwendeten Modells weiter verbessert werden</w:t>
      </w:r>
      <w:r w:rsidR="00AD59AA">
        <w:t>.</w:t>
      </w:r>
      <w:r>
        <w:t xml:space="preserve"> </w:t>
      </w:r>
      <w:r w:rsidR="00AD59AA">
        <w:t>M</w:t>
      </w:r>
      <w:r>
        <w:t>ehr Zeit in d</w:t>
      </w:r>
      <w:r w:rsidR="00B946BB">
        <w:t xml:space="preserve">as Finetuning auf das Spiel </w:t>
      </w:r>
      <w:r>
        <w:t xml:space="preserve">zu investieren, als es hier gemacht wurde, würde das Modell weiter verbessern und optimieren, sodass schwierigere Charts gespielt werden können. Inwiefern und wie bald </w:t>
      </w:r>
      <w:r w:rsidR="00B946BB">
        <w:t xml:space="preserve">dann </w:t>
      </w:r>
      <w:r>
        <w:t>ein Plateau im Fortschritt erreicht w</w:t>
      </w:r>
      <w:r w:rsidR="00A072C3">
        <w:t>erden würde, oder ob ein Modell unter diesen Umständen mit genug Training „perfekt“ sein würde</w:t>
      </w:r>
      <w:r>
        <w:t xml:space="preserve">, lässt sich </w:t>
      </w:r>
      <w:r w:rsidR="00A072C3">
        <w:t>aus der momentanen Perspektive</w:t>
      </w:r>
      <w:r>
        <w:t xml:space="preserve"> nicht sagen. </w:t>
      </w:r>
    </w:p>
    <w:p w14:paraId="409260B7" w14:textId="77777777" w:rsidR="001245A3" w:rsidRDefault="00E20070" w:rsidP="003C11C5">
      <w:pPr>
        <w:jc w:val="both"/>
      </w:pPr>
      <w:r>
        <w:t>Die Erkenntnisse aus diesem Projekt kann man auf andere, ähnliche Spiele übertragen. Das Prinzip, nur den visuellen Input als Observation für die KI zu nutzen, und dadurch Tastendrücke zu bestimmen, ist universell genug, dass es auch in anderen Rhythmusspielen eingesetzt werden kann. Wie der Erfolg in diesen Spielen ausfällt, kann man nicht universell sagen, da dies vo</w:t>
      </w:r>
      <w:r w:rsidR="001245A3">
        <w:t xml:space="preserve">n der Eindeutigkeit der Informationen, der Komplexität des Gameplays und dem generellen Aufbau des Spiels abhängt. </w:t>
      </w:r>
    </w:p>
    <w:p w14:paraId="67F3443D" w14:textId="7A61FD96" w:rsidR="00E20070" w:rsidRPr="00DF71E8" w:rsidRDefault="001245A3" w:rsidP="003C11C5">
      <w:pPr>
        <w:jc w:val="both"/>
      </w:pPr>
      <w:r>
        <w:t>Einen anderen Ansatz für den Lernprozess zu nutzen</w:t>
      </w:r>
      <w:r w:rsidR="00AD59AA">
        <w:t>,</w:t>
      </w:r>
      <w:r>
        <w:t xml:space="preserve"> wäre ein interessanter Vergleich zu diesem Projekt. Während Evolutionary Algorithms ein </w:t>
      </w:r>
      <w:r w:rsidR="004F474B">
        <w:t>spannendes</w:t>
      </w:r>
      <w:r>
        <w:t xml:space="preserve"> Konzept darstellen, sind </w:t>
      </w:r>
      <w:r w:rsidR="00AD59AA">
        <w:t>die</w:t>
      </w:r>
      <w:r>
        <w:t xml:space="preserve">se, wie in Kapitel 2.2.3 beschrieben, für </w:t>
      </w:r>
      <w:r w:rsidR="008D49BC">
        <w:t>Rhythmusspiele</w:t>
      </w:r>
      <w:r>
        <w:t xml:space="preserve"> leider nicht geeignet. </w:t>
      </w:r>
      <w:r w:rsidR="008D49BC">
        <w:t>Andere Lernmethoden</w:t>
      </w:r>
      <w:r w:rsidR="00AD59AA">
        <w:t>,</w:t>
      </w:r>
      <w:r w:rsidR="008D49BC">
        <w:t xml:space="preserve"> wie z.B. eine speziell angepasste Variante des </w:t>
      </w:r>
      <w:r w:rsidR="008D49BC">
        <w:lastRenderedPageBreak/>
        <w:t>Supervised Learning</w:t>
      </w:r>
      <w:r w:rsidR="00AD59AA">
        <w:t>,</w:t>
      </w:r>
      <w:r w:rsidR="008D49BC">
        <w:t xml:space="preserve"> können Alternativen zum Reinforcement Learning darstellen</w:t>
      </w:r>
      <w:r w:rsidR="00AD59AA">
        <w:t>.</w:t>
      </w:r>
      <w:r w:rsidR="008D49BC">
        <w:t xml:space="preserve"> </w:t>
      </w:r>
      <w:r w:rsidR="00AD59AA">
        <w:t>I</w:t>
      </w:r>
      <w:r w:rsidR="008D49BC">
        <w:t>nwiefern diese im Anwendungsfall StepMania 5 besser sind</w:t>
      </w:r>
      <w:r w:rsidR="00AD59AA">
        <w:t>,</w:t>
      </w:r>
      <w:r w:rsidR="008D49BC">
        <w:t xml:space="preserve"> als das genutzte Reinforcement Learning</w:t>
      </w:r>
      <w:r w:rsidR="00AD59AA">
        <w:t>,</w:t>
      </w:r>
      <w:r w:rsidR="008D49BC">
        <w:t xml:space="preserve"> bedarf jedoch einem ausführlichen Vergleich. Im Kontext von anderen Spielen </w:t>
      </w:r>
      <w:r w:rsidR="00A22ABE">
        <w:t>ist die Wahl zwischen</w:t>
      </w:r>
      <w:r w:rsidR="008D49BC">
        <w:t xml:space="preserve"> Reinforcement Learning </w:t>
      </w:r>
      <w:r w:rsidR="00A22ABE">
        <w:t>und anderen Lernalgorithmen schwerer, da hier die technischen und inhaltlichen Gegebenheiten der Spiele eine große Rolle spielen.</w:t>
      </w:r>
    </w:p>
    <w:p w14:paraId="0FDBA021" w14:textId="60DB327F" w:rsidR="00AF562D" w:rsidRDefault="00AF562D">
      <w:pPr>
        <w:spacing w:line="259" w:lineRule="auto"/>
      </w:pPr>
      <w:r>
        <w:br w:type="page"/>
      </w:r>
    </w:p>
    <w:p w14:paraId="0856CF3E" w14:textId="70750150" w:rsidR="00EB0E86" w:rsidRDefault="00EB0E86" w:rsidP="00490D95">
      <w:pPr>
        <w:pStyle w:val="berschrift1"/>
        <w:numPr>
          <w:ilvl w:val="0"/>
          <w:numId w:val="8"/>
        </w:numPr>
      </w:pPr>
      <w:bookmarkStart w:id="72" w:name="_Toc143039400"/>
      <w:r>
        <w:lastRenderedPageBreak/>
        <w:t>Fazit und Ausblick</w:t>
      </w:r>
      <w:bookmarkEnd w:id="72"/>
    </w:p>
    <w:p w14:paraId="53C05159" w14:textId="77777777" w:rsidR="003E76F5" w:rsidRPr="003E76F5" w:rsidRDefault="003E76F5" w:rsidP="00490D95"/>
    <w:p w14:paraId="3CCDFEE4" w14:textId="6F6E6D8C" w:rsidR="004F474B" w:rsidRDefault="002D5D33" w:rsidP="004F474B">
      <w:pPr>
        <w:jc w:val="both"/>
      </w:pPr>
      <w:r>
        <w:t xml:space="preserve">Künstliche Intelligenz erlebt derzeit einen großen Aufschwung. Fast täglich kommen neue Webseiten oder Tools zum Vorschein, welche die Möglichkeiten von KI in einer neuen Art und Weise nutzen, und so sowohl Nutzer gewinnen als auch andere Entwickler zu Neuem inspirieren. </w:t>
      </w:r>
      <w:r w:rsidR="0045189A">
        <w:t xml:space="preserve">Wie in Kapitel </w:t>
      </w:r>
      <w:r w:rsidR="00166C16">
        <w:t>3</w:t>
      </w:r>
      <w:r w:rsidR="0045189A">
        <w:t xml:space="preserve"> </w:t>
      </w:r>
      <w:r w:rsidR="00034FA0">
        <w:t xml:space="preserve">bei den Streiks der WGA </w:t>
      </w:r>
      <w:r w:rsidR="00786661">
        <w:t>angesprochen</w:t>
      </w:r>
      <w:r w:rsidR="0045189A">
        <w:t xml:space="preserve"> wurde, wird KI mittlerweile aktiv im </w:t>
      </w:r>
      <w:r w:rsidR="00AD59AA">
        <w:t>Bereich der Konzeption</w:t>
      </w:r>
      <w:r w:rsidR="0045189A">
        <w:t xml:space="preserve"> von Filmen und Serien eingesetzt und zwingt so Angestellte dazu, gegen den Einsatz von künstlicher Intelligenz zu demonstrieren, damit sie ihren Arbeitsplatz behalten. </w:t>
      </w:r>
    </w:p>
    <w:p w14:paraId="5838BB4A" w14:textId="761C4C56" w:rsidR="00D72DDD" w:rsidRDefault="00FC1BFA" w:rsidP="004F474B">
      <w:pPr>
        <w:jc w:val="both"/>
      </w:pPr>
      <w:r>
        <w:t>Dabei beschränkt sich der Einsatz von KI in der Medienproduktion nicht nur auf die Konzeption</w:t>
      </w:r>
      <w:r w:rsidR="00C27E64">
        <w:t xml:space="preserve">. Adobe </w:t>
      </w:r>
      <w:r>
        <w:t>veröffentlichte</w:t>
      </w:r>
      <w:r w:rsidR="00C27E64">
        <w:t xml:space="preserve"> Ende Mai das „Generative Fill“-Feature in d</w:t>
      </w:r>
      <w:r>
        <w:t>er</w:t>
      </w:r>
      <w:r w:rsidR="00C27E64">
        <w:t xml:space="preserve"> Bildbearbeitungssoftware Photoshop – dieses ermöglicht dem Nutzer, einen Bereich des Bildes zu markieren, und zu beschreiben, inwiefern der Bereich verändert werden soll. In einem Artikel von „The Guardian“ beschreibt Chandra Sinnathamby, der Director of Digital Media and Strategy von Adobe Asia-Pacific, das Tool</w:t>
      </w:r>
      <w:r w:rsidR="00EF5C0D">
        <w:t xml:space="preserve"> eher</w:t>
      </w:r>
      <w:r w:rsidR="00C27E64">
        <w:t xml:space="preserve"> als </w:t>
      </w:r>
      <w:r w:rsidR="00EF5C0D">
        <w:t>„</w:t>
      </w:r>
      <w:r w:rsidR="00C27E64">
        <w:t>Co-Pilot</w:t>
      </w:r>
      <w:r w:rsidR="00EF5C0D">
        <w:t>“</w:t>
      </w:r>
      <w:r w:rsidR="00B55C9C">
        <w:t>,</w:t>
      </w:r>
      <w:r w:rsidR="00C27E64">
        <w:t xml:space="preserve"> </w:t>
      </w:r>
      <w:r w:rsidR="00EF5C0D">
        <w:t xml:space="preserve">um die Arbeit zu beschleunigen, als einen finalen Ersatz für Grafikdesigner darzustellen </w:t>
      </w:r>
      <w:sdt>
        <w:sdtPr>
          <w:alias w:val="To edit, see citavi.com/edit"/>
          <w:tag w:val="CitaviPlaceholder#284fb978-0d01-4279-8501-980aedb53258"/>
          <w:id w:val="2096351689"/>
          <w:placeholder>
            <w:docPart w:val="DefaultPlaceholder_-1854013440"/>
          </w:placeholder>
        </w:sdtPr>
        <w:sdtEndPr/>
        <w:sdtContent>
          <w:r w:rsidR="00EF5C0D">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GJmYWFhLTZmMTctNDczYi1iODcyLWI5YTEyOGUzMjZjMiIsIlJhbmdlTGVuZ3RoIjoxMywiUmVmZXJlbmNlSWQiOiIxNzg0MDdmNS0wOTIwLTRiYTEtYTcwMy03MWVlNjM3YTg0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0aGVndWFyZGlhbi5jb20vdGVjaG5vbG9neS8yMDIzL21heS8yMy9hZG9iZS10by1pbnRlZ3JhdGUtYWktaW50by1waG90b3Nob3AtYW1pZC1mZWFycy1vZi1qb2ItbG9zc2VzLWFuZC1tYXNzLWZha2luZy1vZi1pbWFnZXMiLCJVcmlTdHJpbmciOiJodHRwczovL3d3dy50aGVndWFyZGlhbi5jb20vdGVjaG5vbG9neS8yMDIzL21heS8yMy9hZG9iZS10by1pbnRlZ3JhdGUtYWktaW50by1waG90b3Nob3AtYW1pZC1mZWFycy1vZi1qb2ItbG9zc2VzLWFuZC1tYXNzLWZha2luZy1vZi1pbWFnZ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}</w:instrText>
          </w:r>
          <w:r w:rsidR="00EF5C0D">
            <w:fldChar w:fldCharType="separate"/>
          </w:r>
          <w:r w:rsidR="0030275B">
            <w:t>(Taylor 2023)</w:t>
          </w:r>
          <w:r w:rsidR="00EF5C0D">
            <w:fldChar w:fldCharType="end"/>
          </w:r>
        </w:sdtContent>
      </w:sdt>
      <w:r w:rsidR="00EF5C0D">
        <w:t xml:space="preserve">. Während so ein Feature für Kleinunternehmen ohne Kapazitäten für Grafiker ein hilfreiches Tool ist, werden damit auch Fake-Images, also künstlich bearbeitete Bilder, welche glaubhaft erscheinen sollen, immer einfacher zu erstellen. Man steht durch den Fortschritt in KI-Technologien also gesellschaftlich vor einem ganz neuen Problem, welches insbesondere in politischen Kontexten schwere Auswirkungen haben könnte. Neben dem in den vergangenen Jahren als „Fake-News“ bezeichnetem wachsendem Aufkommen von Falschinformationen können nun also leichter als jemals zuvor angebliche Bildbeweise für irreführenden Behauptungen erstellt werden. </w:t>
      </w:r>
      <w:r w:rsidR="00D20BAD">
        <w:t xml:space="preserve">Um dem vorzubeugen, steht </w:t>
      </w:r>
      <w:r w:rsidR="00B55C9C">
        <w:t>also</w:t>
      </w:r>
      <w:r w:rsidR="00D20BAD">
        <w:t xml:space="preserve"> die Aufgabe im Raum, einen Weg zu finden, solche Bilder verlässlich auf ihre Echtheit überprüfen zu können. </w:t>
      </w:r>
    </w:p>
    <w:p w14:paraId="6F0D5751" w14:textId="575F022D" w:rsidR="00D20BAD" w:rsidRDefault="00D20BAD" w:rsidP="004F474B">
      <w:pPr>
        <w:jc w:val="both"/>
      </w:pPr>
      <w:r>
        <w:t>Komplett künstlich generierte Unterhaltung, wie der Neuro-sama-Livestream oder die „</w:t>
      </w:r>
      <w:r w:rsidR="00C77BF4">
        <w:t>N</w:t>
      </w:r>
      <w:r>
        <w:t xml:space="preserve">othing, </w:t>
      </w:r>
      <w:r w:rsidR="00C77BF4">
        <w:t>F</w:t>
      </w:r>
      <w:r>
        <w:t>orever“-Serie</w:t>
      </w:r>
      <w:r w:rsidR="00B55C9C">
        <w:t>,</w:t>
      </w:r>
      <w:r>
        <w:t xml:space="preserve"> zeigen ein interessantes Subgenre der Bewegtbildproduktion auf. Während das Erstellen einzelner Folgen weniger Personal braucht als klassische Serienproduktionen, hängt die Qualität und damit die Attraktivität der Serien auf die menschlichen Rezipienten von der KI ab.</w:t>
      </w:r>
      <w:r w:rsidR="00034FA0">
        <w:t xml:space="preserve"> Da die KI, wie in Kapitel 3 angesprochen, durch ihre Themenauswahl stark in ihrer Qualität </w:t>
      </w:r>
      <w:r w:rsidR="00034FA0">
        <w:lastRenderedPageBreak/>
        <w:t xml:space="preserve">variiert, ist davon auszugehen, dass komplett KI-generierte Unterhaltung noch nicht </w:t>
      </w:r>
      <w:r w:rsidR="00DB69EC">
        <w:t xml:space="preserve">unmittelbar </w:t>
      </w:r>
      <w:r w:rsidR="00034FA0">
        <w:t xml:space="preserve">vor der Tür steht. Dafür spricht ebenfalls, dass sich noch kein großes Medienunternehmen öffentlich zu so einer Art der Produktion geäußert hat. </w:t>
      </w:r>
      <w:r>
        <w:t xml:space="preserve">Dennoch ist nicht auszuschließen, dass der Fortschritt im generellen Bereich der künstlichen Intelligenz </w:t>
      </w:r>
      <w:r w:rsidR="00034FA0">
        <w:t>auch für diesen Anwendungsfall</w:t>
      </w:r>
      <w:r>
        <w:t xml:space="preserve"> </w:t>
      </w:r>
      <w:r w:rsidR="00034FA0">
        <w:t>große Veränderungen bedeuten könnte</w:t>
      </w:r>
      <w:r>
        <w:t>.</w:t>
      </w:r>
    </w:p>
    <w:p w14:paraId="0F1EB45A" w14:textId="559AFDFB" w:rsidR="005443B1" w:rsidRDefault="00034FA0" w:rsidP="004F474B">
      <w:pPr>
        <w:jc w:val="both"/>
      </w:pPr>
      <w:r>
        <w:t>Solch ein Fortschritt</w:t>
      </w:r>
      <w:r w:rsidR="00CA021F">
        <w:t xml:space="preserve"> würde auch bedeuten, dass künstliche Intelligenz in Videospielen ebenfalls besser wird. </w:t>
      </w:r>
      <w:r w:rsidR="00B55C9C">
        <w:t>Wir haben</w:t>
      </w:r>
      <w:r w:rsidR="00CA021F">
        <w:t xml:space="preserve"> bereits jetzt KI als Gegenspieler, welche auf viele Dinge reagieren kann, selbstständig Entscheidungen trifft oder aus dem Verhalten des Spielers lernt</w:t>
      </w:r>
      <w:r w:rsidR="00B55C9C">
        <w:t>.</w:t>
      </w:r>
      <w:r w:rsidR="00CA021F">
        <w:t xml:space="preserve"> Fortschritt in dem Bereich</w:t>
      </w:r>
      <w:r w:rsidR="00B55C9C">
        <w:t xml:space="preserve"> bedeutet,</w:t>
      </w:r>
      <w:r w:rsidR="00CA021F">
        <w:t xml:space="preserve"> dass Computergegner in der Zukunft nur </w:t>
      </w:r>
      <w:r w:rsidR="00B55C9C">
        <w:t xml:space="preserve">noch </w:t>
      </w:r>
      <w:r w:rsidR="00CA021F">
        <w:t xml:space="preserve">schwer </w:t>
      </w:r>
      <w:r w:rsidR="00B55C9C">
        <w:t xml:space="preserve">von realen Spielern </w:t>
      </w:r>
      <w:r w:rsidR="00CA021F">
        <w:t xml:space="preserve">zu unterscheiden sind. </w:t>
      </w:r>
    </w:p>
    <w:p w14:paraId="5D54978D" w14:textId="5AFB7273" w:rsidR="005443B1" w:rsidRDefault="005443B1" w:rsidP="004F474B">
      <w:pPr>
        <w:jc w:val="both"/>
      </w:pPr>
      <w:r>
        <w:t>Selbiges</w:t>
      </w:r>
      <w:r w:rsidR="00CA021F">
        <w:t xml:space="preserve"> gilt für KI, welche selbstständig </w:t>
      </w:r>
      <w:r w:rsidR="003E7AA9">
        <w:t>Videos</w:t>
      </w:r>
      <w:r w:rsidR="00CA021F">
        <w:t>piele lernt und spielt</w:t>
      </w:r>
      <w:r w:rsidR="003E7AA9">
        <w:t>, ähnlich zu dem</w:t>
      </w:r>
      <w:r w:rsidR="000711D8">
        <w:t xml:space="preserve"> selbst entwickelten</w:t>
      </w:r>
      <w:r w:rsidR="003E7AA9">
        <w:t xml:space="preserve"> Modell</w:t>
      </w:r>
      <w:r w:rsidR="000711D8">
        <w:t xml:space="preserve">, beschrieben in </w:t>
      </w:r>
      <w:r w:rsidR="003E7AA9">
        <w:t xml:space="preserve">Kapitel </w:t>
      </w:r>
      <w:r w:rsidR="000711D8">
        <w:t>4</w:t>
      </w:r>
      <w:r w:rsidR="00CA021F">
        <w:t xml:space="preserve">. </w:t>
      </w:r>
      <w:r>
        <w:t>Wie im Kapitel 1.1 definiert, bestand das Hauptziel des praktischen Teils der Arbeit aus d</w:t>
      </w:r>
      <w:r w:rsidR="00B55C9C">
        <w:t>er</w:t>
      </w:r>
      <w:r>
        <w:t xml:space="preserve"> Entwicklung solch einer KI für das Spiel StepMania 5. Dieses Ziel wurde soweit erreicht. Dabei wurde in Kapitel 4 gezeigt, wie diese KI den visuellen Input nutzt, verarbeitet und in einen Output/Tastendruck umwandelt. Alternative Methoden, welche innerhalb der Entwicklung ausprobiert und schlussendlich ersetzt wurden, sind beschrieben, teils ausprobiert und evaluiert worden. Die Entwicklung des Modells kann dabei noch weitergeführt und weiter ausgearbeitet werden und bietet Optionen für daran anschließende Forschungsarbeiten oder Ähnliches.</w:t>
      </w:r>
    </w:p>
    <w:p w14:paraId="44AF34A5" w14:textId="602C719C" w:rsidR="002D5D33" w:rsidRDefault="000711D8" w:rsidP="004F474B">
      <w:pPr>
        <w:jc w:val="both"/>
      </w:pPr>
      <w:r>
        <w:t>Bildet</w:t>
      </w:r>
      <w:r w:rsidR="00CA021F">
        <w:t xml:space="preserve"> sich die Technologie </w:t>
      </w:r>
      <w:r w:rsidR="005443B1">
        <w:t xml:space="preserve">in diesem Bereich </w:t>
      </w:r>
      <w:r w:rsidR="00CA021F">
        <w:t>weiter</w:t>
      </w:r>
      <w:r>
        <w:t xml:space="preserve"> aus</w:t>
      </w:r>
      <w:r w:rsidR="00CA021F">
        <w:t xml:space="preserve">, können komplexe Spiele schneller, und simple Spiele effizienter erlernt werden. Dies kann </w:t>
      </w:r>
      <w:r w:rsidR="00F66A45">
        <w:t xml:space="preserve">zum Beispiel </w:t>
      </w:r>
      <w:r w:rsidR="00CA021F">
        <w:t>im Bereich Game-Testing</w:t>
      </w:r>
      <w:r w:rsidR="00F66A45">
        <w:t>/Qualitätssicherung eingesetzt werden</w:t>
      </w:r>
      <w:r w:rsidR="00CA021F">
        <w:t xml:space="preserve">, </w:t>
      </w:r>
      <w:r w:rsidR="00F66A45">
        <w:t xml:space="preserve">etwa </w:t>
      </w:r>
      <w:r w:rsidR="00CA021F">
        <w:t xml:space="preserve">um Strategien zu finden, welche andere Arten das Spiels zu spielen, überschatten. </w:t>
      </w:r>
      <w:r w:rsidR="00F66A45">
        <w:t>Mit den daraus gewonnenen Erkenntnissen kann das Spiel ausbalanciert werden, sodass dem Spieler eine größere Anzahl an möglichen Spielstilen angeboten wird, welche im Spiel gut funktionieren</w:t>
      </w:r>
      <w:r w:rsidR="00CA021F">
        <w:t xml:space="preserve">. Führt man diesen Gedanken weiter, kann man auch dieses Ausbalancieren automatisieren und durch eine KI </w:t>
      </w:r>
      <w:r w:rsidR="00F66A45">
        <w:t xml:space="preserve">realisieren lassen, um so Game Designer zu unterstützen oder sie sogar zu ersetzen. </w:t>
      </w:r>
    </w:p>
    <w:p w14:paraId="7A19FD48" w14:textId="2B54C467" w:rsidR="00F66A45" w:rsidRDefault="00F66A45" w:rsidP="004F474B">
      <w:pPr>
        <w:jc w:val="both"/>
      </w:pPr>
      <w:r>
        <w:t>Man sieht</w:t>
      </w:r>
      <w:r w:rsidR="00B55C9C">
        <w:t>,</w:t>
      </w:r>
      <w:r>
        <w:t xml:space="preserve"> die Zukunft von künstlicher Intelligenz in Medien, und insbesondere in Videospielen</w:t>
      </w:r>
      <w:r w:rsidR="002647B0">
        <w:t>,</w:t>
      </w:r>
      <w:r>
        <w:t xml:space="preserve"> ist sowohl vielversprechend als auch sehr ungewiss. Man kann jedoch mit ziemlicher Sicherheit sagen, dass die Forschung in der künstlichen Intelligenz </w:t>
      </w:r>
      <w:r>
        <w:lastRenderedPageBreak/>
        <w:t xml:space="preserve">großen Einfluss auf viele, wenn nicht alle Medien haben wird, die derzeit eine tragende Rolle </w:t>
      </w:r>
      <w:r w:rsidR="002647B0">
        <w:t xml:space="preserve">in unserem Alltag </w:t>
      </w:r>
      <w:r>
        <w:t>spielen.</w:t>
      </w:r>
    </w:p>
    <w:p w14:paraId="5AC86881" w14:textId="555E0F81" w:rsidR="000F6812" w:rsidRDefault="000F6812">
      <w:pPr>
        <w:spacing w:line="259" w:lineRule="auto"/>
      </w:pPr>
      <w:r>
        <w:br w:type="page"/>
      </w:r>
    </w:p>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04785579" w14:textId="1773C246" w:rsidR="00BA6BCE" w:rsidRPr="00BA6BCE" w:rsidRDefault="00BA6BCE" w:rsidP="00BA6BCE">
          <w:pPr>
            <w:pStyle w:val="CitaviBibliographyHeading"/>
            <w:rPr>
              <w:rFonts w:asciiTheme="minorHAnsi" w:eastAsiaTheme="minorHAnsi" w:hAnsiTheme="minorHAnsi" w:cstheme="minorBidi"/>
              <w:sz w:val="22"/>
            </w:rPr>
          </w:pPr>
          <w:r>
            <w:rPr>
              <w:rFonts w:asciiTheme="minorHAnsi" w:eastAsiaTheme="minorHAnsi" w:hAnsiTheme="minorHAnsi" w:cstheme="minorBidi"/>
              <w:sz w:val="22"/>
            </w:rPr>
            <w:br w:type="page"/>
          </w:r>
        </w:p>
        <w:p w14:paraId="25FF4CFB" w14:textId="35D69755" w:rsidR="007D3992" w:rsidRDefault="00ED4583" w:rsidP="007D3992">
          <w:pPr>
            <w:pStyle w:val="CitaviBibliographyHeading"/>
          </w:pPr>
          <w:r>
            <w:lastRenderedPageBreak/>
            <w:fldChar w:fldCharType="begin"/>
          </w:r>
          <w:r>
            <w:instrText>ADDIN CitaviBibliography</w:instrText>
          </w:r>
          <w:r>
            <w:fldChar w:fldCharType="separate"/>
          </w:r>
          <w:bookmarkStart w:id="73" w:name="_Toc143039401"/>
          <w:r w:rsidR="007D3992">
            <w:t>Literaturverzeichnis</w:t>
          </w:r>
          <w:bookmarkEnd w:id="73"/>
        </w:p>
        <w:p w14:paraId="7BDCE9F6" w14:textId="77777777" w:rsidR="007D3992" w:rsidRDefault="007D3992" w:rsidP="007D3992">
          <w:pPr>
            <w:pStyle w:val="CitaviBibliographyEntry"/>
          </w:pPr>
          <w:bookmarkStart w:id="74"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7865DF12" w14:textId="77777777" w:rsidR="007D3992" w:rsidRDefault="007D3992" w:rsidP="007D3992">
          <w:pPr>
            <w:pStyle w:val="CitaviBibliographyEntry"/>
          </w:pPr>
          <w:bookmarkStart w:id="75" w:name="_CTVL00198b96de823af438d8139a8f28e7b5b12"/>
          <w:bookmarkEnd w:id="74"/>
          <w:r>
            <w:t>Bäck, Thomas (1996): Evolutionary algorithms in theory and practice. Evolution strategies, evolutionary programming, genetic algorithms. New York: Oxford Univ. Press.</w:t>
          </w:r>
        </w:p>
        <w:p w14:paraId="24BCB1D7" w14:textId="77777777" w:rsidR="007D3992" w:rsidRDefault="007D3992" w:rsidP="007D3992">
          <w:pPr>
            <w:pStyle w:val="CitaviBibliographyEntry"/>
          </w:pPr>
          <w:bookmarkStart w:id="76" w:name="_CTVL00140735e8c0583478cbb54040a8a44ac8a"/>
          <w:bookmarkEnd w:id="75"/>
          <w:r>
            <w:t>Baker, Bowen; Akkaya, Ilge; Zhokhov, Peter; Huizinga, Joost; Tang, Jie; Ecoffet, Adrien et al. (2022): Video PreTraining (VPT): Learning to Act by Watching Unlabeled Online Videos. Online verfügbar unter http://arxiv.org/pdf/2206.11795v1.</w:t>
          </w:r>
        </w:p>
        <w:p w14:paraId="0BD7A5F6" w14:textId="77777777" w:rsidR="007D3992" w:rsidRDefault="007D3992" w:rsidP="007D3992">
          <w:pPr>
            <w:pStyle w:val="CitaviBibliographyEntry"/>
          </w:pPr>
          <w:bookmarkStart w:id="77" w:name="_CTVL001d3c3c77db53e42ce85fa8f0f26c1e16f"/>
          <w:bookmarkEnd w:id="76"/>
          <w:r>
            <w:t>Baker, Chris (2010): Nimrod, the World's First Gaming Computer. Hg. v. Wired. Online verfügbar unter https://www.wired.com/2010/06/replay/, zuletzt geprüft am 18.07.2023.</w:t>
          </w:r>
        </w:p>
        <w:p w14:paraId="15E02B46" w14:textId="77777777" w:rsidR="007D3992" w:rsidRDefault="007D3992" w:rsidP="007D3992">
          <w:pPr>
            <w:pStyle w:val="CitaviBibliographyEntry"/>
          </w:pPr>
          <w:bookmarkStart w:id="78" w:name="_CTVL001b706513a0d714b5aa643af6e76cec545"/>
          <w:bookmarkEnd w:id="77"/>
          <w:r>
            <w:t>Barthel, Julia; Ciesielski, Rebecca (2023): Regeln zu ChatGPT an Unis oft unklar. tagesschau. Online verfügbar unter https://www.tagesschau.de/wissen/technologie/ki-chatgpt-uni-wissenschaft-101.html, zuletzt aktualisiert am 15.05.2023, zuletzt geprüft am 31.05.2023.</w:t>
          </w:r>
        </w:p>
        <w:p w14:paraId="5A8B53E3" w14:textId="77777777" w:rsidR="007D3992" w:rsidRDefault="007D3992" w:rsidP="007D3992">
          <w:pPr>
            <w:pStyle w:val="CitaviBibliographyEntry"/>
          </w:pPr>
          <w:bookmarkStart w:id="79" w:name="_CTVL0018afa4f60ddba4421a3b87d9912c07604"/>
          <w:bookmarkEnd w:id="78"/>
          <w:r>
            <w:t>Bengio, Yoshua; Courville, Aaron; Vincent, Pascal (2013): Representation learning: a review and new perspectives. In:</w:t>
          </w:r>
          <w:bookmarkEnd w:id="79"/>
          <w:r>
            <w:t xml:space="preserve"> </w:t>
          </w:r>
          <w:r w:rsidRPr="007D3992">
            <w:rPr>
              <w:i/>
            </w:rPr>
            <w:t xml:space="preserve">IEEE transactions on pattern analysis and machine intelligence </w:t>
          </w:r>
          <w:r w:rsidRPr="007D3992">
            <w:t>35 (8), S. 1798–1828. DOI: 10.1109/TPAMI.2013.50.</w:t>
          </w:r>
        </w:p>
        <w:p w14:paraId="7A407130" w14:textId="77777777" w:rsidR="007D3992" w:rsidRDefault="007D3992" w:rsidP="007D3992">
          <w:pPr>
            <w:pStyle w:val="CitaviBibliographyEntry"/>
          </w:pPr>
          <w:bookmarkStart w:id="80" w:name="_CTVL0012340eb1a36cc466db34e3cd0a4d3493b"/>
          <w:r>
            <w:t>Billings, Darse; Davidson, Aaron; Schaeffer, Jonathan; Szafron, Duane (2002): The challenge of poker. In:</w:t>
          </w:r>
          <w:bookmarkEnd w:id="80"/>
          <w:r>
            <w:t xml:space="preserve"> </w:t>
          </w:r>
          <w:r w:rsidRPr="007D3992">
            <w:rPr>
              <w:i/>
            </w:rPr>
            <w:t xml:space="preserve">Artificial Intelligence </w:t>
          </w:r>
          <w:r w:rsidRPr="007D3992">
            <w:t>134 (1-2), S. 201–240. DOI: 10.1016/S0004-3702(01)00130-8.</w:t>
          </w:r>
        </w:p>
        <w:p w14:paraId="3F0931E1" w14:textId="77777777" w:rsidR="007D3992" w:rsidRDefault="007D3992" w:rsidP="007D3992">
          <w:pPr>
            <w:pStyle w:val="CitaviBibliographyEntry"/>
          </w:pPr>
          <w:bookmarkStart w:id="81" w:name="_CTVL00130d6f6db8b7f4cd09c75b00caf8b61dd"/>
          <w:r>
            <w:t>Bitkom Research (2023): Die Zukunft der Consumer Technology 2022. Online verfügbar unter https://www.bitkom.org/sites/main/files/2022-08/220823_CT_Studie_2022.pdf, zuletzt geprüft am 10.08.2023.</w:t>
          </w:r>
        </w:p>
        <w:p w14:paraId="279431EF" w14:textId="77777777" w:rsidR="007D3992" w:rsidRDefault="007D3992" w:rsidP="007D3992">
          <w:pPr>
            <w:pStyle w:val="CitaviBibliographyEntry"/>
          </w:pPr>
          <w:bookmarkStart w:id="82" w:name="_CTVL0016c1be778d9a7454a820c890cc3928599"/>
          <w:bookmarkEnd w:id="81"/>
          <w:r>
            <w:t>Bouton, Charles L. (1901): Nim, A Game with a Complete Mathematical Theory. In:</w:t>
          </w:r>
          <w:bookmarkEnd w:id="82"/>
          <w:r>
            <w:t xml:space="preserve"> </w:t>
          </w:r>
          <w:r w:rsidRPr="007D3992">
            <w:rPr>
              <w:i/>
            </w:rPr>
            <w:t xml:space="preserve">The Annals of Mathematics </w:t>
          </w:r>
          <w:r w:rsidRPr="007D3992">
            <w:t>3 (1/4), S. 35. DOI: 10.2307/1967631.</w:t>
          </w:r>
        </w:p>
        <w:p w14:paraId="77C5A8A0" w14:textId="77777777" w:rsidR="007D3992" w:rsidRDefault="007D3992" w:rsidP="007D3992">
          <w:pPr>
            <w:pStyle w:val="CitaviBibliographyEntry"/>
          </w:pPr>
          <w:bookmarkStart w:id="83" w:name="_CTVL00113fea9cbef8a40eebb044885cb4ad181"/>
          <w:r>
            <w:t>Brittain, Blake (2023): AI-created images lose U.S. copyrights in test for new technology. Hg. v. Reuters. Online verfügbar unter https://www.reuters.com/legal/ai-</w:t>
          </w:r>
          <w:r>
            <w:lastRenderedPageBreak/>
            <w:t>created-images-lose-us-copyrights-test-new-technology-2023-02-22/, zuletzt aktualisiert am 23.02.2023, zuletzt geprüft am 19.07.2023.</w:t>
          </w:r>
        </w:p>
        <w:p w14:paraId="5064E1A1" w14:textId="77777777" w:rsidR="007D3992" w:rsidRDefault="007D3992" w:rsidP="007D3992">
          <w:pPr>
            <w:pStyle w:val="CitaviBibliographyEntry"/>
          </w:pPr>
          <w:bookmarkStart w:id="84" w:name="_CTVL0018d1c4c2b305f4e0fa58f789ea39af7a7"/>
          <w:bookmarkEnd w:id="83"/>
          <w:r>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6AC7B120" w14:textId="77777777" w:rsidR="007D3992" w:rsidRDefault="007D3992" w:rsidP="007D3992">
          <w:pPr>
            <w:pStyle w:val="CitaviBibliographyEntry"/>
          </w:pPr>
          <w:bookmarkStart w:id="85" w:name="_CTVL0011512c3a4c0074d4eacfd4420ea6cdfd5"/>
          <w:bookmarkEnd w:id="84"/>
          <w:r>
            <w:t>Bubeck, Sébastien; Chandrasekaran, Varun; Eldan, Ronen; Gehrke, Johannes; Horvitz, Eric; Kamar, Ece et al. (2023): Sparks of Artificial General Intelligence: Early experiments with GPT-4. Online verfügbar unter https://arxiv.org/pdf/2303.12712, zuletzt geprüft am 08.06.2023.</w:t>
          </w:r>
        </w:p>
        <w:p w14:paraId="226ACA5A" w14:textId="77777777" w:rsidR="007D3992" w:rsidRDefault="007D3992" w:rsidP="007D3992">
          <w:pPr>
            <w:pStyle w:val="CitaviBibliographyEntry"/>
          </w:pPr>
          <w:bookmarkStart w:id="86" w:name="_CTVL0016ef10103f2924655a8b7e7ba56aa96a4"/>
          <w:bookmarkEnd w:id="85"/>
          <w:r>
            <w:t>Cass, Stephen (2002): Mind games [computer game AI]. In:</w:t>
          </w:r>
          <w:bookmarkEnd w:id="86"/>
          <w:r>
            <w:t xml:space="preserve"> </w:t>
          </w:r>
          <w:r w:rsidRPr="007D3992">
            <w:rPr>
              <w:i/>
            </w:rPr>
            <w:t xml:space="preserve">IEEE Spectr. </w:t>
          </w:r>
          <w:r w:rsidRPr="007D3992">
            <w:t>39 (12), S. 40–44. DOI: 10.1109/MSPEC.2002.1088444.</w:t>
          </w:r>
        </w:p>
        <w:p w14:paraId="21D7F8C9" w14:textId="77777777" w:rsidR="007D3992" w:rsidRDefault="007D3992" w:rsidP="007D3992">
          <w:pPr>
            <w:pStyle w:val="CitaviBibliographyEntry"/>
          </w:pPr>
          <w:bookmarkStart w:id="87" w:name="_CTVL0018166bfbfff044ffab81525abc8034c6a"/>
          <w:r>
            <w:t>D'Anastasio, Cecilia (2023): Meet Neuro-sama, the AI Twitch Streamer Who Plays Minecraft, Sings Karaoke, Loves Art. Hg. v. Bloomberg.com. Online verfügbar unter https://www.bloomberg.com/news/newsletters/2023-06-16/neuro-sama-an-ai-twitch-influencer-plays-minecraft-sings-karaoke-loves-art, zuletzt aktualisiert am 16.06.2023, zuletzt geprüft am 18.07.2023.</w:t>
          </w:r>
        </w:p>
        <w:p w14:paraId="6D656CE3" w14:textId="77777777" w:rsidR="007D3992" w:rsidRDefault="007D3992" w:rsidP="007D3992">
          <w:pPr>
            <w:pStyle w:val="CitaviBibliographyEntry"/>
          </w:pPr>
          <w:bookmarkStart w:id="88" w:name="_CTVL001ef6404f14e9840cea7b865520240d2d8"/>
          <w:bookmarkEnd w:id="87"/>
          <w:r>
            <w:t>David, Eli; van den Herik, H. Jaap; Koppel, Moshe; Netanyahu, Nathan S. (2014): Genetic Algorithms for Evolving Computer Chess Programs. In:</w:t>
          </w:r>
          <w:bookmarkEnd w:id="88"/>
          <w:r>
            <w:t xml:space="preserve"> </w:t>
          </w:r>
          <w:r w:rsidRPr="007D3992">
            <w:rPr>
              <w:i/>
            </w:rPr>
            <w:t xml:space="preserve">IEEE Trans. Evol. Computat. </w:t>
          </w:r>
          <w:r w:rsidRPr="007D3992">
            <w:t>18 (5), S. 779–789. DOI: 10.1109/TEVC.2013.2285111.</w:t>
          </w:r>
        </w:p>
        <w:p w14:paraId="7CC6292B" w14:textId="77777777" w:rsidR="007D3992" w:rsidRDefault="007D3992" w:rsidP="007D3992">
          <w:pPr>
            <w:pStyle w:val="CitaviBibliographyEntry"/>
          </w:pPr>
          <w:bookmarkStart w:id="89" w:name="_CTVL001f8305113b9cd41c6a44d2b99a66516a7"/>
          <w:r>
            <w:t>Diaz, Ana (2023): AI Seinfeld is taking over Twitch. polygon.com. Online verfügbar unter https://www.polygon.com/23582937/ai-seinfeld-twitch-stream, zuletzt geprüft am 28.03.2023.</w:t>
          </w:r>
        </w:p>
        <w:p w14:paraId="5C82BEDF" w14:textId="77777777" w:rsidR="007D3992" w:rsidRDefault="007D3992" w:rsidP="007D3992">
          <w:pPr>
            <w:pStyle w:val="CitaviBibliographyEntry"/>
          </w:pPr>
          <w:bookmarkStart w:id="90" w:name="_CTVL001c79cda8f26b144c2a87f9797f0f6d83f"/>
          <w:bookmarkEnd w:id="89"/>
          <w:r>
            <w:t>Durst, David; Taylor, Carly (2023): Reversing Anti-Cheat's Detection-Generation Cycle With Configurable Hallucinations. Hg. v. Activision, zuletzt aktualisiert am 30.03.2023, zuletzt geprüft am 10.08.2023.</w:t>
          </w:r>
        </w:p>
        <w:p w14:paraId="7AB49A43" w14:textId="77777777" w:rsidR="007D3992" w:rsidRDefault="007D3992" w:rsidP="007D3992">
          <w:pPr>
            <w:pStyle w:val="CitaviBibliographyEntry"/>
          </w:pPr>
          <w:bookmarkStart w:id="91" w:name="_CTVL00117d95919eaf24d43ac1624fdae6f6f26"/>
          <w:bookmarkEnd w:id="90"/>
          <w:r>
            <w:t>Eudaly, Zack (2023): What is AI SpongeBob on Twitch? Parody stream explored. Hg. v. Sportskeeda. Online verfügbar unter https://www.sportskeeda.com/esports/what-ai-spongebob-twitch-parody-stream-explored, zuletzt aktualisiert am 05.06.2023, zuletzt geprüft am 19.07.2023.</w:t>
          </w:r>
        </w:p>
        <w:p w14:paraId="0480639A" w14:textId="77777777" w:rsidR="007D3992" w:rsidRDefault="007D3992" w:rsidP="007D3992">
          <w:pPr>
            <w:pStyle w:val="CitaviBibliographyEntry"/>
          </w:pPr>
          <w:bookmarkStart w:id="92" w:name="_CTVL001a4f4327e92ec4166857875e1b3955bf7"/>
          <w:bookmarkEnd w:id="91"/>
          <w:r>
            <w:lastRenderedPageBreak/>
            <w:t>Europäische Kommission (25.04.2018): MITTEILUNG DER KOMMISSION AN DAS EUROPÄISCHE PARLAMENT, DEN EUROPÄISCHEN RAT, DEN RAT, DEN EUROPÄISCHEN WIRTSCHAFTS- UND SOZIALAUSSCHUSS UND DEN AUSSCHUSS DER REGIONEN. Online verfügbar unter https://eur-lex.europa.eu/legal-content/EN/TXT/?uri=COM%3A2018%3A237%3AFIN, zuletzt geprüft am 09.08.2023.</w:t>
          </w:r>
        </w:p>
        <w:p w14:paraId="2C95574C" w14:textId="77777777" w:rsidR="007D3992" w:rsidRDefault="007D3992" w:rsidP="007D3992">
          <w:pPr>
            <w:pStyle w:val="CitaviBibliographyEntry"/>
          </w:pPr>
          <w:bookmarkStart w:id="93" w:name="_CTVL00198760325828445e49edecaede61511bf"/>
          <w:bookmarkEnd w:id="92"/>
          <w:r>
            <w:t>Fogel, David B. (2001): Blondie24. The amazing story of how a computer taught herself to win at checkers. San Francisco, Calif., London: Morgan Kaufmann; International Thomson.</w:t>
          </w:r>
        </w:p>
        <w:p w14:paraId="29916D24" w14:textId="77777777" w:rsidR="007D3992" w:rsidRDefault="007D3992" w:rsidP="007D3992">
          <w:pPr>
            <w:pStyle w:val="CitaviBibliographyEntry"/>
          </w:pPr>
          <w:bookmarkStart w:id="94" w:name="_CTVL001b261df249e984b1bbb7299e84975937c"/>
          <w:bookmarkEnd w:id="93"/>
          <w:r>
            <w:t>Garcia, Jayzle (2023): AI VTuber Neuro Sama Beats Top Players in Osu. Hg. v. ClutchPoints. Online verfügbar unter https://clutchpoints.com/ai-vtuber-neuro-sama-beats-top-players-in-osu, zuletzt aktualisiert am 06.02.2023, zuletzt geprüft am 18.07.2023.</w:t>
          </w:r>
        </w:p>
        <w:p w14:paraId="6FB12294" w14:textId="77777777" w:rsidR="007D3992" w:rsidRDefault="007D3992" w:rsidP="007D3992">
          <w:pPr>
            <w:pStyle w:val="CitaviBibliographyEntry"/>
          </w:pPr>
          <w:bookmarkStart w:id="95" w:name="_CTVL0016195cae5ed814f2a921949dc3650e8fb"/>
          <w:bookmarkEnd w:id="94"/>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20529BDD" w14:textId="77777777" w:rsidR="007D3992" w:rsidRDefault="007D3992" w:rsidP="007D3992">
          <w:pPr>
            <w:pStyle w:val="CitaviBibliographyEntry"/>
          </w:pPr>
          <w:bookmarkStart w:id="96" w:name="_CTVL0018440373f00444e6aa3ff4d38d1154a8c"/>
          <w:bookmarkEnd w:id="95"/>
          <w:r>
            <w:t>Grant, Eugene; Lardner, Rex (1952): The Talk of the Town - It. In:</w:t>
          </w:r>
          <w:bookmarkEnd w:id="96"/>
          <w:r>
            <w:t xml:space="preserve"> </w:t>
          </w:r>
          <w:r w:rsidRPr="007D3992">
            <w:rPr>
              <w:i/>
            </w:rPr>
            <w:t xml:space="preserve">The New Yorker </w:t>
          </w:r>
          <w:r w:rsidRPr="007D3992">
            <w:t>1952, 02.08.1952, S. 18. Online verfügbar unter https://www.newyorker.com/magazine/1952/08/02/it, zuletzt geprüft am 17.07.2023.</w:t>
          </w:r>
        </w:p>
        <w:p w14:paraId="13C27CE3" w14:textId="77777777" w:rsidR="007D3992" w:rsidRDefault="007D3992" w:rsidP="007D3992">
          <w:pPr>
            <w:pStyle w:val="CitaviBibliographyEntry"/>
          </w:pPr>
          <w:bookmarkStart w:id="97" w:name="_CTVL001b7424675744d46fb9be4331f4a332abd"/>
          <w:r>
            <w:t>Hessel, Matteo; Modayil, Joseph; van Hasselt, Hado; Schaul, Tom; Ostrovski, Georg; Dabney, Will et al. (2017): Rainbow: Combining Improvements in Deep Reinforcement Learning. Online verfügbar unter http://arxiv.org/pdf/1710.02298v1.</w:t>
          </w:r>
        </w:p>
        <w:p w14:paraId="2ADAA6C2" w14:textId="77777777" w:rsidR="007D3992" w:rsidRDefault="007D3992" w:rsidP="007D3992">
          <w:pPr>
            <w:pStyle w:val="CitaviBibliographyEntry"/>
          </w:pPr>
          <w:bookmarkStart w:id="98" w:name="_CTVL001ba84d7470db94e6ab72d56899e04a45e"/>
          <w:bookmarkEnd w:id="97"/>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55E54F96" w14:textId="77777777" w:rsidR="007D3992" w:rsidRDefault="007D3992" w:rsidP="007D3992">
          <w:pPr>
            <w:pStyle w:val="CitaviBibliographyEntry"/>
          </w:pPr>
          <w:bookmarkStart w:id="99" w:name="_CTVL0018b0d821df87146cfb6b832136d5c4b3b"/>
          <w:bookmarkEnd w:id="98"/>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20EC2646" w14:textId="77777777" w:rsidR="007D3992" w:rsidRDefault="007D3992" w:rsidP="007D3992">
          <w:pPr>
            <w:pStyle w:val="CitaviBibliographyEntry"/>
          </w:pPr>
          <w:bookmarkStart w:id="100" w:name="_CTVL001329e93bf11cb4495a1a3db887a6dcc53"/>
          <w:bookmarkEnd w:id="99"/>
          <w:r>
            <w:lastRenderedPageBreak/>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3D8ED2D5" w14:textId="77777777" w:rsidR="007D3992" w:rsidRDefault="007D3992" w:rsidP="007D3992">
          <w:pPr>
            <w:pStyle w:val="CitaviBibliographyEntry"/>
          </w:pPr>
          <w:bookmarkStart w:id="101" w:name="_CTVL00138dae237acc346a3881db8f9f4314d2c"/>
          <w:bookmarkEnd w:id="100"/>
          <w:r>
            <w:t>LeCun, Yann; Bengio, Yoshua; Hinton, Geoffrey (2015): Deep learning. In:</w:t>
          </w:r>
          <w:bookmarkEnd w:id="101"/>
          <w:r>
            <w:t xml:space="preserve"> </w:t>
          </w:r>
          <w:r w:rsidRPr="007D3992">
            <w:rPr>
              <w:i/>
            </w:rPr>
            <w:t xml:space="preserve">Nature </w:t>
          </w:r>
          <w:r w:rsidRPr="007D3992">
            <w:t>521 (7553), S. 436–444. DOI: 10.1038/nature14539.</w:t>
          </w:r>
        </w:p>
        <w:p w14:paraId="119BBBF7" w14:textId="77777777" w:rsidR="007D3992" w:rsidRDefault="007D3992" w:rsidP="007D3992">
          <w:pPr>
            <w:pStyle w:val="CitaviBibliographyEntry"/>
          </w:pPr>
          <w:bookmarkStart w:id="102" w:name="_CTVL001bff62c68de51409cb93bcd29caa3d21d"/>
          <w:r>
            <w:t>Li, Nan; Ma, Lianbo; Yu, Guo; Xue, Bing; Zhang, Mengjie; Jin, Yaochu (2022a): Survey on Evolutionary Deep Learning: Principles, Algorithms, Applications and Open Issues. Online verfügbar unter http://arxiv.org/pdf/2208.10658v1.</w:t>
          </w:r>
        </w:p>
        <w:p w14:paraId="40366B26" w14:textId="77777777" w:rsidR="007D3992" w:rsidRDefault="007D3992" w:rsidP="007D3992">
          <w:pPr>
            <w:pStyle w:val="CitaviBibliographyEntry"/>
          </w:pPr>
          <w:bookmarkStart w:id="103" w:name="_CTVL001bca0511524024ef4ac572129acaa77a3"/>
          <w:bookmarkEnd w:id="102"/>
          <w:r>
            <w:t>Li, Zewen; Liu, Fan; Yang, Wenjie; Peng, Shouheng; Zhou, Jun (2022b): A Survey of Convolutional Neural Networks: Analysis, Applications, and Prospects. In:</w:t>
          </w:r>
          <w:bookmarkEnd w:id="103"/>
          <w:r>
            <w:t xml:space="preserve"> </w:t>
          </w:r>
          <w:r w:rsidRPr="007D3992">
            <w:rPr>
              <w:i/>
            </w:rPr>
            <w:t xml:space="preserve">IEEE transactions on neural networks and learning systems </w:t>
          </w:r>
          <w:r w:rsidRPr="007D3992">
            <w:t>33 (12), S. 6999–7019. DOI: 10.1109/TNNLS.2021.3084827.</w:t>
          </w:r>
        </w:p>
        <w:p w14:paraId="003CB09C" w14:textId="77777777" w:rsidR="007D3992" w:rsidRDefault="007D3992" w:rsidP="007D3992">
          <w:pPr>
            <w:pStyle w:val="CitaviBibliographyEntry"/>
          </w:pPr>
          <w:bookmarkStart w:id="104" w:name="_CTVL001943392bf7f154e01892e69f196dad677"/>
          <w:r>
            <w:t>Lucas, Simon M.; Kendall, Graham (2006): Evolutionary computation and games. In:</w:t>
          </w:r>
          <w:bookmarkEnd w:id="104"/>
          <w:r>
            <w:t xml:space="preserve"> </w:t>
          </w:r>
          <w:r w:rsidRPr="007D3992">
            <w:rPr>
              <w:i/>
            </w:rPr>
            <w:t xml:space="preserve">IEEE Comput. Intell. Mag. </w:t>
          </w:r>
          <w:r w:rsidRPr="007D3992">
            <w:t>1 (1), S. 10–18. DOI: 10.1109/MCI.2006.1597057.</w:t>
          </w:r>
        </w:p>
        <w:p w14:paraId="2E6BFB61" w14:textId="77777777" w:rsidR="007D3992" w:rsidRDefault="007D3992" w:rsidP="007D3992">
          <w:pPr>
            <w:pStyle w:val="CitaviBibliographyEntry"/>
          </w:pPr>
          <w:bookmarkStart w:id="105"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3020BE03" w14:textId="77777777" w:rsidR="007D3992" w:rsidRDefault="007D3992" w:rsidP="007D3992">
          <w:pPr>
            <w:pStyle w:val="CitaviBibliographyEntry"/>
          </w:pPr>
          <w:bookmarkStart w:id="106" w:name="_CTVL0010448078b702a4be094ff0edb1967ab7c"/>
          <w:bookmarkEnd w:id="105"/>
          <w:r>
            <w:t>Mismatch Media (2023): Startseite von mismatchmedia.com. Hg. v. Mismatch Media. Online verfügbar unter https://www.mismatchmedia.com/, zuletzt geprüft am 19.07.2023.</w:t>
          </w:r>
        </w:p>
        <w:p w14:paraId="3F8CCD33" w14:textId="77777777" w:rsidR="007D3992" w:rsidRDefault="007D3992" w:rsidP="007D3992">
          <w:pPr>
            <w:pStyle w:val="CitaviBibliographyEntry"/>
          </w:pPr>
          <w:bookmarkStart w:id="107" w:name="_CTVL001ec01e979eba64bed838d859fa9278929"/>
          <w:bookmarkEnd w:id="106"/>
          <w:r>
            <w:t>Mnih, Volodymyr; Kavukcuoglu, Koray; Silver, David; Graves, Alex; Antonoglou, Ioannis; Wierstra, Daan; Riedmiller, Martin (2013): Playing Atari with Deep Reinforcement Learning. Online verfügbar unter https://arxiv.org/pdf/1312.5602.</w:t>
          </w:r>
        </w:p>
        <w:p w14:paraId="7BEFBA75" w14:textId="77777777" w:rsidR="007D3992" w:rsidRDefault="007D3992" w:rsidP="007D3992">
          <w:pPr>
            <w:pStyle w:val="CitaviBibliographyEntry"/>
          </w:pPr>
          <w:bookmarkStart w:id="108" w:name="_CTVL001a898e423d50845b2bdb80fd57299153f"/>
          <w:bookmarkEnd w:id="107"/>
          <w:r>
            <w:t>Mnih, Volodymyr; Kavukcuoglu, Koray; Silver, David; Rusu, Andrei A.; Veness, Joel; Bellemare, Marc G. et al. (2015): Human-level control through deep reinforcement learning. In:</w:t>
          </w:r>
          <w:bookmarkEnd w:id="108"/>
          <w:r>
            <w:t xml:space="preserve"> </w:t>
          </w:r>
          <w:r w:rsidRPr="007D3992">
            <w:rPr>
              <w:i/>
            </w:rPr>
            <w:t xml:space="preserve">Nature </w:t>
          </w:r>
          <w:r w:rsidRPr="007D3992">
            <w:t>518 (7540), S. 529–533. DOI: 10.1038/nature14236.</w:t>
          </w:r>
        </w:p>
        <w:p w14:paraId="7C05B471" w14:textId="77777777" w:rsidR="007D3992" w:rsidRDefault="007D3992" w:rsidP="007D3992">
          <w:pPr>
            <w:pStyle w:val="CitaviBibliographyEntry"/>
          </w:pPr>
          <w:bookmarkStart w:id="109" w:name="_CTVL001b3744e1d25854901bc8c2b124cfcf87f"/>
          <w:r>
            <w:lastRenderedPageBreak/>
            <w:t>Nettleton, David John (1994): Evolutionary algorithms in artificial intelligence: a comparative study through applications. Durham University, Durham. Online verfügbar unter http://etheses.dur.ac.uk/5951/, zuletzt geprüft am 16.07.2023.</w:t>
          </w:r>
        </w:p>
        <w:p w14:paraId="3B4FE3B8" w14:textId="77777777" w:rsidR="007D3992" w:rsidRDefault="007D3992" w:rsidP="007D3992">
          <w:pPr>
            <w:pStyle w:val="CitaviBibliographyEntry"/>
          </w:pPr>
          <w:bookmarkStart w:id="110" w:name="_CTVL0012cdcefbe3d794183ae557031c1636455"/>
          <w:bookmarkEnd w:id="109"/>
          <w:r>
            <w:t>Neuro-sama (2019): Osu Neural Network after 5 minutes of training. YouTube.com. Online verfügbar unter https://www.youtube.com/watch?v=nSBqlJu7kYU, zuletzt aktualisiert am 06.05.2019, zuletzt geprüft am 18.07.2023.</w:t>
          </w:r>
        </w:p>
        <w:p w14:paraId="6C732F5A" w14:textId="77777777" w:rsidR="007D3992" w:rsidRDefault="007D3992" w:rsidP="007D3992">
          <w:pPr>
            <w:pStyle w:val="CitaviBibliographyEntry"/>
          </w:pPr>
          <w:bookmarkStart w:id="111" w:name="_CTVL001e8b9a821f7444491a4d74f9bc2b85ee0"/>
          <w:bookmarkEnd w:id="110"/>
          <w:r>
            <w:t>Nilsson, Nils J. (2013): The quest for artificial intelligence. A history of ideas and achievements. Cambridge: Cambridge Univ. Press.</w:t>
          </w:r>
        </w:p>
        <w:p w14:paraId="276355C4" w14:textId="77777777" w:rsidR="007D3992" w:rsidRDefault="007D3992" w:rsidP="007D3992">
          <w:pPr>
            <w:pStyle w:val="CitaviBibliographyEntry"/>
          </w:pPr>
          <w:bookmarkStart w:id="112" w:name="_CTVL0017e9f78b9f202404ebc601c6be25d34fc"/>
          <w:bookmarkEnd w:id="111"/>
          <w:r>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01048D17" w14:textId="77777777" w:rsidR="007D3992" w:rsidRDefault="007D3992" w:rsidP="007D3992">
          <w:pPr>
            <w:pStyle w:val="CitaviBibliographyEntry"/>
          </w:pPr>
          <w:bookmarkStart w:id="113" w:name="_CTVL001782dd636dd0b496581e13b31bd5330cb"/>
          <w:bookmarkEnd w:id="112"/>
          <w:r>
            <w:t>O'Shea, Keiron; Nash, Ryan (2015): An Introduction to Convolutional Neural Networks. Online verfügbar unter http://arxiv.org/pdf/1511.08458v2.</w:t>
          </w:r>
        </w:p>
        <w:p w14:paraId="46A42273" w14:textId="77777777" w:rsidR="007D3992" w:rsidRDefault="007D3992" w:rsidP="007D3992">
          <w:pPr>
            <w:pStyle w:val="CitaviBibliographyEntry"/>
          </w:pPr>
          <w:bookmarkStart w:id="114" w:name="_CTVL001e74f7726df0346b996d027fbace7d8af"/>
          <w:bookmarkEnd w:id="113"/>
          <w:r>
            <w:t>Project Jupyter (2023): Jupyter Notebook Documentation. Hg. v. Project Jupyter. Online verfügbar unter https://jupyter-notebook.readthedocs.io/en/stable/, zuletzt aktualisiert am 31.05.2023, zuletzt geprüft am 06.08.2023.</w:t>
          </w:r>
        </w:p>
        <w:p w14:paraId="330AD9C8" w14:textId="77777777" w:rsidR="007D3992" w:rsidRDefault="007D3992" w:rsidP="007D3992">
          <w:pPr>
            <w:pStyle w:val="CitaviBibliographyEntry"/>
          </w:pPr>
          <w:bookmarkStart w:id="115" w:name="_CTVL001215b99ea3b4640f0833f09fd4e71654b"/>
          <w:bookmarkEnd w:id="114"/>
          <w:r>
            <w:t>Puterman, Martin L. (1990): Chapter 8 Markov decision processes. In: Stochastic Models, Bd. 2: Elsevier (Handbooks in Operations Research and Management Science), S. 331–434.</w:t>
          </w:r>
        </w:p>
        <w:p w14:paraId="74E6597C" w14:textId="77777777" w:rsidR="007D3992" w:rsidRDefault="007D3992" w:rsidP="007D3992">
          <w:pPr>
            <w:pStyle w:val="CitaviBibliographyEntry"/>
          </w:pPr>
          <w:bookmarkStart w:id="116" w:name="_CTVL00184665380b9ae4a30b86107914ef09d5d"/>
          <w:bookmarkEnd w:id="115"/>
          <w:r>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0997C79D" w14:textId="77777777" w:rsidR="007D3992" w:rsidRDefault="007D3992" w:rsidP="007D3992">
          <w:pPr>
            <w:pStyle w:val="CitaviBibliographyEntry"/>
          </w:pPr>
          <w:bookmarkStart w:id="117" w:name="_CTVL0010c7903b612a841549dcc7134a8974c31"/>
          <w:bookmarkEnd w:id="116"/>
          <w:r>
            <w:t>Roderick, Melrose; MacGlashan, James; Tellex, Stefanie (2017): Implementing the Deep Q-Network. Online verfügbar unter https://arxiv.org/pdf/1711.07478.</w:t>
          </w:r>
        </w:p>
        <w:p w14:paraId="5B7D0027" w14:textId="77777777" w:rsidR="007D3992" w:rsidRDefault="007D3992" w:rsidP="007D3992">
          <w:pPr>
            <w:pStyle w:val="CitaviBibliographyEntry"/>
          </w:pPr>
          <w:bookmarkStart w:id="118" w:name="_CTVL001e0dbe01e7219456b9323f28eac425a4a"/>
          <w:bookmarkEnd w:id="117"/>
          <w:r>
            <w:t xml:space="preserve">Roose, Kevin (2022): An A.I.-Generated Picture Won an Art Prize. Artists Aren’t Happy. New York Times. Online verfügbar unter </w:t>
          </w:r>
          <w:r>
            <w:lastRenderedPageBreak/>
            <w:t>https://www.nytimes.com/2022/09/02/technology/ai-artificial-intelligence-artists.html, zuletzt aktualisiert am 02.09.2022, zuletzt geprüft am 31.05.2023.</w:t>
          </w:r>
        </w:p>
        <w:p w14:paraId="1B456EE9" w14:textId="77777777" w:rsidR="007D3992" w:rsidRDefault="007D3992" w:rsidP="007D3992">
          <w:pPr>
            <w:pStyle w:val="CitaviBibliographyEntry"/>
          </w:pPr>
          <w:bookmarkStart w:id="119" w:name="_CTVL00110ff1794d55944a2ab4839a4d4336ec6"/>
          <w:bookmarkEnd w:id="118"/>
          <w:r>
            <w:t>Russell, Stuart J.; Norvig, Peter (2016): Artificial intelligence. A modern approach. 3. edition. Global edition. Upper Saddle River: Pearson (Prentice Hall Series in Artificial Intelligence).</w:t>
          </w:r>
        </w:p>
        <w:p w14:paraId="40EC78BE" w14:textId="77777777" w:rsidR="007D3992" w:rsidRDefault="007D3992" w:rsidP="007D3992">
          <w:pPr>
            <w:pStyle w:val="CitaviBibliographyEntry"/>
          </w:pPr>
          <w:bookmarkStart w:id="120" w:name="_CTVL001fc9ec99f3764491cbd07cb1a67137f68"/>
          <w:bookmarkEnd w:id="119"/>
          <w:r>
            <w:t>Shao, Kun; Tang, Zhentao; Zhu, Yuanheng; Li, Nannan; Zhao, Dongbin (2019): A Survey of Deep Reinforcement Learning in Video Games. Online verfügbar unter http://arxiv.org/pdf/1912.10944v2.</w:t>
          </w:r>
        </w:p>
        <w:p w14:paraId="02A17701" w14:textId="77777777" w:rsidR="007D3992" w:rsidRDefault="007D3992" w:rsidP="007D3992">
          <w:pPr>
            <w:pStyle w:val="CitaviBibliographyEntry"/>
          </w:pPr>
          <w:bookmarkStart w:id="121" w:name="_CTVL001dfdad6cce3c54bbfbcdb567fc2880aaf"/>
          <w:bookmarkEnd w:id="120"/>
          <w:r>
            <w:t>Sheikh, Haroon; Prins, Corien; Schrijvers, Erik (2023): Mission AI. The new system technology. Cham, Switzerland: Springer (Research for policy, studies by the Netherlands Council for Government Policy).</w:t>
          </w:r>
        </w:p>
        <w:p w14:paraId="0133DF05" w14:textId="77777777" w:rsidR="007D3992" w:rsidRDefault="007D3992" w:rsidP="007D3992">
          <w:pPr>
            <w:pStyle w:val="CitaviBibliographyEntry"/>
          </w:pPr>
          <w:bookmarkStart w:id="122" w:name="_CTVL001659b491dae7240d5a5851606ec37f004"/>
          <w:bookmarkEnd w:id="121"/>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3D1F77A5" w14:textId="77777777" w:rsidR="007D3992" w:rsidRDefault="007D3992" w:rsidP="007D3992">
          <w:pPr>
            <w:pStyle w:val="CitaviBibliographyEntry"/>
          </w:pPr>
          <w:bookmarkStart w:id="123" w:name="_CTVL001d1b03f34f8b845da891aed1ae08dca1f"/>
          <w:bookmarkEnd w:id="122"/>
          <w:r>
            <w:t>StepMania (2020): StepMania Wiki. Hg. v. github.com. Online verfügbar unter https://github.com/stepmania/stepmania/wiki, zuletzt aktualisiert am 19.06.2020, zuletzt geprüft am 31.07.2023.</w:t>
          </w:r>
        </w:p>
        <w:p w14:paraId="1B2015C1" w14:textId="77777777" w:rsidR="007D3992" w:rsidRDefault="007D3992" w:rsidP="007D3992">
          <w:pPr>
            <w:pStyle w:val="CitaviBibliographyEntry"/>
          </w:pPr>
          <w:bookmarkStart w:id="124" w:name="_CTVL001e2582998084849ea8d56f070db98b82a"/>
          <w:bookmarkEnd w:id="123"/>
          <w:r>
            <w:t>Sutton, Richard S.; Barto, Andrew (2020): Reinforcement learning. An introduction. Second edition. Cambridge, Massachusetts, London, England: The MIT Press (Adaptive computation and machine learning).</w:t>
          </w:r>
        </w:p>
        <w:p w14:paraId="33666DB9" w14:textId="77777777" w:rsidR="007D3992" w:rsidRDefault="007D3992" w:rsidP="007D3992">
          <w:pPr>
            <w:pStyle w:val="CitaviBibliographyEntry"/>
          </w:pPr>
          <w:bookmarkStart w:id="125" w:name="_CTVL0019a91de7984e04e74851f9663d7967f23"/>
          <w:bookmarkEnd w:id="124"/>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7DEE273B" w14:textId="77777777" w:rsidR="007D3992" w:rsidRDefault="007D3992" w:rsidP="007D3992">
          <w:pPr>
            <w:pStyle w:val="CitaviBibliographyEntry"/>
          </w:pPr>
          <w:bookmarkStart w:id="126" w:name="_CTVL001178407f509204ba1a70371ee637a841d"/>
          <w:bookmarkEnd w:id="125"/>
          <w:r>
            <w:t>Taylor, Josh (2023): Adobe to integrate AI into Photoshop amid fears of job losses and mass faking of images. Hg. v. The Guardian. Online verfügbar unter https://www.theguardian.com/technology/2023/may/23/adobe-to-integrate-ai-into-photoshop-amid-fears-of-job-losses-and-mass-faking-of-images, zuletzt aktualisiert am 23.05.2023, zuletzt geprüft am 04.08.2023.</w:t>
          </w:r>
        </w:p>
        <w:p w14:paraId="76C205D8" w14:textId="77777777" w:rsidR="007D3992" w:rsidRDefault="007D3992" w:rsidP="007D3992">
          <w:pPr>
            <w:pStyle w:val="CitaviBibliographyEntry"/>
          </w:pPr>
          <w:bookmarkStart w:id="127" w:name="_CTVL0018f6c86bf38e643cf98464f26abdf2ee5"/>
          <w:bookmarkEnd w:id="126"/>
          <w:r>
            <w:lastRenderedPageBreak/>
            <w:t>Thompson, Tommy (2017): The Perfect Organism: The AI of Alien: Isolation. Hg. v. Game Developer. Informa PLC Informa UK Limited. Online verfügbar unter https://www.gamedeveloper.com/design/the-perfect-organism-the-ai-of-alien-isolation, zuletzt aktualisiert am 31.10.2017, zuletzt geprüft am 17.07.2023.</w:t>
          </w:r>
        </w:p>
        <w:p w14:paraId="114AC969" w14:textId="77777777" w:rsidR="007D3992" w:rsidRDefault="007D3992" w:rsidP="007D3992">
          <w:pPr>
            <w:pStyle w:val="CitaviBibliographyEntry"/>
          </w:pPr>
          <w:bookmarkStart w:id="128" w:name="_CTVL0019cebdbb01bf94c829c7d2c43c5f7db3f"/>
          <w:bookmarkEnd w:id="127"/>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3EA6E7AF" w14:textId="77777777" w:rsidR="007D3992" w:rsidRDefault="007D3992" w:rsidP="007D3992">
          <w:pPr>
            <w:pStyle w:val="CitaviBibliographyEntry"/>
          </w:pPr>
          <w:bookmarkStart w:id="129" w:name="_CTVL001d371f690a7f84fdb95cb0f4b98bf3a50"/>
          <w:bookmarkEnd w:id="128"/>
          <w:r>
            <w:t>TÜV Verband (2021): Sicherheit und Künstliche Intelligenz. Erwartungen, Hoffnungen, Risiken. Hg. v. TÜV Verband. Online verfügbar unter https://www.tuev-verband.de/?tx_epxelo_file[id]=856779&amp;cHash=1af8a3f0e6c845423fdd637c8dbcd080, zuletzt geprüft am 10.08.2023.</w:t>
          </w:r>
        </w:p>
        <w:p w14:paraId="5E62B1D6" w14:textId="77777777" w:rsidR="007D3992" w:rsidRDefault="007D3992" w:rsidP="007D3992">
          <w:pPr>
            <w:pStyle w:val="CitaviBibliographyEntry"/>
          </w:pPr>
          <w:bookmarkStart w:id="130" w:name="_CTVL00165ecfcbc29ba4325887b2f5156383767"/>
          <w:bookmarkEnd w:id="129"/>
          <w:r>
            <w:t>TwitchMetrics (2023): Info-Seite des Twitch-Accounts "vedal987". Online verfügbar unter https://www.twitchmetrics.net/c/85498365-vedal987, zuletzt geprüft am 18.07.2023.</w:t>
          </w:r>
        </w:p>
        <w:p w14:paraId="1367867E" w14:textId="77777777" w:rsidR="007D3992" w:rsidRDefault="007D3992" w:rsidP="007D3992">
          <w:pPr>
            <w:pStyle w:val="CitaviBibliographyEntry"/>
          </w:pPr>
          <w:bookmarkStart w:id="131" w:name="_CTVL00101e781843aab4585a9242cee509ef718"/>
          <w:bookmarkEnd w:id="130"/>
          <w:r>
            <w:t>United States Copyright Office (2023): Re: Zarya of the Dawn. Washington DC, 21.02.2023. Brief an Van Lindberg.</w:t>
          </w:r>
        </w:p>
        <w:p w14:paraId="7DAED18D" w14:textId="77777777" w:rsidR="007D3992" w:rsidRDefault="007D3992" w:rsidP="007D3992">
          <w:pPr>
            <w:pStyle w:val="CitaviBibliographyEntry"/>
          </w:pPr>
          <w:bookmarkStart w:id="132" w:name="_CTVL001358865a9ea384cdd8bf81e7ca1a1d192"/>
          <w:bookmarkEnd w:id="131"/>
          <w:r>
            <w:t>Usama, Muhammad; Qadir, Junaid; Raza, Aunn; Arif, Hunain; Yau, Kok-lim Alvin; Elkhatib, Yehia et al. (2019): Unsupervised Machine Learning for Networking: Techniques, Applications and Research Challenges. In:</w:t>
          </w:r>
          <w:bookmarkEnd w:id="132"/>
          <w:r>
            <w:t xml:space="preserve"> </w:t>
          </w:r>
          <w:r w:rsidRPr="007D3992">
            <w:rPr>
              <w:i/>
            </w:rPr>
            <w:t xml:space="preserve">IEEE Access </w:t>
          </w:r>
          <w:r w:rsidRPr="007D3992">
            <w:t>7, S. 65579–65615. DOI: 10.1109/ACCESS.2019.2916648.</w:t>
          </w:r>
        </w:p>
        <w:p w14:paraId="0785B712" w14:textId="77777777" w:rsidR="007D3992" w:rsidRDefault="007D3992" w:rsidP="007D3992">
          <w:pPr>
            <w:pStyle w:val="CitaviBibliographyEntry"/>
          </w:pPr>
          <w:bookmarkStart w:id="133" w:name="_CTVL0013c1ba3db412c41e084338741140589cf"/>
          <w:r>
            <w:t>vedal.xyz (2023): "Advice"-Seite des "Neuro-sama"-Entwicklers. Hg. v. Vedal. Online verfügbar unter https://vedal.xyz/advice/, zuletzt geprüft am 18.07.2023.</w:t>
          </w:r>
        </w:p>
        <w:p w14:paraId="0B2219CA" w14:textId="77777777" w:rsidR="007D3992" w:rsidRDefault="007D3992" w:rsidP="007D3992">
          <w:pPr>
            <w:pStyle w:val="CitaviBibliographyEntry"/>
          </w:pPr>
          <w:bookmarkStart w:id="134" w:name="_CTVL0013db7fca8af0c4b2a8b9736699d0a5ef9"/>
          <w:bookmarkEnd w:id="133"/>
          <w:r>
            <w:t>Winslow, Levi (2023): AI-Generated Seinfeld-Like Twitch ‘TV Show’ Is Peak Absurdity. Hg. v. Kotaku. Online verfügbar unter https://kotaku.com/twitch-nothing-forever-ai-generated-seinfeld-dalle-show-1850061075, zuletzt aktualisiert am 01.02.2023, zuletzt geprüft am 19.07.2023.</w:t>
          </w:r>
        </w:p>
        <w:p w14:paraId="33B287C1" w14:textId="77777777" w:rsidR="007D3992" w:rsidRDefault="007D3992" w:rsidP="007D3992">
          <w:pPr>
            <w:pStyle w:val="CitaviBibliographyEntry"/>
          </w:pPr>
          <w:bookmarkStart w:id="135" w:name="_CTVL001bf02c4a806274200828bd88396d9a227"/>
          <w:bookmarkEnd w:id="134"/>
          <w:r>
            <w:t xml:space="preserve">Writers Guild of America (2023): WGA Negotiations—Status as of May 1, 2023. Hg. v. Writers Guild of America. Online verfügbar unter </w:t>
          </w:r>
          <w:r>
            <w:lastRenderedPageBreak/>
            <w:t>https://www.wgacontract2023.org/uploadedfiles/members/member_info/contract-2023/wga_proposals.pdf, zuletzt geprüft am 19.07.2023.</w:t>
          </w:r>
        </w:p>
        <w:p w14:paraId="28FA0F94" w14:textId="77777777" w:rsidR="007D3992" w:rsidRDefault="007D3992" w:rsidP="007D3992">
          <w:pPr>
            <w:pStyle w:val="CitaviBibliographyEntry"/>
          </w:pPr>
          <w:bookmarkStart w:id="136" w:name="_CTVL001d6701f2cbac34b43b571276cf5d12fd2"/>
          <w:bookmarkEnd w:id="135"/>
          <w:r>
            <w:t>Wunder, Michael; Littman, Michael; Babes-Vroman, Monica (2010): Classes of Multiagent Q-learning Dynamics with epsilon-greedy Exploration. In: Proceedings of the 27th International Conference on Machine Learning (ICML-10), S. 1167–1174.</w:t>
          </w:r>
        </w:p>
        <w:p w14:paraId="66413010" w14:textId="2305CCDB" w:rsidR="00ED4583" w:rsidRDefault="007D3992" w:rsidP="007D3992">
          <w:pPr>
            <w:pStyle w:val="CitaviBibliographyEntry"/>
          </w:pPr>
          <w:bookmarkStart w:id="137" w:name="_CTVL001ac428e43dac048f1858bdadb98b2f899"/>
          <w:bookmarkEnd w:id="136"/>
          <w:r>
            <w:t>Xiang, Chloe (2023): This Virtual Twitch Streamer is Controlled Entirely By AI. VICE. Online verfügbar unter https://www.vice.com/en/article/pkg98v/this-virtual-twitch-streamer-is-controlled-entirely-by-ai, zuletzt aktualisiert am 04.01.2023, zuletzt geprüft am 31.05.2023</w:t>
          </w:r>
          <w:bookmarkEnd w:id="137"/>
          <w:r>
            <w:t>.</w:t>
          </w:r>
          <w:r w:rsidR="00ED4583">
            <w:fldChar w:fldCharType="end"/>
          </w:r>
        </w:p>
      </w:sdtContent>
    </w:sdt>
    <w:p w14:paraId="59624072" w14:textId="2991F49C" w:rsidR="00CD3544" w:rsidRDefault="00CD3544">
      <w:pPr>
        <w:spacing w:line="259" w:lineRule="auto"/>
      </w:pPr>
      <w:r>
        <w:br w:type="page"/>
      </w:r>
    </w:p>
    <w:p w14:paraId="18814810" w14:textId="5EEC560F" w:rsidR="005443B1" w:rsidRDefault="005443B1" w:rsidP="005443B1">
      <w:pPr>
        <w:pStyle w:val="berschrift1"/>
      </w:pPr>
      <w:bookmarkStart w:id="138" w:name="_Toc143039402"/>
      <w:r>
        <w:lastRenderedPageBreak/>
        <w:t>Eidesstattliche Erklärung</w:t>
      </w:r>
      <w:bookmarkEnd w:id="138"/>
    </w:p>
    <w:p w14:paraId="2CADF8D4" w14:textId="292F9E81" w:rsidR="005443B1" w:rsidRDefault="005443B1" w:rsidP="005443B1"/>
    <w:p w14:paraId="4535A3AE" w14:textId="77777777" w:rsidR="005443B1" w:rsidRDefault="005443B1" w:rsidP="005443B1">
      <w:r>
        <w:t>Ich erkläre hiermit an Eides statt, dass ich die vorliegende Thesis selbständig und ohne unzulässige fremde Hilfe angefertigt habe. Alle verwendeten Quellen und Hilfsmittel sind angegeben.</w:t>
      </w:r>
    </w:p>
    <w:p w14:paraId="22E08B43" w14:textId="47AC4DA9" w:rsidR="005443B1" w:rsidRDefault="005443B1" w:rsidP="005443B1">
      <w:r>
        <w:t>Der Einsatz von KI-Anwendungen ist dem betreffenden Thesisteil, der Art sowie dem Umfang nach detailliert benannt.</w:t>
      </w:r>
    </w:p>
    <w:p w14:paraId="382C3778" w14:textId="1358BFBA" w:rsidR="005443B1" w:rsidRDefault="005443B1" w:rsidP="005443B1"/>
    <w:p w14:paraId="4EC000D6" w14:textId="7AFD8711" w:rsidR="005443B1" w:rsidRDefault="005443B1" w:rsidP="005443B1">
      <w:r>
        <w:t>____________________________</w:t>
      </w:r>
    </w:p>
    <w:p w14:paraId="676BDBF0" w14:textId="61AD629F" w:rsidR="005443B1" w:rsidRDefault="005443B1" w:rsidP="005443B1">
      <w:r>
        <w:t>Alexander Reiprich</w:t>
      </w:r>
    </w:p>
    <w:p w14:paraId="53AD53E3" w14:textId="3B781B69" w:rsidR="005443B1" w:rsidRPr="005443B1" w:rsidRDefault="005443B1" w:rsidP="005443B1">
      <w:r>
        <w:t>Furtwangen im Schwarzwald, den ____________</w:t>
      </w:r>
    </w:p>
    <w:sectPr w:rsidR="005443B1" w:rsidRPr="005443B1" w:rsidSect="00AE1EBC">
      <w:pgSz w:w="11906" w:h="16838"/>
      <w:pgMar w:top="1701" w:right="1418" w:bottom="1134" w:left="1418" w:header="709" w:footer="709" w:gutter="85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C9DC5" w14:textId="77777777" w:rsidR="0075663F" w:rsidRDefault="0075663F" w:rsidP="00490D95">
      <w:r>
        <w:separator/>
      </w:r>
    </w:p>
  </w:endnote>
  <w:endnote w:type="continuationSeparator" w:id="0">
    <w:p w14:paraId="49A86023" w14:textId="77777777" w:rsidR="0075663F" w:rsidRDefault="0075663F"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477F7" w14:textId="77777777" w:rsidR="00AE1EBC" w:rsidRDefault="00AE1E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F570E" w14:textId="77777777" w:rsidR="00AE1EBC" w:rsidRDefault="00AE1E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C6546" w14:textId="77777777" w:rsidR="00AE1EBC" w:rsidRDefault="00AE1E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998A3" w14:textId="77777777" w:rsidR="0075663F" w:rsidRDefault="0075663F" w:rsidP="00490D95">
      <w:r>
        <w:separator/>
      </w:r>
    </w:p>
  </w:footnote>
  <w:footnote w:type="continuationSeparator" w:id="0">
    <w:p w14:paraId="00A1EA96" w14:textId="77777777" w:rsidR="0075663F" w:rsidRDefault="0075663F"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3394599"/>
      <w:docPartObj>
        <w:docPartGallery w:val="Page Numbers (Top of Page)"/>
        <w:docPartUnique/>
      </w:docPartObj>
    </w:sdtPr>
    <w:sdtContent>
      <w:p w14:paraId="2B48AED7" w14:textId="203590C1" w:rsidR="00AE1EBC" w:rsidRDefault="00AE1EBC">
        <w:pPr>
          <w:pStyle w:val="Kopfzeile"/>
        </w:pPr>
        <w:r>
          <w:fldChar w:fldCharType="begin"/>
        </w:r>
        <w:r>
          <w:instrText>PAGE   \* MERGEFORMAT</w:instrText>
        </w:r>
        <w:r>
          <w:fldChar w:fldCharType="separate"/>
        </w:r>
        <w:r>
          <w:t>2</w:t>
        </w:r>
        <w:r>
          <w:fldChar w:fldCharType="end"/>
        </w:r>
      </w:p>
    </w:sdtContent>
  </w:sdt>
  <w:p w14:paraId="12346934" w14:textId="77777777" w:rsidR="00AE1EBC" w:rsidRDefault="00AE1E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797309"/>
      <w:docPartObj>
        <w:docPartGallery w:val="Page Numbers (Top of Page)"/>
        <w:docPartUnique/>
      </w:docPartObj>
    </w:sdtPr>
    <w:sdtEndPr/>
    <w:sdtContent>
      <w:p w14:paraId="52AA9EEC" w14:textId="667AEA68" w:rsidR="00B243B8" w:rsidRDefault="00B243B8">
        <w:pPr>
          <w:pStyle w:val="Kopfzeile"/>
          <w:jc w:val="right"/>
        </w:pPr>
        <w:r>
          <w:fldChar w:fldCharType="begin"/>
        </w:r>
        <w:r>
          <w:instrText>PAGE   \* MERGEFORMAT</w:instrText>
        </w:r>
        <w:r>
          <w:fldChar w:fldCharType="separate"/>
        </w:r>
        <w:r>
          <w:t>2</w:t>
        </w:r>
        <w:r>
          <w:fldChar w:fldCharType="end"/>
        </w:r>
      </w:p>
    </w:sdtContent>
  </w:sdt>
  <w:p w14:paraId="581567E9" w14:textId="77777777" w:rsidR="00B243B8" w:rsidRDefault="00B243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0FBB" w14:textId="118BF7BA" w:rsidR="00B243B8" w:rsidRDefault="00B243B8">
    <w:pPr>
      <w:pStyle w:val="Kopfzeile"/>
      <w:jc w:val="right"/>
    </w:pPr>
  </w:p>
  <w:p w14:paraId="29DEBACF" w14:textId="77777777" w:rsidR="00B243B8" w:rsidRDefault="00B243B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3CB8"/>
    <w:rsid w:val="00006FD5"/>
    <w:rsid w:val="0000787B"/>
    <w:rsid w:val="00010411"/>
    <w:rsid w:val="00010E25"/>
    <w:rsid w:val="000161BD"/>
    <w:rsid w:val="00017F4C"/>
    <w:rsid w:val="00023A20"/>
    <w:rsid w:val="00026614"/>
    <w:rsid w:val="00026FC1"/>
    <w:rsid w:val="00027CA2"/>
    <w:rsid w:val="00027D84"/>
    <w:rsid w:val="0003226B"/>
    <w:rsid w:val="00033012"/>
    <w:rsid w:val="00034FA0"/>
    <w:rsid w:val="000414D7"/>
    <w:rsid w:val="0004158E"/>
    <w:rsid w:val="000429CB"/>
    <w:rsid w:val="00053769"/>
    <w:rsid w:val="000554B7"/>
    <w:rsid w:val="0005625E"/>
    <w:rsid w:val="00056440"/>
    <w:rsid w:val="0005701E"/>
    <w:rsid w:val="00061944"/>
    <w:rsid w:val="00061EC0"/>
    <w:rsid w:val="000624CC"/>
    <w:rsid w:val="00065648"/>
    <w:rsid w:val="000711D8"/>
    <w:rsid w:val="000813F1"/>
    <w:rsid w:val="00081BBE"/>
    <w:rsid w:val="00085333"/>
    <w:rsid w:val="00086D29"/>
    <w:rsid w:val="00091DC4"/>
    <w:rsid w:val="00092DDC"/>
    <w:rsid w:val="00093068"/>
    <w:rsid w:val="000930A8"/>
    <w:rsid w:val="000A1722"/>
    <w:rsid w:val="000B01CE"/>
    <w:rsid w:val="000B3C6D"/>
    <w:rsid w:val="000B4B49"/>
    <w:rsid w:val="000C30C5"/>
    <w:rsid w:val="000C75E2"/>
    <w:rsid w:val="000E22E3"/>
    <w:rsid w:val="000F6812"/>
    <w:rsid w:val="00102CB1"/>
    <w:rsid w:val="0010327F"/>
    <w:rsid w:val="001077BE"/>
    <w:rsid w:val="0011036E"/>
    <w:rsid w:val="00110D0D"/>
    <w:rsid w:val="001131A6"/>
    <w:rsid w:val="00113A70"/>
    <w:rsid w:val="001163EC"/>
    <w:rsid w:val="00116A0E"/>
    <w:rsid w:val="00120E7E"/>
    <w:rsid w:val="001245A3"/>
    <w:rsid w:val="00125DAC"/>
    <w:rsid w:val="00127E67"/>
    <w:rsid w:val="00131C75"/>
    <w:rsid w:val="00135B21"/>
    <w:rsid w:val="001371F3"/>
    <w:rsid w:val="0013796C"/>
    <w:rsid w:val="00140BD1"/>
    <w:rsid w:val="00146AE8"/>
    <w:rsid w:val="00161DF1"/>
    <w:rsid w:val="001634BC"/>
    <w:rsid w:val="00165176"/>
    <w:rsid w:val="00166C16"/>
    <w:rsid w:val="00170E25"/>
    <w:rsid w:val="001800A1"/>
    <w:rsid w:val="00180BEC"/>
    <w:rsid w:val="00190CD8"/>
    <w:rsid w:val="001924B2"/>
    <w:rsid w:val="00192A0B"/>
    <w:rsid w:val="00192C7D"/>
    <w:rsid w:val="00195E7E"/>
    <w:rsid w:val="001B3868"/>
    <w:rsid w:val="001B7145"/>
    <w:rsid w:val="001B75C2"/>
    <w:rsid w:val="001C0D1E"/>
    <w:rsid w:val="001D0047"/>
    <w:rsid w:val="001D3604"/>
    <w:rsid w:val="001D414D"/>
    <w:rsid w:val="001D6C59"/>
    <w:rsid w:val="001E5AA6"/>
    <w:rsid w:val="001F0193"/>
    <w:rsid w:val="001F1ABE"/>
    <w:rsid w:val="001F51A0"/>
    <w:rsid w:val="00204649"/>
    <w:rsid w:val="0020776F"/>
    <w:rsid w:val="0021127B"/>
    <w:rsid w:val="0022375A"/>
    <w:rsid w:val="00225067"/>
    <w:rsid w:val="002250E5"/>
    <w:rsid w:val="002253B8"/>
    <w:rsid w:val="002309D7"/>
    <w:rsid w:val="00232BD4"/>
    <w:rsid w:val="0024012B"/>
    <w:rsid w:val="00246FA1"/>
    <w:rsid w:val="00247634"/>
    <w:rsid w:val="00254351"/>
    <w:rsid w:val="002569F9"/>
    <w:rsid w:val="00260FE5"/>
    <w:rsid w:val="002647B0"/>
    <w:rsid w:val="00267C73"/>
    <w:rsid w:val="002809FF"/>
    <w:rsid w:val="002845D5"/>
    <w:rsid w:val="0028493E"/>
    <w:rsid w:val="00285032"/>
    <w:rsid w:val="00286DCD"/>
    <w:rsid w:val="00293547"/>
    <w:rsid w:val="00294807"/>
    <w:rsid w:val="00296AA2"/>
    <w:rsid w:val="0029730F"/>
    <w:rsid w:val="002A05C6"/>
    <w:rsid w:val="002A5476"/>
    <w:rsid w:val="002A73BE"/>
    <w:rsid w:val="002B0AEC"/>
    <w:rsid w:val="002B41CF"/>
    <w:rsid w:val="002B5171"/>
    <w:rsid w:val="002B59DA"/>
    <w:rsid w:val="002B7162"/>
    <w:rsid w:val="002B75D3"/>
    <w:rsid w:val="002C0F32"/>
    <w:rsid w:val="002D2279"/>
    <w:rsid w:val="002D27A7"/>
    <w:rsid w:val="002D373E"/>
    <w:rsid w:val="002D42D4"/>
    <w:rsid w:val="002D548C"/>
    <w:rsid w:val="002D5D33"/>
    <w:rsid w:val="002E2353"/>
    <w:rsid w:val="002E6990"/>
    <w:rsid w:val="002F0588"/>
    <w:rsid w:val="00300D41"/>
    <w:rsid w:val="0030275B"/>
    <w:rsid w:val="003027E8"/>
    <w:rsid w:val="003047A1"/>
    <w:rsid w:val="003117A7"/>
    <w:rsid w:val="00313692"/>
    <w:rsid w:val="00314BC8"/>
    <w:rsid w:val="0031683F"/>
    <w:rsid w:val="00317E41"/>
    <w:rsid w:val="00325822"/>
    <w:rsid w:val="003260D3"/>
    <w:rsid w:val="00331E35"/>
    <w:rsid w:val="00335D4E"/>
    <w:rsid w:val="00336D01"/>
    <w:rsid w:val="00344FAD"/>
    <w:rsid w:val="00345007"/>
    <w:rsid w:val="0034745C"/>
    <w:rsid w:val="003558FA"/>
    <w:rsid w:val="0036200F"/>
    <w:rsid w:val="00365CEE"/>
    <w:rsid w:val="00374DF0"/>
    <w:rsid w:val="00382469"/>
    <w:rsid w:val="00392652"/>
    <w:rsid w:val="00393299"/>
    <w:rsid w:val="00393D53"/>
    <w:rsid w:val="00396F4A"/>
    <w:rsid w:val="003A1C10"/>
    <w:rsid w:val="003A328C"/>
    <w:rsid w:val="003B75CC"/>
    <w:rsid w:val="003C11C5"/>
    <w:rsid w:val="003C4ABF"/>
    <w:rsid w:val="003C7A34"/>
    <w:rsid w:val="003D29A8"/>
    <w:rsid w:val="003E12A9"/>
    <w:rsid w:val="003E74F9"/>
    <w:rsid w:val="003E76F5"/>
    <w:rsid w:val="003E7AA9"/>
    <w:rsid w:val="003F5943"/>
    <w:rsid w:val="003F6844"/>
    <w:rsid w:val="00405F8B"/>
    <w:rsid w:val="00410BB4"/>
    <w:rsid w:val="00411015"/>
    <w:rsid w:val="00416714"/>
    <w:rsid w:val="004173AA"/>
    <w:rsid w:val="00423265"/>
    <w:rsid w:val="004327CB"/>
    <w:rsid w:val="004358DB"/>
    <w:rsid w:val="00437D52"/>
    <w:rsid w:val="0044193B"/>
    <w:rsid w:val="004457E6"/>
    <w:rsid w:val="00451167"/>
    <w:rsid w:val="0045189A"/>
    <w:rsid w:val="00457DFD"/>
    <w:rsid w:val="00460398"/>
    <w:rsid w:val="004606E0"/>
    <w:rsid w:val="004610F2"/>
    <w:rsid w:val="00463653"/>
    <w:rsid w:val="00465EDD"/>
    <w:rsid w:val="00475CF9"/>
    <w:rsid w:val="00475CFA"/>
    <w:rsid w:val="00484DF1"/>
    <w:rsid w:val="00486B5A"/>
    <w:rsid w:val="00490983"/>
    <w:rsid w:val="00490D95"/>
    <w:rsid w:val="00491442"/>
    <w:rsid w:val="00491CB6"/>
    <w:rsid w:val="00494A17"/>
    <w:rsid w:val="004963B8"/>
    <w:rsid w:val="00496F4A"/>
    <w:rsid w:val="004A302E"/>
    <w:rsid w:val="004A5E40"/>
    <w:rsid w:val="004B3F55"/>
    <w:rsid w:val="004B45A5"/>
    <w:rsid w:val="004B76B7"/>
    <w:rsid w:val="004C5F08"/>
    <w:rsid w:val="004E290F"/>
    <w:rsid w:val="004E35E0"/>
    <w:rsid w:val="004E402A"/>
    <w:rsid w:val="004F474B"/>
    <w:rsid w:val="0050465A"/>
    <w:rsid w:val="00507689"/>
    <w:rsid w:val="005105E8"/>
    <w:rsid w:val="00516E6F"/>
    <w:rsid w:val="0052096A"/>
    <w:rsid w:val="005217BF"/>
    <w:rsid w:val="005352FD"/>
    <w:rsid w:val="00540BA3"/>
    <w:rsid w:val="005443B1"/>
    <w:rsid w:val="00546D44"/>
    <w:rsid w:val="005548C3"/>
    <w:rsid w:val="00563985"/>
    <w:rsid w:val="0056413B"/>
    <w:rsid w:val="00571C4B"/>
    <w:rsid w:val="005720C7"/>
    <w:rsid w:val="00576649"/>
    <w:rsid w:val="00582057"/>
    <w:rsid w:val="00585255"/>
    <w:rsid w:val="00594BC1"/>
    <w:rsid w:val="005955A3"/>
    <w:rsid w:val="00595D30"/>
    <w:rsid w:val="00597EA2"/>
    <w:rsid w:val="005A1FF7"/>
    <w:rsid w:val="005A21C8"/>
    <w:rsid w:val="005A43DC"/>
    <w:rsid w:val="005B4E1F"/>
    <w:rsid w:val="005C251D"/>
    <w:rsid w:val="005D04F4"/>
    <w:rsid w:val="005D29CB"/>
    <w:rsid w:val="005D37FB"/>
    <w:rsid w:val="005D47BA"/>
    <w:rsid w:val="005D7203"/>
    <w:rsid w:val="005E5799"/>
    <w:rsid w:val="005F01B5"/>
    <w:rsid w:val="005F17FE"/>
    <w:rsid w:val="005F3D70"/>
    <w:rsid w:val="006004F4"/>
    <w:rsid w:val="006059FE"/>
    <w:rsid w:val="006101D2"/>
    <w:rsid w:val="00610764"/>
    <w:rsid w:val="00622983"/>
    <w:rsid w:val="00626654"/>
    <w:rsid w:val="00627808"/>
    <w:rsid w:val="00630C51"/>
    <w:rsid w:val="00631929"/>
    <w:rsid w:val="006326A5"/>
    <w:rsid w:val="00633DD2"/>
    <w:rsid w:val="006357D2"/>
    <w:rsid w:val="00635D9A"/>
    <w:rsid w:val="00645F4D"/>
    <w:rsid w:val="006464A2"/>
    <w:rsid w:val="00660BDC"/>
    <w:rsid w:val="006648FA"/>
    <w:rsid w:val="0066611B"/>
    <w:rsid w:val="006675EF"/>
    <w:rsid w:val="00671AD4"/>
    <w:rsid w:val="00672878"/>
    <w:rsid w:val="006732CE"/>
    <w:rsid w:val="00685DEE"/>
    <w:rsid w:val="0069107A"/>
    <w:rsid w:val="006A75C9"/>
    <w:rsid w:val="006B2312"/>
    <w:rsid w:val="006B3B3C"/>
    <w:rsid w:val="006C2F40"/>
    <w:rsid w:val="006C41EB"/>
    <w:rsid w:val="006C6FFE"/>
    <w:rsid w:val="006F0A97"/>
    <w:rsid w:val="006F5E32"/>
    <w:rsid w:val="0070451E"/>
    <w:rsid w:val="007077F1"/>
    <w:rsid w:val="00714166"/>
    <w:rsid w:val="00717451"/>
    <w:rsid w:val="00724561"/>
    <w:rsid w:val="0074226D"/>
    <w:rsid w:val="00744172"/>
    <w:rsid w:val="0075064F"/>
    <w:rsid w:val="00751495"/>
    <w:rsid w:val="00752422"/>
    <w:rsid w:val="00753D4A"/>
    <w:rsid w:val="0075663F"/>
    <w:rsid w:val="00760B1E"/>
    <w:rsid w:val="007622B1"/>
    <w:rsid w:val="007744F1"/>
    <w:rsid w:val="00786427"/>
    <w:rsid w:val="00786661"/>
    <w:rsid w:val="00792671"/>
    <w:rsid w:val="007943E6"/>
    <w:rsid w:val="007949FE"/>
    <w:rsid w:val="007954EE"/>
    <w:rsid w:val="007A2B06"/>
    <w:rsid w:val="007B2601"/>
    <w:rsid w:val="007B26AE"/>
    <w:rsid w:val="007C0D61"/>
    <w:rsid w:val="007C16B3"/>
    <w:rsid w:val="007C6680"/>
    <w:rsid w:val="007C7D72"/>
    <w:rsid w:val="007D3992"/>
    <w:rsid w:val="007D4ECD"/>
    <w:rsid w:val="007D693B"/>
    <w:rsid w:val="00801ABD"/>
    <w:rsid w:val="008026CF"/>
    <w:rsid w:val="008046E0"/>
    <w:rsid w:val="00806FDF"/>
    <w:rsid w:val="0081542D"/>
    <w:rsid w:val="0081655E"/>
    <w:rsid w:val="0082129C"/>
    <w:rsid w:val="00823040"/>
    <w:rsid w:val="00823915"/>
    <w:rsid w:val="008313E8"/>
    <w:rsid w:val="00831F36"/>
    <w:rsid w:val="00833830"/>
    <w:rsid w:val="008418C1"/>
    <w:rsid w:val="00843AD5"/>
    <w:rsid w:val="008471D9"/>
    <w:rsid w:val="00847A81"/>
    <w:rsid w:val="0085378D"/>
    <w:rsid w:val="00861ABB"/>
    <w:rsid w:val="0086321F"/>
    <w:rsid w:val="008637BC"/>
    <w:rsid w:val="00863A8B"/>
    <w:rsid w:val="00865D83"/>
    <w:rsid w:val="008713D8"/>
    <w:rsid w:val="00877FCE"/>
    <w:rsid w:val="008814BF"/>
    <w:rsid w:val="0088204B"/>
    <w:rsid w:val="00892019"/>
    <w:rsid w:val="00892B4D"/>
    <w:rsid w:val="00894E31"/>
    <w:rsid w:val="008954AC"/>
    <w:rsid w:val="008A135A"/>
    <w:rsid w:val="008A4634"/>
    <w:rsid w:val="008A5F49"/>
    <w:rsid w:val="008B2DE8"/>
    <w:rsid w:val="008B4E5E"/>
    <w:rsid w:val="008C3BD5"/>
    <w:rsid w:val="008D05F9"/>
    <w:rsid w:val="008D1290"/>
    <w:rsid w:val="008D49BC"/>
    <w:rsid w:val="008E0155"/>
    <w:rsid w:val="008E5A5A"/>
    <w:rsid w:val="008E6349"/>
    <w:rsid w:val="008F2DC3"/>
    <w:rsid w:val="008F5B02"/>
    <w:rsid w:val="008F7BB0"/>
    <w:rsid w:val="00903FE0"/>
    <w:rsid w:val="0090549D"/>
    <w:rsid w:val="009056FA"/>
    <w:rsid w:val="009071C8"/>
    <w:rsid w:val="0092195D"/>
    <w:rsid w:val="00925B4C"/>
    <w:rsid w:val="009317AF"/>
    <w:rsid w:val="0094027B"/>
    <w:rsid w:val="009422DD"/>
    <w:rsid w:val="00942BD7"/>
    <w:rsid w:val="009434C4"/>
    <w:rsid w:val="0094560E"/>
    <w:rsid w:val="009526D6"/>
    <w:rsid w:val="009535C3"/>
    <w:rsid w:val="00955E3D"/>
    <w:rsid w:val="0095663D"/>
    <w:rsid w:val="009566ED"/>
    <w:rsid w:val="009574F7"/>
    <w:rsid w:val="00967234"/>
    <w:rsid w:val="0097445F"/>
    <w:rsid w:val="00974F81"/>
    <w:rsid w:val="00980A1A"/>
    <w:rsid w:val="009865BE"/>
    <w:rsid w:val="009868E5"/>
    <w:rsid w:val="0098744D"/>
    <w:rsid w:val="0099411A"/>
    <w:rsid w:val="00997C73"/>
    <w:rsid w:val="009A2143"/>
    <w:rsid w:val="009A4085"/>
    <w:rsid w:val="009A75BC"/>
    <w:rsid w:val="009B224F"/>
    <w:rsid w:val="009C3192"/>
    <w:rsid w:val="009C3E7A"/>
    <w:rsid w:val="009C6761"/>
    <w:rsid w:val="009C7B0C"/>
    <w:rsid w:val="009D0063"/>
    <w:rsid w:val="009D0E70"/>
    <w:rsid w:val="009D16CC"/>
    <w:rsid w:val="009D3277"/>
    <w:rsid w:val="009D4DAA"/>
    <w:rsid w:val="009D5A0A"/>
    <w:rsid w:val="009E0396"/>
    <w:rsid w:val="009E0A04"/>
    <w:rsid w:val="009E2553"/>
    <w:rsid w:val="009E59BE"/>
    <w:rsid w:val="009E5DC4"/>
    <w:rsid w:val="009F23A3"/>
    <w:rsid w:val="009F4D83"/>
    <w:rsid w:val="00A072C3"/>
    <w:rsid w:val="00A07C46"/>
    <w:rsid w:val="00A22ABE"/>
    <w:rsid w:val="00A253FE"/>
    <w:rsid w:val="00A345C5"/>
    <w:rsid w:val="00A41F78"/>
    <w:rsid w:val="00A43EAF"/>
    <w:rsid w:val="00A444F7"/>
    <w:rsid w:val="00A554CC"/>
    <w:rsid w:val="00A64B65"/>
    <w:rsid w:val="00A70305"/>
    <w:rsid w:val="00A72351"/>
    <w:rsid w:val="00A80251"/>
    <w:rsid w:val="00A825A3"/>
    <w:rsid w:val="00A835E1"/>
    <w:rsid w:val="00A84B28"/>
    <w:rsid w:val="00A8798C"/>
    <w:rsid w:val="00A87BAA"/>
    <w:rsid w:val="00A87F06"/>
    <w:rsid w:val="00A90A19"/>
    <w:rsid w:val="00A92BA9"/>
    <w:rsid w:val="00A93A14"/>
    <w:rsid w:val="00AA0016"/>
    <w:rsid w:val="00AA4C79"/>
    <w:rsid w:val="00AB3249"/>
    <w:rsid w:val="00AB3CF7"/>
    <w:rsid w:val="00AC0C55"/>
    <w:rsid w:val="00AC20AA"/>
    <w:rsid w:val="00AC366C"/>
    <w:rsid w:val="00AD534E"/>
    <w:rsid w:val="00AD59AA"/>
    <w:rsid w:val="00AD663D"/>
    <w:rsid w:val="00AE1EBC"/>
    <w:rsid w:val="00AF562D"/>
    <w:rsid w:val="00B00A03"/>
    <w:rsid w:val="00B00CC0"/>
    <w:rsid w:val="00B05E54"/>
    <w:rsid w:val="00B0775D"/>
    <w:rsid w:val="00B150FC"/>
    <w:rsid w:val="00B243B8"/>
    <w:rsid w:val="00B252FF"/>
    <w:rsid w:val="00B33A37"/>
    <w:rsid w:val="00B4067E"/>
    <w:rsid w:val="00B513CC"/>
    <w:rsid w:val="00B514D7"/>
    <w:rsid w:val="00B5479F"/>
    <w:rsid w:val="00B55C9C"/>
    <w:rsid w:val="00B5664B"/>
    <w:rsid w:val="00B70609"/>
    <w:rsid w:val="00B74A17"/>
    <w:rsid w:val="00B75451"/>
    <w:rsid w:val="00B75888"/>
    <w:rsid w:val="00B77143"/>
    <w:rsid w:val="00B771C2"/>
    <w:rsid w:val="00B82435"/>
    <w:rsid w:val="00B84FA9"/>
    <w:rsid w:val="00B85CC8"/>
    <w:rsid w:val="00B877F4"/>
    <w:rsid w:val="00B946BB"/>
    <w:rsid w:val="00B959D7"/>
    <w:rsid w:val="00B96C80"/>
    <w:rsid w:val="00BA6BCE"/>
    <w:rsid w:val="00BB28DE"/>
    <w:rsid w:val="00BC3AA3"/>
    <w:rsid w:val="00BC5DA9"/>
    <w:rsid w:val="00BC7FC5"/>
    <w:rsid w:val="00BD0F38"/>
    <w:rsid w:val="00BD227B"/>
    <w:rsid w:val="00BD39F2"/>
    <w:rsid w:val="00BD5536"/>
    <w:rsid w:val="00BD671E"/>
    <w:rsid w:val="00BE1357"/>
    <w:rsid w:val="00BE3F7D"/>
    <w:rsid w:val="00BE5036"/>
    <w:rsid w:val="00BE6F66"/>
    <w:rsid w:val="00BF323A"/>
    <w:rsid w:val="00BF55E7"/>
    <w:rsid w:val="00C125C8"/>
    <w:rsid w:val="00C1280F"/>
    <w:rsid w:val="00C2706E"/>
    <w:rsid w:val="00C27C37"/>
    <w:rsid w:val="00C27E64"/>
    <w:rsid w:val="00C3356D"/>
    <w:rsid w:val="00C43424"/>
    <w:rsid w:val="00C4543E"/>
    <w:rsid w:val="00C55B3F"/>
    <w:rsid w:val="00C577E7"/>
    <w:rsid w:val="00C6045B"/>
    <w:rsid w:val="00C661AF"/>
    <w:rsid w:val="00C71E80"/>
    <w:rsid w:val="00C77BF4"/>
    <w:rsid w:val="00C80439"/>
    <w:rsid w:val="00C81020"/>
    <w:rsid w:val="00C818FD"/>
    <w:rsid w:val="00C82CDC"/>
    <w:rsid w:val="00C83F63"/>
    <w:rsid w:val="00C85971"/>
    <w:rsid w:val="00C8645F"/>
    <w:rsid w:val="00C872A5"/>
    <w:rsid w:val="00C916A5"/>
    <w:rsid w:val="00C93C12"/>
    <w:rsid w:val="00C94B6F"/>
    <w:rsid w:val="00C974DB"/>
    <w:rsid w:val="00CA021F"/>
    <w:rsid w:val="00CA77DF"/>
    <w:rsid w:val="00CB0AED"/>
    <w:rsid w:val="00CB149B"/>
    <w:rsid w:val="00CD115D"/>
    <w:rsid w:val="00CD3544"/>
    <w:rsid w:val="00CF3CAF"/>
    <w:rsid w:val="00CF46BE"/>
    <w:rsid w:val="00CF4BFC"/>
    <w:rsid w:val="00CF5C5A"/>
    <w:rsid w:val="00CF7A23"/>
    <w:rsid w:val="00D0061C"/>
    <w:rsid w:val="00D02763"/>
    <w:rsid w:val="00D0395E"/>
    <w:rsid w:val="00D06F00"/>
    <w:rsid w:val="00D07197"/>
    <w:rsid w:val="00D10768"/>
    <w:rsid w:val="00D119D4"/>
    <w:rsid w:val="00D157EF"/>
    <w:rsid w:val="00D15FC4"/>
    <w:rsid w:val="00D16D92"/>
    <w:rsid w:val="00D20BAD"/>
    <w:rsid w:val="00D21879"/>
    <w:rsid w:val="00D2225D"/>
    <w:rsid w:val="00D233CD"/>
    <w:rsid w:val="00D24B67"/>
    <w:rsid w:val="00D25AE3"/>
    <w:rsid w:val="00D265D0"/>
    <w:rsid w:val="00D31A0C"/>
    <w:rsid w:val="00D359CF"/>
    <w:rsid w:val="00D37709"/>
    <w:rsid w:val="00D41DC3"/>
    <w:rsid w:val="00D44176"/>
    <w:rsid w:val="00D4474B"/>
    <w:rsid w:val="00D531B3"/>
    <w:rsid w:val="00D65629"/>
    <w:rsid w:val="00D6710E"/>
    <w:rsid w:val="00D70AB5"/>
    <w:rsid w:val="00D72DDD"/>
    <w:rsid w:val="00D804B9"/>
    <w:rsid w:val="00D82594"/>
    <w:rsid w:val="00D828A7"/>
    <w:rsid w:val="00D9159B"/>
    <w:rsid w:val="00D970BD"/>
    <w:rsid w:val="00DA0EF0"/>
    <w:rsid w:val="00DA3604"/>
    <w:rsid w:val="00DA4595"/>
    <w:rsid w:val="00DA4877"/>
    <w:rsid w:val="00DA75BE"/>
    <w:rsid w:val="00DB0619"/>
    <w:rsid w:val="00DB69EC"/>
    <w:rsid w:val="00DB6D1E"/>
    <w:rsid w:val="00DC3040"/>
    <w:rsid w:val="00DC42B4"/>
    <w:rsid w:val="00DC4787"/>
    <w:rsid w:val="00DD09C1"/>
    <w:rsid w:val="00DD0FAA"/>
    <w:rsid w:val="00DD41EA"/>
    <w:rsid w:val="00DD7259"/>
    <w:rsid w:val="00DE167A"/>
    <w:rsid w:val="00DF11EC"/>
    <w:rsid w:val="00DF71E8"/>
    <w:rsid w:val="00E02881"/>
    <w:rsid w:val="00E04AA4"/>
    <w:rsid w:val="00E070BB"/>
    <w:rsid w:val="00E10C7C"/>
    <w:rsid w:val="00E14053"/>
    <w:rsid w:val="00E20070"/>
    <w:rsid w:val="00E24686"/>
    <w:rsid w:val="00E26DC9"/>
    <w:rsid w:val="00E2734E"/>
    <w:rsid w:val="00E2778B"/>
    <w:rsid w:val="00E3587C"/>
    <w:rsid w:val="00E36E04"/>
    <w:rsid w:val="00E412E5"/>
    <w:rsid w:val="00E43D27"/>
    <w:rsid w:val="00E53976"/>
    <w:rsid w:val="00E54974"/>
    <w:rsid w:val="00E57151"/>
    <w:rsid w:val="00E62E6D"/>
    <w:rsid w:val="00E735A4"/>
    <w:rsid w:val="00E92588"/>
    <w:rsid w:val="00E96DAC"/>
    <w:rsid w:val="00E97898"/>
    <w:rsid w:val="00EB0E86"/>
    <w:rsid w:val="00EB2A49"/>
    <w:rsid w:val="00EB4406"/>
    <w:rsid w:val="00EB50AB"/>
    <w:rsid w:val="00EB6EBD"/>
    <w:rsid w:val="00EC049C"/>
    <w:rsid w:val="00EC1E4F"/>
    <w:rsid w:val="00EC5E31"/>
    <w:rsid w:val="00ED0142"/>
    <w:rsid w:val="00ED4583"/>
    <w:rsid w:val="00EE0E85"/>
    <w:rsid w:val="00EE1AAE"/>
    <w:rsid w:val="00EE31F6"/>
    <w:rsid w:val="00EE4039"/>
    <w:rsid w:val="00EF4B8F"/>
    <w:rsid w:val="00EF5C0D"/>
    <w:rsid w:val="00EF7810"/>
    <w:rsid w:val="00F00C84"/>
    <w:rsid w:val="00F014AB"/>
    <w:rsid w:val="00F07223"/>
    <w:rsid w:val="00F109FA"/>
    <w:rsid w:val="00F23EB2"/>
    <w:rsid w:val="00F25093"/>
    <w:rsid w:val="00F26085"/>
    <w:rsid w:val="00F3636E"/>
    <w:rsid w:val="00F40F78"/>
    <w:rsid w:val="00F43E68"/>
    <w:rsid w:val="00F4546A"/>
    <w:rsid w:val="00F45F33"/>
    <w:rsid w:val="00F476EB"/>
    <w:rsid w:val="00F5104F"/>
    <w:rsid w:val="00F55726"/>
    <w:rsid w:val="00F559ED"/>
    <w:rsid w:val="00F564F0"/>
    <w:rsid w:val="00F61E55"/>
    <w:rsid w:val="00F65875"/>
    <w:rsid w:val="00F65F73"/>
    <w:rsid w:val="00F66A45"/>
    <w:rsid w:val="00F730F6"/>
    <w:rsid w:val="00F7726A"/>
    <w:rsid w:val="00F90166"/>
    <w:rsid w:val="00F949FC"/>
    <w:rsid w:val="00F971B1"/>
    <w:rsid w:val="00FA3E35"/>
    <w:rsid w:val="00FA625A"/>
    <w:rsid w:val="00FB4F16"/>
    <w:rsid w:val="00FB53FB"/>
    <w:rsid w:val="00FB7E15"/>
    <w:rsid w:val="00FC1BFA"/>
    <w:rsid w:val="00FC3CEF"/>
    <w:rsid w:val="00FC4CBE"/>
    <w:rsid w:val="00FC5283"/>
    <w:rsid w:val="00FC55DF"/>
    <w:rsid w:val="00FC7162"/>
    <w:rsid w:val="00FD111A"/>
    <w:rsid w:val="00FD496A"/>
    <w:rsid w:val="00FD4E8F"/>
    <w:rsid w:val="00FD7D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B243B8"/>
    <w:pPr>
      <w:tabs>
        <w:tab w:val="left" w:pos="1320"/>
        <w:tab w:val="right" w:leader="dot" w:pos="8209"/>
      </w:tabs>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6D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D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154732703">
      <w:bodyDiv w:val="1"/>
      <w:marLeft w:val="0"/>
      <w:marRight w:val="0"/>
      <w:marTop w:val="0"/>
      <w:marBottom w:val="0"/>
      <w:divBdr>
        <w:top w:val="none" w:sz="0" w:space="0" w:color="auto"/>
        <w:left w:val="none" w:sz="0" w:space="0" w:color="auto"/>
        <w:bottom w:val="none" w:sz="0" w:space="0" w:color="auto"/>
        <w:right w:val="none" w:sz="0" w:space="0" w:color="auto"/>
      </w:divBdr>
      <w:divsChild>
        <w:div w:id="1377509475">
          <w:marLeft w:val="0"/>
          <w:marRight w:val="0"/>
          <w:marTop w:val="0"/>
          <w:marBottom w:val="0"/>
          <w:divBdr>
            <w:top w:val="none" w:sz="0" w:space="0" w:color="auto"/>
            <w:left w:val="none" w:sz="0" w:space="0" w:color="auto"/>
            <w:bottom w:val="none" w:sz="0" w:space="0" w:color="auto"/>
            <w:right w:val="none" w:sz="0" w:space="0" w:color="auto"/>
          </w:divBdr>
          <w:divsChild>
            <w:div w:id="1382247268">
              <w:marLeft w:val="0"/>
              <w:marRight w:val="0"/>
              <w:marTop w:val="0"/>
              <w:marBottom w:val="0"/>
              <w:divBdr>
                <w:top w:val="none" w:sz="0" w:space="0" w:color="auto"/>
                <w:left w:val="none" w:sz="0" w:space="0" w:color="auto"/>
                <w:bottom w:val="none" w:sz="0" w:space="0" w:color="auto"/>
                <w:right w:val="none" w:sz="0" w:space="0" w:color="auto"/>
              </w:divBdr>
            </w:div>
            <w:div w:id="1972468261">
              <w:marLeft w:val="0"/>
              <w:marRight w:val="0"/>
              <w:marTop w:val="0"/>
              <w:marBottom w:val="0"/>
              <w:divBdr>
                <w:top w:val="none" w:sz="0" w:space="0" w:color="auto"/>
                <w:left w:val="none" w:sz="0" w:space="0" w:color="auto"/>
                <w:bottom w:val="none" w:sz="0" w:space="0" w:color="auto"/>
                <w:right w:val="none" w:sz="0" w:space="0" w:color="auto"/>
              </w:divBdr>
            </w:div>
            <w:div w:id="293602677">
              <w:marLeft w:val="0"/>
              <w:marRight w:val="0"/>
              <w:marTop w:val="0"/>
              <w:marBottom w:val="0"/>
              <w:divBdr>
                <w:top w:val="none" w:sz="0" w:space="0" w:color="auto"/>
                <w:left w:val="none" w:sz="0" w:space="0" w:color="auto"/>
                <w:bottom w:val="none" w:sz="0" w:space="0" w:color="auto"/>
                <w:right w:val="none" w:sz="0" w:space="0" w:color="auto"/>
              </w:divBdr>
            </w:div>
            <w:div w:id="1389454914">
              <w:marLeft w:val="0"/>
              <w:marRight w:val="0"/>
              <w:marTop w:val="0"/>
              <w:marBottom w:val="0"/>
              <w:divBdr>
                <w:top w:val="none" w:sz="0" w:space="0" w:color="auto"/>
                <w:left w:val="none" w:sz="0" w:space="0" w:color="auto"/>
                <w:bottom w:val="none" w:sz="0" w:space="0" w:color="auto"/>
                <w:right w:val="none" w:sz="0" w:space="0" w:color="auto"/>
              </w:divBdr>
            </w:div>
            <w:div w:id="239290675">
              <w:marLeft w:val="0"/>
              <w:marRight w:val="0"/>
              <w:marTop w:val="0"/>
              <w:marBottom w:val="0"/>
              <w:divBdr>
                <w:top w:val="none" w:sz="0" w:space="0" w:color="auto"/>
                <w:left w:val="none" w:sz="0" w:space="0" w:color="auto"/>
                <w:bottom w:val="none" w:sz="0" w:space="0" w:color="auto"/>
                <w:right w:val="none" w:sz="0" w:space="0" w:color="auto"/>
              </w:divBdr>
            </w:div>
            <w:div w:id="1441416262">
              <w:marLeft w:val="0"/>
              <w:marRight w:val="0"/>
              <w:marTop w:val="0"/>
              <w:marBottom w:val="0"/>
              <w:divBdr>
                <w:top w:val="none" w:sz="0" w:space="0" w:color="auto"/>
                <w:left w:val="none" w:sz="0" w:space="0" w:color="auto"/>
                <w:bottom w:val="none" w:sz="0" w:space="0" w:color="auto"/>
                <w:right w:val="none" w:sz="0" w:space="0" w:color="auto"/>
              </w:divBdr>
            </w:div>
            <w:div w:id="1145701414">
              <w:marLeft w:val="0"/>
              <w:marRight w:val="0"/>
              <w:marTop w:val="0"/>
              <w:marBottom w:val="0"/>
              <w:divBdr>
                <w:top w:val="none" w:sz="0" w:space="0" w:color="auto"/>
                <w:left w:val="none" w:sz="0" w:space="0" w:color="auto"/>
                <w:bottom w:val="none" w:sz="0" w:space="0" w:color="auto"/>
                <w:right w:val="none" w:sz="0" w:space="0" w:color="auto"/>
              </w:divBdr>
            </w:div>
            <w:div w:id="470683128">
              <w:marLeft w:val="0"/>
              <w:marRight w:val="0"/>
              <w:marTop w:val="0"/>
              <w:marBottom w:val="0"/>
              <w:divBdr>
                <w:top w:val="none" w:sz="0" w:space="0" w:color="auto"/>
                <w:left w:val="none" w:sz="0" w:space="0" w:color="auto"/>
                <w:bottom w:val="none" w:sz="0" w:space="0" w:color="auto"/>
                <w:right w:val="none" w:sz="0" w:space="0" w:color="auto"/>
              </w:divBdr>
            </w:div>
            <w:div w:id="1651516503">
              <w:marLeft w:val="0"/>
              <w:marRight w:val="0"/>
              <w:marTop w:val="0"/>
              <w:marBottom w:val="0"/>
              <w:divBdr>
                <w:top w:val="none" w:sz="0" w:space="0" w:color="auto"/>
                <w:left w:val="none" w:sz="0" w:space="0" w:color="auto"/>
                <w:bottom w:val="none" w:sz="0" w:space="0" w:color="auto"/>
                <w:right w:val="none" w:sz="0" w:space="0" w:color="auto"/>
              </w:divBdr>
            </w:div>
            <w:div w:id="1102337212">
              <w:marLeft w:val="0"/>
              <w:marRight w:val="0"/>
              <w:marTop w:val="0"/>
              <w:marBottom w:val="0"/>
              <w:divBdr>
                <w:top w:val="none" w:sz="0" w:space="0" w:color="auto"/>
                <w:left w:val="none" w:sz="0" w:space="0" w:color="auto"/>
                <w:bottom w:val="none" w:sz="0" w:space="0" w:color="auto"/>
                <w:right w:val="none" w:sz="0" w:space="0" w:color="auto"/>
              </w:divBdr>
            </w:div>
            <w:div w:id="1421608878">
              <w:marLeft w:val="0"/>
              <w:marRight w:val="0"/>
              <w:marTop w:val="0"/>
              <w:marBottom w:val="0"/>
              <w:divBdr>
                <w:top w:val="none" w:sz="0" w:space="0" w:color="auto"/>
                <w:left w:val="none" w:sz="0" w:space="0" w:color="auto"/>
                <w:bottom w:val="none" w:sz="0" w:space="0" w:color="auto"/>
                <w:right w:val="none" w:sz="0" w:space="0" w:color="auto"/>
              </w:divBdr>
            </w:div>
            <w:div w:id="771972089">
              <w:marLeft w:val="0"/>
              <w:marRight w:val="0"/>
              <w:marTop w:val="0"/>
              <w:marBottom w:val="0"/>
              <w:divBdr>
                <w:top w:val="none" w:sz="0" w:space="0" w:color="auto"/>
                <w:left w:val="none" w:sz="0" w:space="0" w:color="auto"/>
                <w:bottom w:val="none" w:sz="0" w:space="0" w:color="auto"/>
                <w:right w:val="none" w:sz="0" w:space="0" w:color="auto"/>
              </w:divBdr>
            </w:div>
            <w:div w:id="250282304">
              <w:marLeft w:val="0"/>
              <w:marRight w:val="0"/>
              <w:marTop w:val="0"/>
              <w:marBottom w:val="0"/>
              <w:divBdr>
                <w:top w:val="none" w:sz="0" w:space="0" w:color="auto"/>
                <w:left w:val="none" w:sz="0" w:space="0" w:color="auto"/>
                <w:bottom w:val="none" w:sz="0" w:space="0" w:color="auto"/>
                <w:right w:val="none" w:sz="0" w:space="0" w:color="auto"/>
              </w:divBdr>
            </w:div>
            <w:div w:id="1789808707">
              <w:marLeft w:val="0"/>
              <w:marRight w:val="0"/>
              <w:marTop w:val="0"/>
              <w:marBottom w:val="0"/>
              <w:divBdr>
                <w:top w:val="none" w:sz="0" w:space="0" w:color="auto"/>
                <w:left w:val="none" w:sz="0" w:space="0" w:color="auto"/>
                <w:bottom w:val="none" w:sz="0" w:space="0" w:color="auto"/>
                <w:right w:val="none" w:sz="0" w:space="0" w:color="auto"/>
              </w:divBdr>
            </w:div>
            <w:div w:id="898442605">
              <w:marLeft w:val="0"/>
              <w:marRight w:val="0"/>
              <w:marTop w:val="0"/>
              <w:marBottom w:val="0"/>
              <w:divBdr>
                <w:top w:val="none" w:sz="0" w:space="0" w:color="auto"/>
                <w:left w:val="none" w:sz="0" w:space="0" w:color="auto"/>
                <w:bottom w:val="none" w:sz="0" w:space="0" w:color="auto"/>
                <w:right w:val="none" w:sz="0" w:space="0" w:color="auto"/>
              </w:divBdr>
            </w:div>
            <w:div w:id="1825199419">
              <w:marLeft w:val="0"/>
              <w:marRight w:val="0"/>
              <w:marTop w:val="0"/>
              <w:marBottom w:val="0"/>
              <w:divBdr>
                <w:top w:val="none" w:sz="0" w:space="0" w:color="auto"/>
                <w:left w:val="none" w:sz="0" w:space="0" w:color="auto"/>
                <w:bottom w:val="none" w:sz="0" w:space="0" w:color="auto"/>
                <w:right w:val="none" w:sz="0" w:space="0" w:color="auto"/>
              </w:divBdr>
            </w:div>
            <w:div w:id="1734502976">
              <w:marLeft w:val="0"/>
              <w:marRight w:val="0"/>
              <w:marTop w:val="0"/>
              <w:marBottom w:val="0"/>
              <w:divBdr>
                <w:top w:val="none" w:sz="0" w:space="0" w:color="auto"/>
                <w:left w:val="none" w:sz="0" w:space="0" w:color="auto"/>
                <w:bottom w:val="none" w:sz="0" w:space="0" w:color="auto"/>
                <w:right w:val="none" w:sz="0" w:space="0" w:color="auto"/>
              </w:divBdr>
            </w:div>
            <w:div w:id="1216088595">
              <w:marLeft w:val="0"/>
              <w:marRight w:val="0"/>
              <w:marTop w:val="0"/>
              <w:marBottom w:val="0"/>
              <w:divBdr>
                <w:top w:val="none" w:sz="0" w:space="0" w:color="auto"/>
                <w:left w:val="none" w:sz="0" w:space="0" w:color="auto"/>
                <w:bottom w:val="none" w:sz="0" w:space="0" w:color="auto"/>
                <w:right w:val="none" w:sz="0" w:space="0" w:color="auto"/>
              </w:divBdr>
            </w:div>
            <w:div w:id="2127457233">
              <w:marLeft w:val="0"/>
              <w:marRight w:val="0"/>
              <w:marTop w:val="0"/>
              <w:marBottom w:val="0"/>
              <w:divBdr>
                <w:top w:val="none" w:sz="0" w:space="0" w:color="auto"/>
                <w:left w:val="none" w:sz="0" w:space="0" w:color="auto"/>
                <w:bottom w:val="none" w:sz="0" w:space="0" w:color="auto"/>
                <w:right w:val="none" w:sz="0" w:space="0" w:color="auto"/>
              </w:divBdr>
            </w:div>
            <w:div w:id="1200433555">
              <w:marLeft w:val="0"/>
              <w:marRight w:val="0"/>
              <w:marTop w:val="0"/>
              <w:marBottom w:val="0"/>
              <w:divBdr>
                <w:top w:val="none" w:sz="0" w:space="0" w:color="auto"/>
                <w:left w:val="none" w:sz="0" w:space="0" w:color="auto"/>
                <w:bottom w:val="none" w:sz="0" w:space="0" w:color="auto"/>
                <w:right w:val="none" w:sz="0" w:space="0" w:color="auto"/>
              </w:divBdr>
            </w:div>
            <w:div w:id="203949651">
              <w:marLeft w:val="0"/>
              <w:marRight w:val="0"/>
              <w:marTop w:val="0"/>
              <w:marBottom w:val="0"/>
              <w:divBdr>
                <w:top w:val="none" w:sz="0" w:space="0" w:color="auto"/>
                <w:left w:val="none" w:sz="0" w:space="0" w:color="auto"/>
                <w:bottom w:val="none" w:sz="0" w:space="0" w:color="auto"/>
                <w:right w:val="none" w:sz="0" w:space="0" w:color="auto"/>
              </w:divBdr>
            </w:div>
            <w:div w:id="564726367">
              <w:marLeft w:val="0"/>
              <w:marRight w:val="0"/>
              <w:marTop w:val="0"/>
              <w:marBottom w:val="0"/>
              <w:divBdr>
                <w:top w:val="none" w:sz="0" w:space="0" w:color="auto"/>
                <w:left w:val="none" w:sz="0" w:space="0" w:color="auto"/>
                <w:bottom w:val="none" w:sz="0" w:space="0" w:color="auto"/>
                <w:right w:val="none" w:sz="0" w:space="0" w:color="auto"/>
              </w:divBdr>
            </w:div>
            <w:div w:id="1505508497">
              <w:marLeft w:val="0"/>
              <w:marRight w:val="0"/>
              <w:marTop w:val="0"/>
              <w:marBottom w:val="0"/>
              <w:divBdr>
                <w:top w:val="none" w:sz="0" w:space="0" w:color="auto"/>
                <w:left w:val="none" w:sz="0" w:space="0" w:color="auto"/>
                <w:bottom w:val="none" w:sz="0" w:space="0" w:color="auto"/>
                <w:right w:val="none" w:sz="0" w:space="0" w:color="auto"/>
              </w:divBdr>
            </w:div>
            <w:div w:id="371611959">
              <w:marLeft w:val="0"/>
              <w:marRight w:val="0"/>
              <w:marTop w:val="0"/>
              <w:marBottom w:val="0"/>
              <w:divBdr>
                <w:top w:val="none" w:sz="0" w:space="0" w:color="auto"/>
                <w:left w:val="none" w:sz="0" w:space="0" w:color="auto"/>
                <w:bottom w:val="none" w:sz="0" w:space="0" w:color="auto"/>
                <w:right w:val="none" w:sz="0" w:space="0" w:color="auto"/>
              </w:divBdr>
            </w:div>
            <w:div w:id="1217543529">
              <w:marLeft w:val="0"/>
              <w:marRight w:val="0"/>
              <w:marTop w:val="0"/>
              <w:marBottom w:val="0"/>
              <w:divBdr>
                <w:top w:val="none" w:sz="0" w:space="0" w:color="auto"/>
                <w:left w:val="none" w:sz="0" w:space="0" w:color="auto"/>
                <w:bottom w:val="none" w:sz="0" w:space="0" w:color="auto"/>
                <w:right w:val="none" w:sz="0" w:space="0" w:color="auto"/>
              </w:divBdr>
            </w:div>
            <w:div w:id="1948997406">
              <w:marLeft w:val="0"/>
              <w:marRight w:val="0"/>
              <w:marTop w:val="0"/>
              <w:marBottom w:val="0"/>
              <w:divBdr>
                <w:top w:val="none" w:sz="0" w:space="0" w:color="auto"/>
                <w:left w:val="none" w:sz="0" w:space="0" w:color="auto"/>
                <w:bottom w:val="none" w:sz="0" w:space="0" w:color="auto"/>
                <w:right w:val="none" w:sz="0" w:space="0" w:color="auto"/>
              </w:divBdr>
            </w:div>
            <w:div w:id="1272974205">
              <w:marLeft w:val="0"/>
              <w:marRight w:val="0"/>
              <w:marTop w:val="0"/>
              <w:marBottom w:val="0"/>
              <w:divBdr>
                <w:top w:val="none" w:sz="0" w:space="0" w:color="auto"/>
                <w:left w:val="none" w:sz="0" w:space="0" w:color="auto"/>
                <w:bottom w:val="none" w:sz="0" w:space="0" w:color="auto"/>
                <w:right w:val="none" w:sz="0" w:space="0" w:color="auto"/>
              </w:divBdr>
            </w:div>
            <w:div w:id="985813387">
              <w:marLeft w:val="0"/>
              <w:marRight w:val="0"/>
              <w:marTop w:val="0"/>
              <w:marBottom w:val="0"/>
              <w:divBdr>
                <w:top w:val="none" w:sz="0" w:space="0" w:color="auto"/>
                <w:left w:val="none" w:sz="0" w:space="0" w:color="auto"/>
                <w:bottom w:val="none" w:sz="0" w:space="0" w:color="auto"/>
                <w:right w:val="none" w:sz="0" w:space="0" w:color="auto"/>
              </w:divBdr>
            </w:div>
            <w:div w:id="1846280275">
              <w:marLeft w:val="0"/>
              <w:marRight w:val="0"/>
              <w:marTop w:val="0"/>
              <w:marBottom w:val="0"/>
              <w:divBdr>
                <w:top w:val="none" w:sz="0" w:space="0" w:color="auto"/>
                <w:left w:val="none" w:sz="0" w:space="0" w:color="auto"/>
                <w:bottom w:val="none" w:sz="0" w:space="0" w:color="auto"/>
                <w:right w:val="none" w:sz="0" w:space="0" w:color="auto"/>
              </w:divBdr>
            </w:div>
            <w:div w:id="1745298517">
              <w:marLeft w:val="0"/>
              <w:marRight w:val="0"/>
              <w:marTop w:val="0"/>
              <w:marBottom w:val="0"/>
              <w:divBdr>
                <w:top w:val="none" w:sz="0" w:space="0" w:color="auto"/>
                <w:left w:val="none" w:sz="0" w:space="0" w:color="auto"/>
                <w:bottom w:val="none" w:sz="0" w:space="0" w:color="auto"/>
                <w:right w:val="none" w:sz="0" w:space="0" w:color="auto"/>
              </w:divBdr>
            </w:div>
            <w:div w:id="1700005421">
              <w:marLeft w:val="0"/>
              <w:marRight w:val="0"/>
              <w:marTop w:val="0"/>
              <w:marBottom w:val="0"/>
              <w:divBdr>
                <w:top w:val="none" w:sz="0" w:space="0" w:color="auto"/>
                <w:left w:val="none" w:sz="0" w:space="0" w:color="auto"/>
                <w:bottom w:val="none" w:sz="0" w:space="0" w:color="auto"/>
                <w:right w:val="none" w:sz="0" w:space="0" w:color="auto"/>
              </w:divBdr>
            </w:div>
            <w:div w:id="2073887916">
              <w:marLeft w:val="0"/>
              <w:marRight w:val="0"/>
              <w:marTop w:val="0"/>
              <w:marBottom w:val="0"/>
              <w:divBdr>
                <w:top w:val="none" w:sz="0" w:space="0" w:color="auto"/>
                <w:left w:val="none" w:sz="0" w:space="0" w:color="auto"/>
                <w:bottom w:val="none" w:sz="0" w:space="0" w:color="auto"/>
                <w:right w:val="none" w:sz="0" w:space="0" w:color="auto"/>
              </w:divBdr>
            </w:div>
            <w:div w:id="868641602">
              <w:marLeft w:val="0"/>
              <w:marRight w:val="0"/>
              <w:marTop w:val="0"/>
              <w:marBottom w:val="0"/>
              <w:divBdr>
                <w:top w:val="none" w:sz="0" w:space="0" w:color="auto"/>
                <w:left w:val="none" w:sz="0" w:space="0" w:color="auto"/>
                <w:bottom w:val="none" w:sz="0" w:space="0" w:color="auto"/>
                <w:right w:val="none" w:sz="0" w:space="0" w:color="auto"/>
              </w:divBdr>
            </w:div>
            <w:div w:id="1624572986">
              <w:marLeft w:val="0"/>
              <w:marRight w:val="0"/>
              <w:marTop w:val="0"/>
              <w:marBottom w:val="0"/>
              <w:divBdr>
                <w:top w:val="none" w:sz="0" w:space="0" w:color="auto"/>
                <w:left w:val="none" w:sz="0" w:space="0" w:color="auto"/>
                <w:bottom w:val="none" w:sz="0" w:space="0" w:color="auto"/>
                <w:right w:val="none" w:sz="0" w:space="0" w:color="auto"/>
              </w:divBdr>
            </w:div>
            <w:div w:id="919951792">
              <w:marLeft w:val="0"/>
              <w:marRight w:val="0"/>
              <w:marTop w:val="0"/>
              <w:marBottom w:val="0"/>
              <w:divBdr>
                <w:top w:val="none" w:sz="0" w:space="0" w:color="auto"/>
                <w:left w:val="none" w:sz="0" w:space="0" w:color="auto"/>
                <w:bottom w:val="none" w:sz="0" w:space="0" w:color="auto"/>
                <w:right w:val="none" w:sz="0" w:space="0" w:color="auto"/>
              </w:divBdr>
            </w:div>
            <w:div w:id="1669213682">
              <w:marLeft w:val="0"/>
              <w:marRight w:val="0"/>
              <w:marTop w:val="0"/>
              <w:marBottom w:val="0"/>
              <w:divBdr>
                <w:top w:val="none" w:sz="0" w:space="0" w:color="auto"/>
                <w:left w:val="none" w:sz="0" w:space="0" w:color="auto"/>
                <w:bottom w:val="none" w:sz="0" w:space="0" w:color="auto"/>
                <w:right w:val="none" w:sz="0" w:space="0" w:color="auto"/>
              </w:divBdr>
            </w:div>
            <w:div w:id="764110135">
              <w:marLeft w:val="0"/>
              <w:marRight w:val="0"/>
              <w:marTop w:val="0"/>
              <w:marBottom w:val="0"/>
              <w:divBdr>
                <w:top w:val="none" w:sz="0" w:space="0" w:color="auto"/>
                <w:left w:val="none" w:sz="0" w:space="0" w:color="auto"/>
                <w:bottom w:val="none" w:sz="0" w:space="0" w:color="auto"/>
                <w:right w:val="none" w:sz="0" w:space="0" w:color="auto"/>
              </w:divBdr>
            </w:div>
            <w:div w:id="5888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126887">
      <w:bodyDiv w:val="1"/>
      <w:marLeft w:val="0"/>
      <w:marRight w:val="0"/>
      <w:marTop w:val="0"/>
      <w:marBottom w:val="0"/>
      <w:divBdr>
        <w:top w:val="none" w:sz="0" w:space="0" w:color="auto"/>
        <w:left w:val="none" w:sz="0" w:space="0" w:color="auto"/>
        <w:bottom w:val="none" w:sz="0" w:space="0" w:color="auto"/>
        <w:right w:val="none" w:sz="0" w:space="0" w:color="auto"/>
      </w:divBdr>
      <w:divsChild>
        <w:div w:id="1792437421">
          <w:marLeft w:val="0"/>
          <w:marRight w:val="0"/>
          <w:marTop w:val="0"/>
          <w:marBottom w:val="0"/>
          <w:divBdr>
            <w:top w:val="none" w:sz="0" w:space="0" w:color="auto"/>
            <w:left w:val="none" w:sz="0" w:space="0" w:color="auto"/>
            <w:bottom w:val="none" w:sz="0" w:space="0" w:color="auto"/>
            <w:right w:val="none" w:sz="0" w:space="0" w:color="auto"/>
          </w:divBdr>
          <w:divsChild>
            <w:div w:id="410540085">
              <w:marLeft w:val="0"/>
              <w:marRight w:val="0"/>
              <w:marTop w:val="0"/>
              <w:marBottom w:val="0"/>
              <w:divBdr>
                <w:top w:val="none" w:sz="0" w:space="0" w:color="auto"/>
                <w:left w:val="none" w:sz="0" w:space="0" w:color="auto"/>
                <w:bottom w:val="none" w:sz="0" w:space="0" w:color="auto"/>
                <w:right w:val="none" w:sz="0" w:space="0" w:color="auto"/>
              </w:divBdr>
            </w:div>
            <w:div w:id="8913670">
              <w:marLeft w:val="0"/>
              <w:marRight w:val="0"/>
              <w:marTop w:val="0"/>
              <w:marBottom w:val="0"/>
              <w:divBdr>
                <w:top w:val="none" w:sz="0" w:space="0" w:color="auto"/>
                <w:left w:val="none" w:sz="0" w:space="0" w:color="auto"/>
                <w:bottom w:val="none" w:sz="0" w:space="0" w:color="auto"/>
                <w:right w:val="none" w:sz="0" w:space="0" w:color="auto"/>
              </w:divBdr>
            </w:div>
            <w:div w:id="6834742">
              <w:marLeft w:val="0"/>
              <w:marRight w:val="0"/>
              <w:marTop w:val="0"/>
              <w:marBottom w:val="0"/>
              <w:divBdr>
                <w:top w:val="none" w:sz="0" w:space="0" w:color="auto"/>
                <w:left w:val="none" w:sz="0" w:space="0" w:color="auto"/>
                <w:bottom w:val="none" w:sz="0" w:space="0" w:color="auto"/>
                <w:right w:val="none" w:sz="0" w:space="0" w:color="auto"/>
              </w:divBdr>
            </w:div>
            <w:div w:id="257563239">
              <w:marLeft w:val="0"/>
              <w:marRight w:val="0"/>
              <w:marTop w:val="0"/>
              <w:marBottom w:val="0"/>
              <w:divBdr>
                <w:top w:val="none" w:sz="0" w:space="0" w:color="auto"/>
                <w:left w:val="none" w:sz="0" w:space="0" w:color="auto"/>
                <w:bottom w:val="none" w:sz="0" w:space="0" w:color="auto"/>
                <w:right w:val="none" w:sz="0" w:space="0" w:color="auto"/>
              </w:divBdr>
            </w:div>
            <w:div w:id="2088963716">
              <w:marLeft w:val="0"/>
              <w:marRight w:val="0"/>
              <w:marTop w:val="0"/>
              <w:marBottom w:val="0"/>
              <w:divBdr>
                <w:top w:val="none" w:sz="0" w:space="0" w:color="auto"/>
                <w:left w:val="none" w:sz="0" w:space="0" w:color="auto"/>
                <w:bottom w:val="none" w:sz="0" w:space="0" w:color="auto"/>
                <w:right w:val="none" w:sz="0" w:space="0" w:color="auto"/>
              </w:divBdr>
            </w:div>
            <w:div w:id="2099671595">
              <w:marLeft w:val="0"/>
              <w:marRight w:val="0"/>
              <w:marTop w:val="0"/>
              <w:marBottom w:val="0"/>
              <w:divBdr>
                <w:top w:val="none" w:sz="0" w:space="0" w:color="auto"/>
                <w:left w:val="none" w:sz="0" w:space="0" w:color="auto"/>
                <w:bottom w:val="none" w:sz="0" w:space="0" w:color="auto"/>
                <w:right w:val="none" w:sz="0" w:space="0" w:color="auto"/>
              </w:divBdr>
            </w:div>
            <w:div w:id="402261177">
              <w:marLeft w:val="0"/>
              <w:marRight w:val="0"/>
              <w:marTop w:val="0"/>
              <w:marBottom w:val="0"/>
              <w:divBdr>
                <w:top w:val="none" w:sz="0" w:space="0" w:color="auto"/>
                <w:left w:val="none" w:sz="0" w:space="0" w:color="auto"/>
                <w:bottom w:val="none" w:sz="0" w:space="0" w:color="auto"/>
                <w:right w:val="none" w:sz="0" w:space="0" w:color="auto"/>
              </w:divBdr>
            </w:div>
            <w:div w:id="1021779886">
              <w:marLeft w:val="0"/>
              <w:marRight w:val="0"/>
              <w:marTop w:val="0"/>
              <w:marBottom w:val="0"/>
              <w:divBdr>
                <w:top w:val="none" w:sz="0" w:space="0" w:color="auto"/>
                <w:left w:val="none" w:sz="0" w:space="0" w:color="auto"/>
                <w:bottom w:val="none" w:sz="0" w:space="0" w:color="auto"/>
                <w:right w:val="none" w:sz="0" w:space="0" w:color="auto"/>
              </w:divBdr>
            </w:div>
            <w:div w:id="1903058309">
              <w:marLeft w:val="0"/>
              <w:marRight w:val="0"/>
              <w:marTop w:val="0"/>
              <w:marBottom w:val="0"/>
              <w:divBdr>
                <w:top w:val="none" w:sz="0" w:space="0" w:color="auto"/>
                <w:left w:val="none" w:sz="0" w:space="0" w:color="auto"/>
                <w:bottom w:val="none" w:sz="0" w:space="0" w:color="auto"/>
                <w:right w:val="none" w:sz="0" w:space="0" w:color="auto"/>
              </w:divBdr>
            </w:div>
            <w:div w:id="1821191007">
              <w:marLeft w:val="0"/>
              <w:marRight w:val="0"/>
              <w:marTop w:val="0"/>
              <w:marBottom w:val="0"/>
              <w:divBdr>
                <w:top w:val="none" w:sz="0" w:space="0" w:color="auto"/>
                <w:left w:val="none" w:sz="0" w:space="0" w:color="auto"/>
                <w:bottom w:val="none" w:sz="0" w:space="0" w:color="auto"/>
                <w:right w:val="none" w:sz="0" w:space="0" w:color="auto"/>
              </w:divBdr>
            </w:div>
            <w:div w:id="1646348816">
              <w:marLeft w:val="0"/>
              <w:marRight w:val="0"/>
              <w:marTop w:val="0"/>
              <w:marBottom w:val="0"/>
              <w:divBdr>
                <w:top w:val="none" w:sz="0" w:space="0" w:color="auto"/>
                <w:left w:val="none" w:sz="0" w:space="0" w:color="auto"/>
                <w:bottom w:val="none" w:sz="0" w:space="0" w:color="auto"/>
                <w:right w:val="none" w:sz="0" w:space="0" w:color="auto"/>
              </w:divBdr>
            </w:div>
            <w:div w:id="1477531348">
              <w:marLeft w:val="0"/>
              <w:marRight w:val="0"/>
              <w:marTop w:val="0"/>
              <w:marBottom w:val="0"/>
              <w:divBdr>
                <w:top w:val="none" w:sz="0" w:space="0" w:color="auto"/>
                <w:left w:val="none" w:sz="0" w:space="0" w:color="auto"/>
                <w:bottom w:val="none" w:sz="0" w:space="0" w:color="auto"/>
                <w:right w:val="none" w:sz="0" w:space="0" w:color="auto"/>
              </w:divBdr>
            </w:div>
            <w:div w:id="834078178">
              <w:marLeft w:val="0"/>
              <w:marRight w:val="0"/>
              <w:marTop w:val="0"/>
              <w:marBottom w:val="0"/>
              <w:divBdr>
                <w:top w:val="none" w:sz="0" w:space="0" w:color="auto"/>
                <w:left w:val="none" w:sz="0" w:space="0" w:color="auto"/>
                <w:bottom w:val="none" w:sz="0" w:space="0" w:color="auto"/>
                <w:right w:val="none" w:sz="0" w:space="0" w:color="auto"/>
              </w:divBdr>
            </w:div>
            <w:div w:id="688069032">
              <w:marLeft w:val="0"/>
              <w:marRight w:val="0"/>
              <w:marTop w:val="0"/>
              <w:marBottom w:val="0"/>
              <w:divBdr>
                <w:top w:val="none" w:sz="0" w:space="0" w:color="auto"/>
                <w:left w:val="none" w:sz="0" w:space="0" w:color="auto"/>
                <w:bottom w:val="none" w:sz="0" w:space="0" w:color="auto"/>
                <w:right w:val="none" w:sz="0" w:space="0" w:color="auto"/>
              </w:divBdr>
            </w:div>
            <w:div w:id="1223327114">
              <w:marLeft w:val="0"/>
              <w:marRight w:val="0"/>
              <w:marTop w:val="0"/>
              <w:marBottom w:val="0"/>
              <w:divBdr>
                <w:top w:val="none" w:sz="0" w:space="0" w:color="auto"/>
                <w:left w:val="none" w:sz="0" w:space="0" w:color="auto"/>
                <w:bottom w:val="none" w:sz="0" w:space="0" w:color="auto"/>
                <w:right w:val="none" w:sz="0" w:space="0" w:color="auto"/>
              </w:divBdr>
            </w:div>
            <w:div w:id="880823252">
              <w:marLeft w:val="0"/>
              <w:marRight w:val="0"/>
              <w:marTop w:val="0"/>
              <w:marBottom w:val="0"/>
              <w:divBdr>
                <w:top w:val="none" w:sz="0" w:space="0" w:color="auto"/>
                <w:left w:val="none" w:sz="0" w:space="0" w:color="auto"/>
                <w:bottom w:val="none" w:sz="0" w:space="0" w:color="auto"/>
                <w:right w:val="none" w:sz="0" w:space="0" w:color="auto"/>
              </w:divBdr>
            </w:div>
            <w:div w:id="833762495">
              <w:marLeft w:val="0"/>
              <w:marRight w:val="0"/>
              <w:marTop w:val="0"/>
              <w:marBottom w:val="0"/>
              <w:divBdr>
                <w:top w:val="none" w:sz="0" w:space="0" w:color="auto"/>
                <w:left w:val="none" w:sz="0" w:space="0" w:color="auto"/>
                <w:bottom w:val="none" w:sz="0" w:space="0" w:color="auto"/>
                <w:right w:val="none" w:sz="0" w:space="0" w:color="auto"/>
              </w:divBdr>
            </w:div>
            <w:div w:id="365912435">
              <w:marLeft w:val="0"/>
              <w:marRight w:val="0"/>
              <w:marTop w:val="0"/>
              <w:marBottom w:val="0"/>
              <w:divBdr>
                <w:top w:val="none" w:sz="0" w:space="0" w:color="auto"/>
                <w:left w:val="none" w:sz="0" w:space="0" w:color="auto"/>
                <w:bottom w:val="none" w:sz="0" w:space="0" w:color="auto"/>
                <w:right w:val="none" w:sz="0" w:space="0" w:color="auto"/>
              </w:divBdr>
            </w:div>
            <w:div w:id="662665299">
              <w:marLeft w:val="0"/>
              <w:marRight w:val="0"/>
              <w:marTop w:val="0"/>
              <w:marBottom w:val="0"/>
              <w:divBdr>
                <w:top w:val="none" w:sz="0" w:space="0" w:color="auto"/>
                <w:left w:val="none" w:sz="0" w:space="0" w:color="auto"/>
                <w:bottom w:val="none" w:sz="0" w:space="0" w:color="auto"/>
                <w:right w:val="none" w:sz="0" w:space="0" w:color="auto"/>
              </w:divBdr>
            </w:div>
            <w:div w:id="1044713090">
              <w:marLeft w:val="0"/>
              <w:marRight w:val="0"/>
              <w:marTop w:val="0"/>
              <w:marBottom w:val="0"/>
              <w:divBdr>
                <w:top w:val="none" w:sz="0" w:space="0" w:color="auto"/>
                <w:left w:val="none" w:sz="0" w:space="0" w:color="auto"/>
                <w:bottom w:val="none" w:sz="0" w:space="0" w:color="auto"/>
                <w:right w:val="none" w:sz="0" w:space="0" w:color="auto"/>
              </w:divBdr>
            </w:div>
            <w:div w:id="298533661">
              <w:marLeft w:val="0"/>
              <w:marRight w:val="0"/>
              <w:marTop w:val="0"/>
              <w:marBottom w:val="0"/>
              <w:divBdr>
                <w:top w:val="none" w:sz="0" w:space="0" w:color="auto"/>
                <w:left w:val="none" w:sz="0" w:space="0" w:color="auto"/>
                <w:bottom w:val="none" w:sz="0" w:space="0" w:color="auto"/>
                <w:right w:val="none" w:sz="0" w:space="0" w:color="auto"/>
              </w:divBdr>
            </w:div>
            <w:div w:id="1120686286">
              <w:marLeft w:val="0"/>
              <w:marRight w:val="0"/>
              <w:marTop w:val="0"/>
              <w:marBottom w:val="0"/>
              <w:divBdr>
                <w:top w:val="none" w:sz="0" w:space="0" w:color="auto"/>
                <w:left w:val="none" w:sz="0" w:space="0" w:color="auto"/>
                <w:bottom w:val="none" w:sz="0" w:space="0" w:color="auto"/>
                <w:right w:val="none" w:sz="0" w:space="0" w:color="auto"/>
              </w:divBdr>
            </w:div>
            <w:div w:id="4289511">
              <w:marLeft w:val="0"/>
              <w:marRight w:val="0"/>
              <w:marTop w:val="0"/>
              <w:marBottom w:val="0"/>
              <w:divBdr>
                <w:top w:val="none" w:sz="0" w:space="0" w:color="auto"/>
                <w:left w:val="none" w:sz="0" w:space="0" w:color="auto"/>
                <w:bottom w:val="none" w:sz="0" w:space="0" w:color="auto"/>
                <w:right w:val="none" w:sz="0" w:space="0" w:color="auto"/>
              </w:divBdr>
            </w:div>
            <w:div w:id="525101925">
              <w:marLeft w:val="0"/>
              <w:marRight w:val="0"/>
              <w:marTop w:val="0"/>
              <w:marBottom w:val="0"/>
              <w:divBdr>
                <w:top w:val="none" w:sz="0" w:space="0" w:color="auto"/>
                <w:left w:val="none" w:sz="0" w:space="0" w:color="auto"/>
                <w:bottom w:val="none" w:sz="0" w:space="0" w:color="auto"/>
                <w:right w:val="none" w:sz="0" w:space="0" w:color="auto"/>
              </w:divBdr>
            </w:div>
            <w:div w:id="600572255">
              <w:marLeft w:val="0"/>
              <w:marRight w:val="0"/>
              <w:marTop w:val="0"/>
              <w:marBottom w:val="0"/>
              <w:divBdr>
                <w:top w:val="none" w:sz="0" w:space="0" w:color="auto"/>
                <w:left w:val="none" w:sz="0" w:space="0" w:color="auto"/>
                <w:bottom w:val="none" w:sz="0" w:space="0" w:color="auto"/>
                <w:right w:val="none" w:sz="0" w:space="0" w:color="auto"/>
              </w:divBdr>
            </w:div>
            <w:div w:id="738133010">
              <w:marLeft w:val="0"/>
              <w:marRight w:val="0"/>
              <w:marTop w:val="0"/>
              <w:marBottom w:val="0"/>
              <w:divBdr>
                <w:top w:val="none" w:sz="0" w:space="0" w:color="auto"/>
                <w:left w:val="none" w:sz="0" w:space="0" w:color="auto"/>
                <w:bottom w:val="none" w:sz="0" w:space="0" w:color="auto"/>
                <w:right w:val="none" w:sz="0" w:space="0" w:color="auto"/>
              </w:divBdr>
            </w:div>
            <w:div w:id="1083406365">
              <w:marLeft w:val="0"/>
              <w:marRight w:val="0"/>
              <w:marTop w:val="0"/>
              <w:marBottom w:val="0"/>
              <w:divBdr>
                <w:top w:val="none" w:sz="0" w:space="0" w:color="auto"/>
                <w:left w:val="none" w:sz="0" w:space="0" w:color="auto"/>
                <w:bottom w:val="none" w:sz="0" w:space="0" w:color="auto"/>
                <w:right w:val="none" w:sz="0" w:space="0" w:color="auto"/>
              </w:divBdr>
            </w:div>
            <w:div w:id="570583297">
              <w:marLeft w:val="0"/>
              <w:marRight w:val="0"/>
              <w:marTop w:val="0"/>
              <w:marBottom w:val="0"/>
              <w:divBdr>
                <w:top w:val="none" w:sz="0" w:space="0" w:color="auto"/>
                <w:left w:val="none" w:sz="0" w:space="0" w:color="auto"/>
                <w:bottom w:val="none" w:sz="0" w:space="0" w:color="auto"/>
                <w:right w:val="none" w:sz="0" w:space="0" w:color="auto"/>
              </w:divBdr>
            </w:div>
            <w:div w:id="2046323597">
              <w:marLeft w:val="0"/>
              <w:marRight w:val="0"/>
              <w:marTop w:val="0"/>
              <w:marBottom w:val="0"/>
              <w:divBdr>
                <w:top w:val="none" w:sz="0" w:space="0" w:color="auto"/>
                <w:left w:val="none" w:sz="0" w:space="0" w:color="auto"/>
                <w:bottom w:val="none" w:sz="0" w:space="0" w:color="auto"/>
                <w:right w:val="none" w:sz="0" w:space="0" w:color="auto"/>
              </w:divBdr>
            </w:div>
            <w:div w:id="896743012">
              <w:marLeft w:val="0"/>
              <w:marRight w:val="0"/>
              <w:marTop w:val="0"/>
              <w:marBottom w:val="0"/>
              <w:divBdr>
                <w:top w:val="none" w:sz="0" w:space="0" w:color="auto"/>
                <w:left w:val="none" w:sz="0" w:space="0" w:color="auto"/>
                <w:bottom w:val="none" w:sz="0" w:space="0" w:color="auto"/>
                <w:right w:val="none" w:sz="0" w:space="0" w:color="auto"/>
              </w:divBdr>
            </w:div>
            <w:div w:id="633949367">
              <w:marLeft w:val="0"/>
              <w:marRight w:val="0"/>
              <w:marTop w:val="0"/>
              <w:marBottom w:val="0"/>
              <w:divBdr>
                <w:top w:val="none" w:sz="0" w:space="0" w:color="auto"/>
                <w:left w:val="none" w:sz="0" w:space="0" w:color="auto"/>
                <w:bottom w:val="none" w:sz="0" w:space="0" w:color="auto"/>
                <w:right w:val="none" w:sz="0" w:space="0" w:color="auto"/>
              </w:divBdr>
            </w:div>
            <w:div w:id="369230217">
              <w:marLeft w:val="0"/>
              <w:marRight w:val="0"/>
              <w:marTop w:val="0"/>
              <w:marBottom w:val="0"/>
              <w:divBdr>
                <w:top w:val="none" w:sz="0" w:space="0" w:color="auto"/>
                <w:left w:val="none" w:sz="0" w:space="0" w:color="auto"/>
                <w:bottom w:val="none" w:sz="0" w:space="0" w:color="auto"/>
                <w:right w:val="none" w:sz="0" w:space="0" w:color="auto"/>
              </w:divBdr>
            </w:div>
            <w:div w:id="2070298316">
              <w:marLeft w:val="0"/>
              <w:marRight w:val="0"/>
              <w:marTop w:val="0"/>
              <w:marBottom w:val="0"/>
              <w:divBdr>
                <w:top w:val="none" w:sz="0" w:space="0" w:color="auto"/>
                <w:left w:val="none" w:sz="0" w:space="0" w:color="auto"/>
                <w:bottom w:val="none" w:sz="0" w:space="0" w:color="auto"/>
                <w:right w:val="none" w:sz="0" w:space="0" w:color="auto"/>
              </w:divBdr>
            </w:div>
            <w:div w:id="1082795986">
              <w:marLeft w:val="0"/>
              <w:marRight w:val="0"/>
              <w:marTop w:val="0"/>
              <w:marBottom w:val="0"/>
              <w:divBdr>
                <w:top w:val="none" w:sz="0" w:space="0" w:color="auto"/>
                <w:left w:val="none" w:sz="0" w:space="0" w:color="auto"/>
                <w:bottom w:val="none" w:sz="0" w:space="0" w:color="auto"/>
                <w:right w:val="none" w:sz="0" w:space="0" w:color="auto"/>
              </w:divBdr>
            </w:div>
            <w:div w:id="1014066383">
              <w:marLeft w:val="0"/>
              <w:marRight w:val="0"/>
              <w:marTop w:val="0"/>
              <w:marBottom w:val="0"/>
              <w:divBdr>
                <w:top w:val="none" w:sz="0" w:space="0" w:color="auto"/>
                <w:left w:val="none" w:sz="0" w:space="0" w:color="auto"/>
                <w:bottom w:val="none" w:sz="0" w:space="0" w:color="auto"/>
                <w:right w:val="none" w:sz="0" w:space="0" w:color="auto"/>
              </w:divBdr>
            </w:div>
            <w:div w:id="182111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7879">
      <w:bodyDiv w:val="1"/>
      <w:marLeft w:val="0"/>
      <w:marRight w:val="0"/>
      <w:marTop w:val="0"/>
      <w:marBottom w:val="0"/>
      <w:divBdr>
        <w:top w:val="none" w:sz="0" w:space="0" w:color="auto"/>
        <w:left w:val="none" w:sz="0" w:space="0" w:color="auto"/>
        <w:bottom w:val="none" w:sz="0" w:space="0" w:color="auto"/>
        <w:right w:val="none" w:sz="0" w:space="0" w:color="auto"/>
      </w:divBdr>
      <w:divsChild>
        <w:div w:id="594367216">
          <w:marLeft w:val="0"/>
          <w:marRight w:val="0"/>
          <w:marTop w:val="0"/>
          <w:marBottom w:val="0"/>
          <w:divBdr>
            <w:top w:val="none" w:sz="0" w:space="0" w:color="auto"/>
            <w:left w:val="none" w:sz="0" w:space="0" w:color="auto"/>
            <w:bottom w:val="none" w:sz="0" w:space="0" w:color="auto"/>
            <w:right w:val="none" w:sz="0" w:space="0" w:color="auto"/>
          </w:divBdr>
          <w:divsChild>
            <w:div w:id="1135836684">
              <w:marLeft w:val="0"/>
              <w:marRight w:val="0"/>
              <w:marTop w:val="0"/>
              <w:marBottom w:val="0"/>
              <w:divBdr>
                <w:top w:val="none" w:sz="0" w:space="0" w:color="auto"/>
                <w:left w:val="none" w:sz="0" w:space="0" w:color="auto"/>
                <w:bottom w:val="none" w:sz="0" w:space="0" w:color="auto"/>
                <w:right w:val="none" w:sz="0" w:space="0" w:color="auto"/>
              </w:divBdr>
            </w:div>
            <w:div w:id="982655106">
              <w:marLeft w:val="0"/>
              <w:marRight w:val="0"/>
              <w:marTop w:val="0"/>
              <w:marBottom w:val="0"/>
              <w:divBdr>
                <w:top w:val="none" w:sz="0" w:space="0" w:color="auto"/>
                <w:left w:val="none" w:sz="0" w:space="0" w:color="auto"/>
                <w:bottom w:val="none" w:sz="0" w:space="0" w:color="auto"/>
                <w:right w:val="none" w:sz="0" w:space="0" w:color="auto"/>
              </w:divBdr>
            </w:div>
            <w:div w:id="528566467">
              <w:marLeft w:val="0"/>
              <w:marRight w:val="0"/>
              <w:marTop w:val="0"/>
              <w:marBottom w:val="0"/>
              <w:divBdr>
                <w:top w:val="none" w:sz="0" w:space="0" w:color="auto"/>
                <w:left w:val="none" w:sz="0" w:space="0" w:color="auto"/>
                <w:bottom w:val="none" w:sz="0" w:space="0" w:color="auto"/>
                <w:right w:val="none" w:sz="0" w:space="0" w:color="auto"/>
              </w:divBdr>
            </w:div>
            <w:div w:id="1954703470">
              <w:marLeft w:val="0"/>
              <w:marRight w:val="0"/>
              <w:marTop w:val="0"/>
              <w:marBottom w:val="0"/>
              <w:divBdr>
                <w:top w:val="none" w:sz="0" w:space="0" w:color="auto"/>
                <w:left w:val="none" w:sz="0" w:space="0" w:color="auto"/>
                <w:bottom w:val="none" w:sz="0" w:space="0" w:color="auto"/>
                <w:right w:val="none" w:sz="0" w:space="0" w:color="auto"/>
              </w:divBdr>
            </w:div>
            <w:div w:id="1621378183">
              <w:marLeft w:val="0"/>
              <w:marRight w:val="0"/>
              <w:marTop w:val="0"/>
              <w:marBottom w:val="0"/>
              <w:divBdr>
                <w:top w:val="none" w:sz="0" w:space="0" w:color="auto"/>
                <w:left w:val="none" w:sz="0" w:space="0" w:color="auto"/>
                <w:bottom w:val="none" w:sz="0" w:space="0" w:color="auto"/>
                <w:right w:val="none" w:sz="0" w:space="0" w:color="auto"/>
              </w:divBdr>
            </w:div>
            <w:div w:id="457535090">
              <w:marLeft w:val="0"/>
              <w:marRight w:val="0"/>
              <w:marTop w:val="0"/>
              <w:marBottom w:val="0"/>
              <w:divBdr>
                <w:top w:val="none" w:sz="0" w:space="0" w:color="auto"/>
                <w:left w:val="none" w:sz="0" w:space="0" w:color="auto"/>
                <w:bottom w:val="none" w:sz="0" w:space="0" w:color="auto"/>
                <w:right w:val="none" w:sz="0" w:space="0" w:color="auto"/>
              </w:divBdr>
            </w:div>
            <w:div w:id="723875947">
              <w:marLeft w:val="0"/>
              <w:marRight w:val="0"/>
              <w:marTop w:val="0"/>
              <w:marBottom w:val="0"/>
              <w:divBdr>
                <w:top w:val="none" w:sz="0" w:space="0" w:color="auto"/>
                <w:left w:val="none" w:sz="0" w:space="0" w:color="auto"/>
                <w:bottom w:val="none" w:sz="0" w:space="0" w:color="auto"/>
                <w:right w:val="none" w:sz="0" w:space="0" w:color="auto"/>
              </w:divBdr>
            </w:div>
            <w:div w:id="1056508771">
              <w:marLeft w:val="0"/>
              <w:marRight w:val="0"/>
              <w:marTop w:val="0"/>
              <w:marBottom w:val="0"/>
              <w:divBdr>
                <w:top w:val="none" w:sz="0" w:space="0" w:color="auto"/>
                <w:left w:val="none" w:sz="0" w:space="0" w:color="auto"/>
                <w:bottom w:val="none" w:sz="0" w:space="0" w:color="auto"/>
                <w:right w:val="none" w:sz="0" w:space="0" w:color="auto"/>
              </w:divBdr>
            </w:div>
            <w:div w:id="1925453050">
              <w:marLeft w:val="0"/>
              <w:marRight w:val="0"/>
              <w:marTop w:val="0"/>
              <w:marBottom w:val="0"/>
              <w:divBdr>
                <w:top w:val="none" w:sz="0" w:space="0" w:color="auto"/>
                <w:left w:val="none" w:sz="0" w:space="0" w:color="auto"/>
                <w:bottom w:val="none" w:sz="0" w:space="0" w:color="auto"/>
                <w:right w:val="none" w:sz="0" w:space="0" w:color="auto"/>
              </w:divBdr>
            </w:div>
            <w:div w:id="1083533312">
              <w:marLeft w:val="0"/>
              <w:marRight w:val="0"/>
              <w:marTop w:val="0"/>
              <w:marBottom w:val="0"/>
              <w:divBdr>
                <w:top w:val="none" w:sz="0" w:space="0" w:color="auto"/>
                <w:left w:val="none" w:sz="0" w:space="0" w:color="auto"/>
                <w:bottom w:val="none" w:sz="0" w:space="0" w:color="auto"/>
                <w:right w:val="none" w:sz="0" w:space="0" w:color="auto"/>
              </w:divBdr>
            </w:div>
            <w:div w:id="1971209223">
              <w:marLeft w:val="0"/>
              <w:marRight w:val="0"/>
              <w:marTop w:val="0"/>
              <w:marBottom w:val="0"/>
              <w:divBdr>
                <w:top w:val="none" w:sz="0" w:space="0" w:color="auto"/>
                <w:left w:val="none" w:sz="0" w:space="0" w:color="auto"/>
                <w:bottom w:val="none" w:sz="0" w:space="0" w:color="auto"/>
                <w:right w:val="none" w:sz="0" w:space="0" w:color="auto"/>
              </w:divBdr>
            </w:div>
            <w:div w:id="1878004896">
              <w:marLeft w:val="0"/>
              <w:marRight w:val="0"/>
              <w:marTop w:val="0"/>
              <w:marBottom w:val="0"/>
              <w:divBdr>
                <w:top w:val="none" w:sz="0" w:space="0" w:color="auto"/>
                <w:left w:val="none" w:sz="0" w:space="0" w:color="auto"/>
                <w:bottom w:val="none" w:sz="0" w:space="0" w:color="auto"/>
                <w:right w:val="none" w:sz="0" w:space="0" w:color="auto"/>
              </w:divBdr>
            </w:div>
            <w:div w:id="1172602731">
              <w:marLeft w:val="0"/>
              <w:marRight w:val="0"/>
              <w:marTop w:val="0"/>
              <w:marBottom w:val="0"/>
              <w:divBdr>
                <w:top w:val="none" w:sz="0" w:space="0" w:color="auto"/>
                <w:left w:val="none" w:sz="0" w:space="0" w:color="auto"/>
                <w:bottom w:val="none" w:sz="0" w:space="0" w:color="auto"/>
                <w:right w:val="none" w:sz="0" w:space="0" w:color="auto"/>
              </w:divBdr>
            </w:div>
            <w:div w:id="1529490647">
              <w:marLeft w:val="0"/>
              <w:marRight w:val="0"/>
              <w:marTop w:val="0"/>
              <w:marBottom w:val="0"/>
              <w:divBdr>
                <w:top w:val="none" w:sz="0" w:space="0" w:color="auto"/>
                <w:left w:val="none" w:sz="0" w:space="0" w:color="auto"/>
                <w:bottom w:val="none" w:sz="0" w:space="0" w:color="auto"/>
                <w:right w:val="none" w:sz="0" w:space="0" w:color="auto"/>
              </w:divBdr>
            </w:div>
            <w:div w:id="1493372934">
              <w:marLeft w:val="0"/>
              <w:marRight w:val="0"/>
              <w:marTop w:val="0"/>
              <w:marBottom w:val="0"/>
              <w:divBdr>
                <w:top w:val="none" w:sz="0" w:space="0" w:color="auto"/>
                <w:left w:val="none" w:sz="0" w:space="0" w:color="auto"/>
                <w:bottom w:val="none" w:sz="0" w:space="0" w:color="auto"/>
                <w:right w:val="none" w:sz="0" w:space="0" w:color="auto"/>
              </w:divBdr>
            </w:div>
            <w:div w:id="901017332">
              <w:marLeft w:val="0"/>
              <w:marRight w:val="0"/>
              <w:marTop w:val="0"/>
              <w:marBottom w:val="0"/>
              <w:divBdr>
                <w:top w:val="none" w:sz="0" w:space="0" w:color="auto"/>
                <w:left w:val="none" w:sz="0" w:space="0" w:color="auto"/>
                <w:bottom w:val="none" w:sz="0" w:space="0" w:color="auto"/>
                <w:right w:val="none" w:sz="0" w:space="0" w:color="auto"/>
              </w:divBdr>
            </w:div>
            <w:div w:id="1002202363">
              <w:marLeft w:val="0"/>
              <w:marRight w:val="0"/>
              <w:marTop w:val="0"/>
              <w:marBottom w:val="0"/>
              <w:divBdr>
                <w:top w:val="none" w:sz="0" w:space="0" w:color="auto"/>
                <w:left w:val="none" w:sz="0" w:space="0" w:color="auto"/>
                <w:bottom w:val="none" w:sz="0" w:space="0" w:color="auto"/>
                <w:right w:val="none" w:sz="0" w:space="0" w:color="auto"/>
              </w:divBdr>
            </w:div>
            <w:div w:id="320501186">
              <w:marLeft w:val="0"/>
              <w:marRight w:val="0"/>
              <w:marTop w:val="0"/>
              <w:marBottom w:val="0"/>
              <w:divBdr>
                <w:top w:val="none" w:sz="0" w:space="0" w:color="auto"/>
                <w:left w:val="none" w:sz="0" w:space="0" w:color="auto"/>
                <w:bottom w:val="none" w:sz="0" w:space="0" w:color="auto"/>
                <w:right w:val="none" w:sz="0" w:space="0" w:color="auto"/>
              </w:divBdr>
            </w:div>
            <w:div w:id="971329767">
              <w:marLeft w:val="0"/>
              <w:marRight w:val="0"/>
              <w:marTop w:val="0"/>
              <w:marBottom w:val="0"/>
              <w:divBdr>
                <w:top w:val="none" w:sz="0" w:space="0" w:color="auto"/>
                <w:left w:val="none" w:sz="0" w:space="0" w:color="auto"/>
                <w:bottom w:val="none" w:sz="0" w:space="0" w:color="auto"/>
                <w:right w:val="none" w:sz="0" w:space="0" w:color="auto"/>
              </w:divBdr>
            </w:div>
            <w:div w:id="1351102240">
              <w:marLeft w:val="0"/>
              <w:marRight w:val="0"/>
              <w:marTop w:val="0"/>
              <w:marBottom w:val="0"/>
              <w:divBdr>
                <w:top w:val="none" w:sz="0" w:space="0" w:color="auto"/>
                <w:left w:val="none" w:sz="0" w:space="0" w:color="auto"/>
                <w:bottom w:val="none" w:sz="0" w:space="0" w:color="auto"/>
                <w:right w:val="none" w:sz="0" w:space="0" w:color="auto"/>
              </w:divBdr>
            </w:div>
            <w:div w:id="1816872063">
              <w:marLeft w:val="0"/>
              <w:marRight w:val="0"/>
              <w:marTop w:val="0"/>
              <w:marBottom w:val="0"/>
              <w:divBdr>
                <w:top w:val="none" w:sz="0" w:space="0" w:color="auto"/>
                <w:left w:val="none" w:sz="0" w:space="0" w:color="auto"/>
                <w:bottom w:val="none" w:sz="0" w:space="0" w:color="auto"/>
                <w:right w:val="none" w:sz="0" w:space="0" w:color="auto"/>
              </w:divBdr>
            </w:div>
            <w:div w:id="1191994272">
              <w:marLeft w:val="0"/>
              <w:marRight w:val="0"/>
              <w:marTop w:val="0"/>
              <w:marBottom w:val="0"/>
              <w:divBdr>
                <w:top w:val="none" w:sz="0" w:space="0" w:color="auto"/>
                <w:left w:val="none" w:sz="0" w:space="0" w:color="auto"/>
                <w:bottom w:val="none" w:sz="0" w:space="0" w:color="auto"/>
                <w:right w:val="none" w:sz="0" w:space="0" w:color="auto"/>
              </w:divBdr>
            </w:div>
            <w:div w:id="66200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798968">
      <w:bodyDiv w:val="1"/>
      <w:marLeft w:val="0"/>
      <w:marRight w:val="0"/>
      <w:marTop w:val="0"/>
      <w:marBottom w:val="0"/>
      <w:divBdr>
        <w:top w:val="none" w:sz="0" w:space="0" w:color="auto"/>
        <w:left w:val="none" w:sz="0" w:space="0" w:color="auto"/>
        <w:bottom w:val="none" w:sz="0" w:space="0" w:color="auto"/>
        <w:right w:val="none" w:sz="0" w:space="0" w:color="auto"/>
      </w:divBdr>
      <w:divsChild>
        <w:div w:id="750389231">
          <w:marLeft w:val="0"/>
          <w:marRight w:val="0"/>
          <w:marTop w:val="0"/>
          <w:marBottom w:val="0"/>
          <w:divBdr>
            <w:top w:val="none" w:sz="0" w:space="0" w:color="auto"/>
            <w:left w:val="none" w:sz="0" w:space="0" w:color="auto"/>
            <w:bottom w:val="none" w:sz="0" w:space="0" w:color="auto"/>
            <w:right w:val="none" w:sz="0" w:space="0" w:color="auto"/>
          </w:divBdr>
          <w:divsChild>
            <w:div w:id="1415006212">
              <w:marLeft w:val="0"/>
              <w:marRight w:val="0"/>
              <w:marTop w:val="0"/>
              <w:marBottom w:val="0"/>
              <w:divBdr>
                <w:top w:val="none" w:sz="0" w:space="0" w:color="auto"/>
                <w:left w:val="none" w:sz="0" w:space="0" w:color="auto"/>
                <w:bottom w:val="none" w:sz="0" w:space="0" w:color="auto"/>
                <w:right w:val="none" w:sz="0" w:space="0" w:color="auto"/>
              </w:divBdr>
            </w:div>
            <w:div w:id="1636327094">
              <w:marLeft w:val="0"/>
              <w:marRight w:val="0"/>
              <w:marTop w:val="0"/>
              <w:marBottom w:val="0"/>
              <w:divBdr>
                <w:top w:val="none" w:sz="0" w:space="0" w:color="auto"/>
                <w:left w:val="none" w:sz="0" w:space="0" w:color="auto"/>
                <w:bottom w:val="none" w:sz="0" w:space="0" w:color="auto"/>
                <w:right w:val="none" w:sz="0" w:space="0" w:color="auto"/>
              </w:divBdr>
            </w:div>
            <w:div w:id="494029186">
              <w:marLeft w:val="0"/>
              <w:marRight w:val="0"/>
              <w:marTop w:val="0"/>
              <w:marBottom w:val="0"/>
              <w:divBdr>
                <w:top w:val="none" w:sz="0" w:space="0" w:color="auto"/>
                <w:left w:val="none" w:sz="0" w:space="0" w:color="auto"/>
                <w:bottom w:val="none" w:sz="0" w:space="0" w:color="auto"/>
                <w:right w:val="none" w:sz="0" w:space="0" w:color="auto"/>
              </w:divBdr>
            </w:div>
            <w:div w:id="644089096">
              <w:marLeft w:val="0"/>
              <w:marRight w:val="0"/>
              <w:marTop w:val="0"/>
              <w:marBottom w:val="0"/>
              <w:divBdr>
                <w:top w:val="none" w:sz="0" w:space="0" w:color="auto"/>
                <w:left w:val="none" w:sz="0" w:space="0" w:color="auto"/>
                <w:bottom w:val="none" w:sz="0" w:space="0" w:color="auto"/>
                <w:right w:val="none" w:sz="0" w:space="0" w:color="auto"/>
              </w:divBdr>
            </w:div>
            <w:div w:id="25254221">
              <w:marLeft w:val="0"/>
              <w:marRight w:val="0"/>
              <w:marTop w:val="0"/>
              <w:marBottom w:val="0"/>
              <w:divBdr>
                <w:top w:val="none" w:sz="0" w:space="0" w:color="auto"/>
                <w:left w:val="none" w:sz="0" w:space="0" w:color="auto"/>
                <w:bottom w:val="none" w:sz="0" w:space="0" w:color="auto"/>
                <w:right w:val="none" w:sz="0" w:space="0" w:color="auto"/>
              </w:divBdr>
            </w:div>
            <w:div w:id="99379531">
              <w:marLeft w:val="0"/>
              <w:marRight w:val="0"/>
              <w:marTop w:val="0"/>
              <w:marBottom w:val="0"/>
              <w:divBdr>
                <w:top w:val="none" w:sz="0" w:space="0" w:color="auto"/>
                <w:left w:val="none" w:sz="0" w:space="0" w:color="auto"/>
                <w:bottom w:val="none" w:sz="0" w:space="0" w:color="auto"/>
                <w:right w:val="none" w:sz="0" w:space="0" w:color="auto"/>
              </w:divBdr>
            </w:div>
            <w:div w:id="201090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hyperlink" Target="https://github.com/alexanderreiprich/StepMania-5-AI" TargetMode="External"/><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0" Type="http://schemas.openxmlformats.org/officeDocument/2006/relationships/image" Target="media/image6.png"/><Relationship Id="rId41" Type="http://schemas.openxmlformats.org/officeDocument/2006/relationships/image" Target="media/image2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2DA542F879B742419B2299C96B0FB5A1"/>
        <w:category>
          <w:name w:val="Allgemein"/>
          <w:gallery w:val="placeholder"/>
        </w:category>
        <w:types>
          <w:type w:val="bbPlcHdr"/>
        </w:types>
        <w:behaviors>
          <w:behavior w:val="content"/>
        </w:behaviors>
        <w:guid w:val="{EFA60FFD-71AE-4773-97EF-CCDA0DA71CEA}"/>
      </w:docPartPr>
      <w:docPartBody>
        <w:p w:rsidR="007F50CC" w:rsidRDefault="001E118F" w:rsidP="001E118F">
          <w:pPr>
            <w:pStyle w:val="2DA542F879B742419B2299C96B0FB5A1"/>
          </w:pPr>
          <w:r w:rsidRPr="00617D25">
            <w:rPr>
              <w:rStyle w:val="Platzhaltertext"/>
            </w:rPr>
            <w:t>Klicken oder tippen Sie hier, um Text einzugeben.</w:t>
          </w:r>
        </w:p>
      </w:docPartBody>
    </w:docPart>
    <w:docPart>
      <w:docPartPr>
        <w:name w:val="824E34CA821B481E9667B669EE5BAE5B"/>
        <w:category>
          <w:name w:val="Allgemein"/>
          <w:gallery w:val="placeholder"/>
        </w:category>
        <w:types>
          <w:type w:val="bbPlcHdr"/>
        </w:types>
        <w:behaviors>
          <w:behavior w:val="content"/>
        </w:behaviors>
        <w:guid w:val="{54216FEA-D912-407D-A574-F8E7AAAF10AB}"/>
      </w:docPartPr>
      <w:docPartBody>
        <w:p w:rsidR="007F50CC" w:rsidRDefault="001E118F" w:rsidP="001E118F">
          <w:pPr>
            <w:pStyle w:val="824E34CA821B481E9667B669EE5BAE5B"/>
          </w:pPr>
          <w:r w:rsidRPr="00617D25">
            <w:rPr>
              <w:rStyle w:val="Platzhaltertext"/>
            </w:rPr>
            <w:t>Klicken oder tippen Sie hier, um Text einzugeben.</w:t>
          </w:r>
        </w:p>
      </w:docPartBody>
    </w:docPart>
    <w:docPart>
      <w:docPartPr>
        <w:name w:val="7B247154E18C4E9DAD58C66408D6DB19"/>
        <w:category>
          <w:name w:val="Allgemein"/>
          <w:gallery w:val="placeholder"/>
        </w:category>
        <w:types>
          <w:type w:val="bbPlcHdr"/>
        </w:types>
        <w:behaviors>
          <w:behavior w:val="content"/>
        </w:behaviors>
        <w:guid w:val="{0ECD9357-075B-4DE3-8245-A0FB48489DE3}"/>
      </w:docPartPr>
      <w:docPartBody>
        <w:p w:rsidR="00735977" w:rsidRDefault="007F50CC" w:rsidP="007F50CC">
          <w:pPr>
            <w:pStyle w:val="7B247154E18C4E9DAD58C66408D6DB19"/>
          </w:pPr>
          <w:r w:rsidRPr="00617D25">
            <w:rPr>
              <w:rStyle w:val="Platzhaltertext"/>
            </w:rPr>
            <w:t>Klicken oder tippen Sie hier, um Text einzugeben.</w:t>
          </w:r>
        </w:p>
      </w:docPartBody>
    </w:docPart>
    <w:docPart>
      <w:docPartPr>
        <w:name w:val="5E52D97AFB654A5EA11AAA5B5FBBC969"/>
        <w:category>
          <w:name w:val="Allgemein"/>
          <w:gallery w:val="placeholder"/>
        </w:category>
        <w:types>
          <w:type w:val="bbPlcHdr"/>
        </w:types>
        <w:behaviors>
          <w:behavior w:val="content"/>
        </w:behaviors>
        <w:guid w:val="{402D0CDD-77A2-48BD-B83B-61E3DD801727}"/>
      </w:docPartPr>
      <w:docPartBody>
        <w:p w:rsidR="00735977" w:rsidRDefault="007F50CC" w:rsidP="007F50CC">
          <w:pPr>
            <w:pStyle w:val="5E52D97AFB654A5EA11AAA5B5FBBC969"/>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1E118F"/>
    <w:rsid w:val="0028074E"/>
    <w:rsid w:val="00286064"/>
    <w:rsid w:val="003018BB"/>
    <w:rsid w:val="00373E24"/>
    <w:rsid w:val="00396A63"/>
    <w:rsid w:val="003C61C6"/>
    <w:rsid w:val="003F1697"/>
    <w:rsid w:val="00416ABF"/>
    <w:rsid w:val="00442A9B"/>
    <w:rsid w:val="00493B22"/>
    <w:rsid w:val="005D7E20"/>
    <w:rsid w:val="00603144"/>
    <w:rsid w:val="00605E6A"/>
    <w:rsid w:val="00703233"/>
    <w:rsid w:val="00735977"/>
    <w:rsid w:val="00740153"/>
    <w:rsid w:val="007C6374"/>
    <w:rsid w:val="007F50CC"/>
    <w:rsid w:val="007F58FD"/>
    <w:rsid w:val="0082716F"/>
    <w:rsid w:val="008B205D"/>
    <w:rsid w:val="00920D08"/>
    <w:rsid w:val="009802D9"/>
    <w:rsid w:val="009B3FA5"/>
    <w:rsid w:val="00A105EF"/>
    <w:rsid w:val="00A11403"/>
    <w:rsid w:val="00A2471E"/>
    <w:rsid w:val="00A32052"/>
    <w:rsid w:val="00A60D53"/>
    <w:rsid w:val="00AF3B0B"/>
    <w:rsid w:val="00B12CB2"/>
    <w:rsid w:val="00B35914"/>
    <w:rsid w:val="00B63742"/>
    <w:rsid w:val="00C16AD1"/>
    <w:rsid w:val="00CE5A8D"/>
    <w:rsid w:val="00DA3F59"/>
    <w:rsid w:val="00DD21A7"/>
    <w:rsid w:val="00E7791D"/>
    <w:rsid w:val="00EC7C49"/>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50CC"/>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 w:type="paragraph" w:customStyle="1" w:styleId="84D8FC2524294AC8AE233869318CCD7F">
    <w:name w:val="84D8FC2524294AC8AE233869318CCD7F"/>
    <w:rsid w:val="00B63742"/>
  </w:style>
  <w:style w:type="paragraph" w:customStyle="1" w:styleId="A35E3052391C4A2FBC41775B49F57545">
    <w:name w:val="A35E3052391C4A2FBC41775B49F57545"/>
    <w:rsid w:val="00A2471E"/>
  </w:style>
  <w:style w:type="paragraph" w:customStyle="1" w:styleId="2DA542F879B742419B2299C96B0FB5A1">
    <w:name w:val="2DA542F879B742419B2299C96B0FB5A1"/>
    <w:rsid w:val="001E118F"/>
  </w:style>
  <w:style w:type="paragraph" w:customStyle="1" w:styleId="824E34CA821B481E9667B669EE5BAE5B">
    <w:name w:val="824E34CA821B481E9667B669EE5BAE5B"/>
    <w:rsid w:val="001E118F"/>
  </w:style>
  <w:style w:type="paragraph" w:customStyle="1" w:styleId="7B247154E18C4E9DAD58C66408D6DB19">
    <w:name w:val="7B247154E18C4E9DAD58C66408D6DB19"/>
    <w:rsid w:val="007F50CC"/>
  </w:style>
  <w:style w:type="paragraph" w:customStyle="1" w:styleId="5E52D97AFB654A5EA11AAA5B5FBBC969">
    <w:name w:val="5E52D97AFB654A5EA11AAA5B5FBBC969"/>
    <w:rsid w:val="007F50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D67EE-71A5-4219-BDF6-E78831B25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336</Words>
  <Characters>634617</Characters>
  <Application>Microsoft Office Word</Application>
  <DocSecurity>0</DocSecurity>
  <Lines>5288</Lines>
  <Paragraphs>1488</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74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33</cp:revision>
  <cp:lastPrinted>2023-08-16T20:35:00Z</cp:lastPrinted>
  <dcterms:created xsi:type="dcterms:W3CDTF">2023-08-09T16:44:00Z</dcterms:created>
  <dcterms:modified xsi:type="dcterms:W3CDTF">2023-08-1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0">
    <vt:lpwstr>f1ed8f7d-1c65-4f06-ad48-3e96e725bea1</vt:lpwstr>
  </property>
  <property fmtid="{D5CDD505-2E9C-101B-9397-08002B2CF9AE}" pid="5" name="CitaviDocumentProperty_1">
    <vt:lpwstr>6.15.2.0</vt:lpwstr>
  </property>
  <property fmtid="{D5CDD505-2E9C-101B-9397-08002B2CF9AE}" pid="6" name="CitaviDocumentProperty_6">
    <vt:lpwstr>False</vt:lpwstr>
  </property>
</Properties>
</file>